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5B3AA3" w:rsidRPr="004D7992">
        <w:fldChar w:fldCharType="begin"/>
      </w:r>
      <w:r w:rsidR="00567E0A">
        <w:instrText>SET</w:instrText>
      </w:r>
      <w:r w:rsidR="002A0FFE" w:rsidRPr="004D7992">
        <w:instrText xml:space="preserve"> project </w:instrText>
      </w:r>
      <w:r w:rsidR="005B3AA3"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5B3AA3" w:rsidRPr="004D7992">
        <w:fldChar w:fldCharType="separate"/>
      </w:r>
      <w:r w:rsidR="00E47832">
        <w:instrText>SPECCHIO</w:instrText>
      </w:r>
      <w:r w:rsidR="005B3AA3" w:rsidRPr="004D7992">
        <w:fldChar w:fldCharType="end"/>
      </w:r>
      <w:r w:rsidR="005B3AA3" w:rsidRPr="004D7992">
        <w:fldChar w:fldCharType="separate"/>
      </w:r>
      <w:bookmarkStart w:id="0" w:name="project"/>
      <w:r w:rsidR="00E47832">
        <w:rPr>
          <w:noProof/>
        </w:rPr>
        <w:t>SPECCHIO</w:t>
      </w:r>
      <w:bookmarkEnd w:id="0"/>
      <w:r w:rsidR="005B3AA3" w:rsidRPr="004D7992">
        <w:fldChar w:fldCharType="end"/>
      </w:r>
      <w:r w:rsidR="005B3AA3" w:rsidRPr="004D7992">
        <w:fldChar w:fldCharType="begin"/>
      </w:r>
      <w:r w:rsidR="00567E0A">
        <w:instrText>SET</w:instrText>
      </w:r>
      <w:r w:rsidR="002A0FFE" w:rsidRPr="004D7992">
        <w:instrText xml:space="preserve"> partproject </w:instrText>
      </w:r>
      <w:r w:rsidR="005B3AA3"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5B3AA3" w:rsidRPr="004D7992">
        <w:fldChar w:fldCharType="end"/>
      </w:r>
      <w:r w:rsidR="005B3AA3" w:rsidRPr="004D7992">
        <w:fldChar w:fldCharType="separate"/>
      </w:r>
      <w:bookmarkStart w:id="1" w:name="partproject"/>
      <w:bookmarkEnd w:id="1"/>
      <w:r w:rsidR="00E47832">
        <w:rPr>
          <w:noProof/>
        </w:rPr>
        <w:t xml:space="preserve"> </w:t>
      </w:r>
      <w:r w:rsidR="005B3AA3" w:rsidRPr="004D7992">
        <w:fldChar w:fldCharType="end"/>
      </w:r>
    </w:p>
    <w:p w:rsidR="002A0FFE" w:rsidRPr="004D7992" w:rsidRDefault="002A0FFE">
      <w:pPr>
        <w:pStyle w:val="Title"/>
        <w:suppressAutoHyphens/>
        <w:spacing w:before="960"/>
        <w:rPr>
          <w:sz w:val="24"/>
        </w:rPr>
      </w:pPr>
      <w:r w:rsidRPr="004D7992">
        <w:rPr>
          <w:sz w:val="22"/>
        </w:rPr>
        <w:br/>
      </w:r>
      <w:r w:rsidR="005B3AA3" w:rsidRPr="00084655">
        <w:fldChar w:fldCharType="begin"/>
      </w:r>
      <w:r w:rsidR="00567E0A">
        <w:instrText>SET</w:instrText>
      </w:r>
      <w:r w:rsidRPr="00084655">
        <w:instrText xml:space="preserve"> DOC_TITLE </w:instrText>
      </w:r>
      <w:r w:rsidR="005B3AA3">
        <w:fldChar w:fldCharType="begin"/>
      </w:r>
      <w:r w:rsidR="00FB7375">
        <w:instrText xml:space="preserve"> </w:instrText>
      </w:r>
      <w:r w:rsidR="00567E0A">
        <w:instrText>FILLIN</w:instrText>
      </w:r>
      <w:r w:rsidR="00FB7375">
        <w:instrText xml:space="preserve"> "Document Title (e.g. ITPM Manual)" \* CHARFORMAT </w:instrText>
      </w:r>
      <w:r w:rsidR="005B3AA3">
        <w:fldChar w:fldCharType="separate"/>
      </w:r>
      <w:r w:rsidR="00E47832">
        <w:instrText>User Guide</w:instrText>
      </w:r>
      <w:r w:rsidR="005B3AA3">
        <w:fldChar w:fldCharType="end"/>
      </w:r>
      <w:r w:rsidR="005B3AA3" w:rsidRPr="00084655">
        <w:fldChar w:fldCharType="separate"/>
      </w:r>
      <w:bookmarkStart w:id="2" w:name="DOC_TITLE"/>
      <w:r w:rsidR="00E47832">
        <w:rPr>
          <w:noProof/>
        </w:rPr>
        <w:t>User Guide</w:t>
      </w:r>
      <w:bookmarkEnd w:id="2"/>
      <w:r w:rsidR="005B3AA3" w:rsidRPr="00084655">
        <w:fldChar w:fldCharType="end"/>
      </w:r>
      <w:fldSimple w:instr=" REF DOC_TITLE \* MERGEFORMAT ">
        <w:r w:rsidR="00E47832">
          <w:rPr>
            <w:noProof/>
          </w:rPr>
          <w:t>User Guide</w:t>
        </w:r>
      </w:fldSimple>
    </w:p>
    <w:p w:rsidR="002A0FFE" w:rsidRPr="004D7992" w:rsidRDefault="005B3AA3">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4704E6">
        <w:t>2.2.0</w:t>
      </w:r>
      <w:r w:rsidR="005B3AA3" w:rsidRPr="00084655">
        <w:fldChar w:fldCharType="begin"/>
      </w:r>
      <w:r w:rsidR="00567E0A">
        <w:instrText>SET</w:instrText>
      </w:r>
      <w:r w:rsidRPr="00084655">
        <w:instrText xml:space="preserve"> VQS </w:instrText>
      </w:r>
      <w:r w:rsidR="005B3AA3">
        <w:fldChar w:fldCharType="begin"/>
      </w:r>
      <w:r w:rsidR="00567E0A">
        <w:instrText>FILLIN</w:instrText>
      </w:r>
      <w:r w:rsidR="00734122">
        <w:instrText xml:space="preserve"> "Version (e.g. 1.0)"</w:instrText>
      </w:r>
      <w:r w:rsidR="005B3AA3">
        <w:fldChar w:fldCharType="separate"/>
      </w:r>
      <w:r w:rsidR="00E47832">
        <w:instrText>3.0</w:instrText>
      </w:r>
      <w:r w:rsidR="005B3AA3">
        <w:fldChar w:fldCharType="end"/>
      </w:r>
      <w:r w:rsidR="005B3AA3" w:rsidRPr="00084655">
        <w:fldChar w:fldCharType="separate"/>
      </w:r>
      <w:bookmarkStart w:id="3" w:name="VQS"/>
      <w:r w:rsidR="00E47832">
        <w:rPr>
          <w:noProof/>
        </w:rPr>
        <w:t>3.0</w:t>
      </w:r>
      <w:bookmarkEnd w:id="3"/>
      <w:r w:rsidR="005B3AA3"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5B3AA3" w:rsidRPr="00084655">
        <w:fldChar w:fldCharType="begin"/>
      </w:r>
      <w:r w:rsidR="00567E0A">
        <w:instrText>SET</w:instrText>
      </w:r>
      <w:r w:rsidRPr="00084655">
        <w:instrText xml:space="preserve"> DD </w:instrText>
      </w:r>
      <w:r w:rsidR="005B3AA3">
        <w:fldChar w:fldCharType="begin"/>
      </w:r>
      <w:r w:rsidR="00567E0A">
        <w:instrText>FILLIN</w:instrText>
      </w:r>
      <w:r w:rsidR="00734122">
        <w:instrText xml:space="preserve"> "Date (dd.mm.yyyy)”</w:instrText>
      </w:r>
      <w:r w:rsidR="005B3AA3">
        <w:fldChar w:fldCharType="separate"/>
      </w:r>
      <w:r w:rsidR="00E47832">
        <w:instrText>08.05.2012</w:instrText>
      </w:r>
      <w:r w:rsidR="005B3AA3">
        <w:fldChar w:fldCharType="end"/>
      </w:r>
      <w:r w:rsidR="005B3AA3" w:rsidRPr="00084655">
        <w:fldChar w:fldCharType="separate"/>
      </w:r>
      <w:bookmarkStart w:id="4" w:name="DATE"/>
      <w:bookmarkStart w:id="5" w:name="DD"/>
      <w:r w:rsidR="00E47832">
        <w:rPr>
          <w:noProof/>
        </w:rPr>
        <w:t>08.05.2012</w:t>
      </w:r>
      <w:bookmarkEnd w:id="4"/>
      <w:bookmarkEnd w:id="5"/>
      <w:r w:rsidR="005B3AA3" w:rsidRPr="00084655">
        <w:fldChar w:fldCharType="end"/>
      </w:r>
      <w:fldSimple w:instr="REF DD  \* MERGEFORMAT ">
        <w:r w:rsidR="00E47832">
          <w:rPr>
            <w:noProof/>
          </w:rPr>
          <w:t>08.05.2012</w:t>
        </w:r>
      </w:fldSimple>
    </w:p>
    <w:p w:rsidR="002A0FFE" w:rsidRPr="00084655" w:rsidRDefault="002A0FFE">
      <w:pPr>
        <w:pStyle w:val="Version"/>
        <w:tabs>
          <w:tab w:val="clear" w:pos="1701"/>
        </w:tabs>
        <w:ind w:left="1701" w:hanging="1701"/>
      </w:pPr>
      <w:r w:rsidRPr="00084655">
        <w:t>Status:</w:t>
      </w:r>
      <w:r w:rsidRPr="00084655">
        <w:tab/>
      </w:r>
      <w:r w:rsidR="005B3AA3" w:rsidRPr="00084655">
        <w:fldChar w:fldCharType="begin"/>
      </w:r>
      <w:r w:rsidR="00567E0A">
        <w:instrText>SET</w:instrText>
      </w:r>
      <w:r w:rsidRPr="00084655">
        <w:instrText xml:space="preserve"> SQS </w:instrText>
      </w:r>
      <w:r w:rsidR="005B3AA3">
        <w:fldChar w:fldCharType="begin"/>
      </w:r>
      <w:r w:rsidR="00567E0A">
        <w:instrText>FILLIN</w:instrText>
      </w:r>
      <w:r w:rsidR="00734122">
        <w:instrText xml:space="preserve"> "Status (Draft, Valid, Approved)"</w:instrText>
      </w:r>
      <w:r w:rsidR="005B3AA3">
        <w:fldChar w:fldCharType="separate"/>
      </w:r>
      <w:r w:rsidR="00E47832">
        <w:instrText>Draft</w:instrText>
      </w:r>
      <w:r w:rsidR="005B3AA3">
        <w:fldChar w:fldCharType="end"/>
      </w:r>
      <w:r w:rsidR="005B3AA3" w:rsidRPr="00084655">
        <w:fldChar w:fldCharType="separate"/>
      </w:r>
      <w:bookmarkStart w:id="6" w:name="SQS"/>
      <w:r w:rsidR="00E47832">
        <w:rPr>
          <w:noProof/>
        </w:rPr>
        <w:t>Draft</w:t>
      </w:r>
      <w:bookmarkEnd w:id="6"/>
      <w:r w:rsidR="005B3AA3" w:rsidRPr="00084655">
        <w:fldChar w:fldCharType="end"/>
      </w:r>
      <w:fldSimple w:instr="REF SQS  \* MERGEFORMAT ">
        <w:r w:rsidR="00E47832">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5B3AA3" w:rsidRPr="00084655">
        <w:fldChar w:fldCharType="begin"/>
      </w:r>
      <w:r w:rsidR="00567E0A">
        <w:instrText>SET</w:instrText>
      </w:r>
      <w:r w:rsidRPr="00084655">
        <w:instrText xml:space="preserve"> DOC_AUTHOR </w:instrText>
      </w:r>
      <w:r w:rsidR="005B3AA3">
        <w:fldChar w:fldCharType="begin"/>
      </w:r>
      <w:r w:rsidR="00567E0A">
        <w:instrText>FILLIN</w:instrText>
      </w:r>
      <w:r w:rsidR="00734122">
        <w:instrText xml:space="preserve"> "Author (e.g. F. Test, Organisation 'X')"</w:instrText>
      </w:r>
      <w:r w:rsidR="005B3AA3">
        <w:fldChar w:fldCharType="separate"/>
      </w:r>
      <w:r w:rsidR="00E47832">
        <w:instrText>P. Roberts (Intersect), A. Hueni &amp; D. Kuekenbrink (Remote Sensing Laboratories, University of Zurich)</w:instrText>
      </w:r>
      <w:r w:rsidR="005B3AA3">
        <w:fldChar w:fldCharType="end"/>
      </w:r>
      <w:r w:rsidR="005B3AA3" w:rsidRPr="00084655">
        <w:fldChar w:fldCharType="separate"/>
      </w:r>
      <w:bookmarkStart w:id="7" w:name="DOC_AUTHOR"/>
      <w:r w:rsidR="00E47832">
        <w:rPr>
          <w:noProof/>
        </w:rPr>
        <w:t>P. Roberts (Intersect), A. Hueni &amp; D. Kuekenbrink (Remote Sensing Laboratories, University of Zurich)</w:t>
      </w:r>
      <w:bookmarkEnd w:id="7"/>
      <w:r w:rsidR="005B3AA3" w:rsidRPr="00084655">
        <w:fldChar w:fldCharType="end"/>
      </w:r>
      <w:fldSimple w:instr="REF DOC_AUTHOR  \* MERGEFORMAT ">
        <w:r w:rsidR="00E47832">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5B3AA3" w:rsidRPr="00084655">
        <w:fldChar w:fldCharType="begin"/>
      </w:r>
      <w:r w:rsidR="00567E0A">
        <w:instrText>SET</w:instrText>
      </w:r>
      <w:r w:rsidRPr="00084655">
        <w:instrText xml:space="preserve"> PFAD </w:instrText>
      </w:r>
      <w:r w:rsidR="005B3AA3" w:rsidRPr="00084655">
        <w:fldChar w:fldCharType="end"/>
      </w:r>
      <w:r w:rsidRPr="00084655">
        <w:t>\</w:t>
      </w:r>
      <w:r w:rsidR="005B3AA3">
        <w:fldChar w:fldCharType="begin"/>
      </w:r>
      <w:r w:rsidR="00567E0A">
        <w:instrText>FILENAME</w:instrText>
      </w:r>
      <w:r w:rsidR="00734122">
        <w:instrText xml:space="preserve"> </w:instrText>
      </w:r>
      <w:r w:rsidR="005B3AA3">
        <w:fldChar w:fldCharType="separate"/>
      </w:r>
      <w:r w:rsidR="00E47832">
        <w:rPr>
          <w:noProof/>
        </w:rPr>
        <w:t>SPECCHIO_UserGuide.docx</w:t>
      </w:r>
      <w:r w:rsidR="005B3AA3">
        <w:rPr>
          <w:noProof/>
        </w:rPr>
        <w:fldChar w:fldCharType="end"/>
      </w:r>
    </w:p>
    <w:p w:rsidR="002A0FFE" w:rsidRPr="00084655" w:rsidRDefault="002A0FFE">
      <w:pPr>
        <w:pStyle w:val="Version"/>
        <w:tabs>
          <w:tab w:val="clear" w:pos="1701"/>
        </w:tabs>
        <w:ind w:left="1701" w:hanging="1701"/>
      </w:pPr>
      <w:r w:rsidRPr="00084655">
        <w:t>Pages:</w:t>
      </w:r>
      <w:r w:rsidRPr="00084655">
        <w:tab/>
      </w:r>
      <w:r w:rsidR="005B3AA3">
        <w:fldChar w:fldCharType="begin"/>
      </w:r>
      <w:r w:rsidR="00567E0A">
        <w:instrText>NUMPAGES</w:instrText>
      </w:r>
      <w:r w:rsidR="00734122">
        <w:instrText xml:space="preserve"> </w:instrText>
      </w:r>
      <w:r w:rsidR="005B3AA3">
        <w:fldChar w:fldCharType="separate"/>
      </w:r>
      <w:r w:rsidR="00E47832">
        <w:rPr>
          <w:noProof/>
        </w:rPr>
        <w:t>133</w:t>
      </w:r>
      <w:r w:rsidR="005B3AA3">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5B3AA3" w:rsidRPr="00084655">
        <w:fldChar w:fldCharType="begin"/>
      </w:r>
      <w:r w:rsidR="00567E0A">
        <w:instrText>SET</w:instrText>
      </w:r>
      <w:r w:rsidRPr="00084655">
        <w:instrText xml:space="preserve"> CLASSIFICATION </w:instrText>
      </w:r>
      <w:r w:rsidR="005B3AA3" w:rsidRPr="00084655">
        <w:fldChar w:fldCharType="end"/>
      </w:r>
    </w:p>
    <w:p w:rsidR="002A0FFE" w:rsidRPr="00084655" w:rsidRDefault="002A0FFE">
      <w:pPr>
        <w:pStyle w:val="Version"/>
        <w:tabs>
          <w:tab w:val="clear" w:pos="1701"/>
        </w:tabs>
        <w:ind w:left="1701" w:hanging="1701"/>
      </w:pPr>
      <w:r w:rsidRPr="00084655">
        <w:t>Distribution:</w:t>
      </w:r>
      <w:r w:rsidRPr="00084655">
        <w:tab/>
      </w:r>
      <w:r w:rsidR="005B3AA3" w:rsidRPr="00084655">
        <w:fldChar w:fldCharType="begin"/>
      </w:r>
      <w:r w:rsidR="00567E0A">
        <w:instrText>SET</w:instrText>
      </w:r>
      <w:r w:rsidRPr="00084655">
        <w:instrText xml:space="preserve"> DISTRIBUTION  </w:instrText>
      </w:r>
      <w:r w:rsidR="005B3AA3">
        <w:fldChar w:fldCharType="begin"/>
      </w:r>
      <w:r w:rsidR="00567E0A">
        <w:instrText>FILLIN</w:instrText>
      </w:r>
      <w:r w:rsidR="00734122">
        <w:instrText xml:space="preserve"> "Distribution list"</w:instrText>
      </w:r>
      <w:r w:rsidR="005B3AA3">
        <w:fldChar w:fldCharType="separate"/>
      </w:r>
      <w:r w:rsidR="00E47832">
        <w:instrText>SPECCHIO Users</w:instrText>
      </w:r>
      <w:r w:rsidR="005B3AA3">
        <w:fldChar w:fldCharType="end"/>
      </w:r>
      <w:r w:rsidR="005B3AA3" w:rsidRPr="00084655">
        <w:fldChar w:fldCharType="separate"/>
      </w:r>
      <w:bookmarkStart w:id="8" w:name="DISTRIBUTION"/>
      <w:r w:rsidR="00E47832">
        <w:rPr>
          <w:noProof/>
        </w:rPr>
        <w:t>SPECCHIO Users</w:t>
      </w:r>
      <w:bookmarkEnd w:id="8"/>
      <w:r w:rsidR="005B3AA3" w:rsidRPr="00084655">
        <w:fldChar w:fldCharType="end"/>
      </w:r>
      <w:fldSimple w:instr="REF DISTRIBUTION  \* MERGEFORMAT ">
        <w:r w:rsidR="00E47832">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6807250"/>
      <w:r w:rsidRPr="00067105">
        <w:lastRenderedPageBreak/>
        <w:t>Table of Contents</w:t>
      </w:r>
      <w:bookmarkEnd w:id="9"/>
      <w:bookmarkEnd w:id="10"/>
    </w:p>
    <w:bookmarkStart w:id="11" w:name="_Toc356279529"/>
    <w:p w:rsidR="00E47832" w:rsidRDefault="005B3AA3">
      <w:pPr>
        <w:pStyle w:val="TOC1"/>
        <w:rPr>
          <w:rFonts w:asciiTheme="minorHAnsi" w:eastAsiaTheme="minorEastAsia" w:hAnsiTheme="minorHAnsi" w:cstheme="minorBidi"/>
          <w:b w:val="0"/>
          <w:noProof/>
          <w:sz w:val="22"/>
          <w:szCs w:val="22"/>
          <w:lang w:val="en-AU" w:eastAsia="ja-JP"/>
        </w:rPr>
      </w:pPr>
      <w:r w:rsidRPr="005B3AA3">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5B3AA3">
        <w:rPr>
          <w:b w:val="0"/>
        </w:rPr>
        <w:fldChar w:fldCharType="separate"/>
      </w:r>
      <w:r w:rsidR="00E47832">
        <w:rPr>
          <w:noProof/>
        </w:rPr>
        <w:t>Table of Contents</w:t>
      </w:r>
      <w:r w:rsidR="00E47832">
        <w:rPr>
          <w:noProof/>
        </w:rPr>
        <w:tab/>
      </w:r>
      <w:r>
        <w:rPr>
          <w:noProof/>
        </w:rPr>
        <w:fldChar w:fldCharType="begin"/>
      </w:r>
      <w:r w:rsidR="00E47832">
        <w:rPr>
          <w:noProof/>
        </w:rPr>
        <w:instrText xml:space="preserve"> PAGEREF _Toc356807250 \h </w:instrText>
      </w:r>
      <w:r>
        <w:rPr>
          <w:noProof/>
        </w:rPr>
      </w:r>
      <w:r>
        <w:rPr>
          <w:noProof/>
        </w:rPr>
        <w:fldChar w:fldCharType="separate"/>
      </w:r>
      <w:r w:rsidR="00E47832">
        <w:rPr>
          <w:noProof/>
        </w:rPr>
        <w:t>2</w:t>
      </w:r>
      <w:r>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5B3AA3">
        <w:rPr>
          <w:noProof/>
        </w:rPr>
        <w:fldChar w:fldCharType="begin"/>
      </w:r>
      <w:r>
        <w:rPr>
          <w:noProof/>
        </w:rPr>
        <w:instrText xml:space="preserve"> PAGEREF _Toc356807251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5B3AA3">
        <w:rPr>
          <w:noProof/>
        </w:rPr>
        <w:fldChar w:fldCharType="begin"/>
      </w:r>
      <w:r>
        <w:rPr>
          <w:noProof/>
        </w:rPr>
        <w:instrText xml:space="preserve"> PAGEREF _Toc356807252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5B3AA3">
        <w:rPr>
          <w:noProof/>
        </w:rPr>
        <w:fldChar w:fldCharType="begin"/>
      </w:r>
      <w:r>
        <w:rPr>
          <w:noProof/>
        </w:rPr>
        <w:instrText xml:space="preserve"> PAGEREF _Toc356807253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5B3AA3">
        <w:rPr>
          <w:noProof/>
        </w:rPr>
        <w:fldChar w:fldCharType="begin"/>
      </w:r>
      <w:r>
        <w:rPr>
          <w:noProof/>
        </w:rPr>
        <w:instrText xml:space="preserve"> PAGEREF _Toc356807254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sidR="005B3AA3">
        <w:rPr>
          <w:noProof/>
        </w:rPr>
        <w:fldChar w:fldCharType="begin"/>
      </w:r>
      <w:r>
        <w:rPr>
          <w:noProof/>
        </w:rPr>
        <w:instrText xml:space="preserve"> PAGEREF _Toc356807255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sidR="005B3AA3">
        <w:rPr>
          <w:noProof/>
        </w:rPr>
        <w:fldChar w:fldCharType="begin"/>
      </w:r>
      <w:r>
        <w:rPr>
          <w:noProof/>
        </w:rPr>
        <w:instrText xml:space="preserve"> PAGEREF _Toc356807256 \h </w:instrText>
      </w:r>
      <w:r w:rsidR="005B3AA3">
        <w:rPr>
          <w:noProof/>
        </w:rPr>
      </w:r>
      <w:r w:rsidR="005B3AA3">
        <w:rPr>
          <w:noProof/>
        </w:rPr>
        <w:fldChar w:fldCharType="separate"/>
      </w:r>
      <w:r>
        <w:rPr>
          <w:noProof/>
        </w:rPr>
        <w:t>6</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5B3AA3">
        <w:rPr>
          <w:noProof/>
        </w:rPr>
        <w:fldChar w:fldCharType="begin"/>
      </w:r>
      <w:r>
        <w:rPr>
          <w:noProof/>
        </w:rPr>
        <w:instrText xml:space="preserve"> PAGEREF _Toc356807257 \h </w:instrText>
      </w:r>
      <w:r w:rsidR="005B3AA3">
        <w:rPr>
          <w:noProof/>
        </w:rPr>
      </w:r>
      <w:r w:rsidR="005B3AA3">
        <w:rPr>
          <w:noProof/>
        </w:rPr>
        <w:fldChar w:fldCharType="separate"/>
      </w:r>
      <w:r>
        <w:rPr>
          <w:noProof/>
        </w:rPr>
        <w:t>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1</w:t>
      </w:r>
      <w:r>
        <w:rPr>
          <w:rFonts w:asciiTheme="minorHAnsi" w:eastAsiaTheme="minorEastAsia" w:hAnsiTheme="minorHAnsi" w:cstheme="minorBidi"/>
          <w:noProof/>
          <w:szCs w:val="22"/>
          <w:lang w:val="en-AU" w:eastAsia="ja-JP"/>
        </w:rPr>
        <w:tab/>
      </w:r>
      <w:r>
        <w:rPr>
          <w:noProof/>
        </w:rPr>
        <w:t>Before you install</w:t>
      </w:r>
      <w:r>
        <w:rPr>
          <w:noProof/>
        </w:rPr>
        <w:tab/>
      </w:r>
      <w:r w:rsidR="005B3AA3">
        <w:rPr>
          <w:noProof/>
        </w:rPr>
        <w:fldChar w:fldCharType="begin"/>
      </w:r>
      <w:r>
        <w:rPr>
          <w:noProof/>
        </w:rPr>
        <w:instrText xml:space="preserve"> PAGEREF _Toc356807258 \h </w:instrText>
      </w:r>
      <w:r w:rsidR="005B3AA3">
        <w:rPr>
          <w:noProof/>
        </w:rPr>
      </w:r>
      <w:r w:rsidR="005B3AA3">
        <w:rPr>
          <w:noProof/>
        </w:rPr>
        <w:fldChar w:fldCharType="separate"/>
      </w:r>
      <w:r>
        <w:rPr>
          <w:noProof/>
        </w:rPr>
        <w:t>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2</w:t>
      </w:r>
      <w:r>
        <w:rPr>
          <w:rFonts w:asciiTheme="minorHAnsi" w:eastAsiaTheme="minorEastAsia" w:hAnsiTheme="minorHAnsi" w:cstheme="minorBidi"/>
          <w:noProof/>
          <w:szCs w:val="22"/>
          <w:lang w:val="en-AU" w:eastAsia="ja-JP"/>
        </w:rPr>
        <w:tab/>
      </w:r>
      <w:r>
        <w:rPr>
          <w:noProof/>
        </w:rPr>
        <w:t>The Specchio Application Bundle</w:t>
      </w:r>
      <w:r>
        <w:rPr>
          <w:noProof/>
        </w:rPr>
        <w:tab/>
      </w:r>
      <w:r w:rsidR="005B3AA3">
        <w:rPr>
          <w:noProof/>
        </w:rPr>
        <w:fldChar w:fldCharType="begin"/>
      </w:r>
      <w:r>
        <w:rPr>
          <w:noProof/>
        </w:rPr>
        <w:instrText xml:space="preserve"> PAGEREF _Toc356807259 \h </w:instrText>
      </w:r>
      <w:r w:rsidR="005B3AA3">
        <w:rPr>
          <w:noProof/>
        </w:rPr>
      </w:r>
      <w:r w:rsidR="005B3AA3">
        <w:rPr>
          <w:noProof/>
        </w:rPr>
        <w:fldChar w:fldCharType="separate"/>
      </w:r>
      <w:r>
        <w:rPr>
          <w:noProof/>
        </w:rPr>
        <w:t>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3</w:t>
      </w:r>
      <w:r>
        <w:rPr>
          <w:rFonts w:asciiTheme="minorHAnsi" w:eastAsiaTheme="minorEastAsia" w:hAnsiTheme="minorHAnsi" w:cstheme="minorBidi"/>
          <w:noProof/>
          <w:szCs w:val="22"/>
          <w:lang w:val="en-AU" w:eastAsia="ja-JP"/>
        </w:rPr>
        <w:tab/>
      </w:r>
      <w:r>
        <w:rPr>
          <w:noProof/>
        </w:rPr>
        <w:t>Microsoft Windows Installation</w:t>
      </w:r>
      <w:r>
        <w:rPr>
          <w:noProof/>
        </w:rPr>
        <w:tab/>
      </w:r>
      <w:r w:rsidR="005B3AA3">
        <w:rPr>
          <w:noProof/>
        </w:rPr>
        <w:fldChar w:fldCharType="begin"/>
      </w:r>
      <w:r>
        <w:rPr>
          <w:noProof/>
        </w:rPr>
        <w:instrText xml:space="preserve"> PAGEREF _Toc356807260 \h </w:instrText>
      </w:r>
      <w:r w:rsidR="005B3AA3">
        <w:rPr>
          <w:noProof/>
        </w:rPr>
      </w:r>
      <w:r w:rsidR="005B3AA3">
        <w:rPr>
          <w:noProof/>
        </w:rPr>
        <w:fldChar w:fldCharType="separate"/>
      </w:r>
      <w:r>
        <w:rPr>
          <w:noProof/>
        </w:rPr>
        <w:t>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4</w:t>
      </w:r>
      <w:r>
        <w:rPr>
          <w:rFonts w:asciiTheme="minorHAnsi" w:eastAsiaTheme="minorEastAsia" w:hAnsiTheme="minorHAnsi" w:cstheme="minorBidi"/>
          <w:noProof/>
          <w:szCs w:val="22"/>
          <w:lang w:val="en-AU" w:eastAsia="ja-JP"/>
        </w:rPr>
        <w:tab/>
      </w:r>
      <w:r>
        <w:rPr>
          <w:noProof/>
        </w:rPr>
        <w:t>UNIX Installation</w:t>
      </w:r>
      <w:r>
        <w:rPr>
          <w:noProof/>
        </w:rPr>
        <w:tab/>
      </w:r>
      <w:r w:rsidR="005B3AA3">
        <w:rPr>
          <w:noProof/>
        </w:rPr>
        <w:fldChar w:fldCharType="begin"/>
      </w:r>
      <w:r>
        <w:rPr>
          <w:noProof/>
        </w:rPr>
        <w:instrText xml:space="preserve"> PAGEREF _Toc356807261 \h </w:instrText>
      </w:r>
      <w:r w:rsidR="005B3AA3">
        <w:rPr>
          <w:noProof/>
        </w:rPr>
      </w:r>
      <w:r w:rsidR="005B3AA3">
        <w:rPr>
          <w:noProof/>
        </w:rPr>
        <w:fldChar w:fldCharType="separate"/>
      </w:r>
      <w:r>
        <w:rPr>
          <w:noProof/>
        </w:rPr>
        <w:t>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2.5</w:t>
      </w:r>
      <w:r>
        <w:rPr>
          <w:rFonts w:asciiTheme="minorHAnsi" w:eastAsiaTheme="minorEastAsia" w:hAnsiTheme="minorHAnsi" w:cstheme="minorBidi"/>
          <w:noProof/>
          <w:szCs w:val="22"/>
          <w:lang w:val="en-AU" w:eastAsia="ja-JP"/>
        </w:rPr>
        <w:tab/>
      </w:r>
      <w:r>
        <w:rPr>
          <w:noProof/>
        </w:rPr>
        <w:t>Apple Macintosh Installation</w:t>
      </w:r>
      <w:r>
        <w:rPr>
          <w:noProof/>
        </w:rPr>
        <w:tab/>
      </w:r>
      <w:r w:rsidR="005B3AA3">
        <w:rPr>
          <w:noProof/>
        </w:rPr>
        <w:fldChar w:fldCharType="begin"/>
      </w:r>
      <w:r>
        <w:rPr>
          <w:noProof/>
        </w:rPr>
        <w:instrText xml:space="preserve"> PAGEREF _Toc356807262 \h </w:instrText>
      </w:r>
      <w:r w:rsidR="005B3AA3">
        <w:rPr>
          <w:noProof/>
        </w:rPr>
      </w:r>
      <w:r w:rsidR="005B3AA3">
        <w:rPr>
          <w:noProof/>
        </w:rPr>
        <w:fldChar w:fldCharType="separate"/>
      </w:r>
      <w:r>
        <w:rPr>
          <w:noProof/>
        </w:rPr>
        <w:t>8</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5B3AA3">
        <w:rPr>
          <w:noProof/>
        </w:rPr>
        <w:fldChar w:fldCharType="begin"/>
      </w:r>
      <w:r>
        <w:rPr>
          <w:noProof/>
        </w:rPr>
        <w:instrText xml:space="preserve"> PAGEREF _Toc356807263 \h </w:instrText>
      </w:r>
      <w:r w:rsidR="005B3AA3">
        <w:rPr>
          <w:noProof/>
        </w:rPr>
      </w:r>
      <w:r w:rsidR="005B3AA3">
        <w:rPr>
          <w:noProof/>
        </w:rPr>
        <w:fldChar w:fldCharType="separate"/>
      </w:r>
      <w:r>
        <w:rPr>
          <w:noProof/>
        </w:rPr>
        <w:t>10</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User Accounts</w:t>
      </w:r>
      <w:r>
        <w:rPr>
          <w:noProof/>
        </w:rPr>
        <w:tab/>
      </w:r>
      <w:r w:rsidR="005B3AA3">
        <w:rPr>
          <w:noProof/>
        </w:rPr>
        <w:fldChar w:fldCharType="begin"/>
      </w:r>
      <w:r>
        <w:rPr>
          <w:noProof/>
        </w:rPr>
        <w:instrText xml:space="preserve"> PAGEREF _Toc356807264 \h </w:instrText>
      </w:r>
      <w:r w:rsidR="005B3AA3">
        <w:rPr>
          <w:noProof/>
        </w:rPr>
      </w:r>
      <w:r w:rsidR="005B3AA3">
        <w:rPr>
          <w:noProof/>
        </w:rPr>
        <w:fldChar w:fldCharType="separate"/>
      </w:r>
      <w:r>
        <w:rPr>
          <w:noProof/>
        </w:rPr>
        <w:t>1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Administrator Access</w:t>
      </w:r>
      <w:r>
        <w:rPr>
          <w:noProof/>
        </w:rPr>
        <w:tab/>
      </w:r>
      <w:r w:rsidR="005B3AA3">
        <w:rPr>
          <w:noProof/>
        </w:rPr>
        <w:fldChar w:fldCharType="begin"/>
      </w:r>
      <w:r>
        <w:rPr>
          <w:noProof/>
        </w:rPr>
        <w:instrText xml:space="preserve"> PAGEREF _Toc356807265 \h </w:instrText>
      </w:r>
      <w:r w:rsidR="005B3AA3">
        <w:rPr>
          <w:noProof/>
        </w:rPr>
      </w:r>
      <w:r w:rsidR="005B3AA3">
        <w:rPr>
          <w:noProof/>
        </w:rPr>
        <w:fldChar w:fldCharType="separate"/>
      </w:r>
      <w:r>
        <w:rPr>
          <w:noProof/>
        </w:rPr>
        <w:t>1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Campaigns</w:t>
      </w:r>
      <w:r>
        <w:rPr>
          <w:noProof/>
        </w:rPr>
        <w:tab/>
      </w:r>
      <w:r w:rsidR="005B3AA3">
        <w:rPr>
          <w:noProof/>
        </w:rPr>
        <w:fldChar w:fldCharType="begin"/>
      </w:r>
      <w:r>
        <w:rPr>
          <w:noProof/>
        </w:rPr>
        <w:instrText xml:space="preserve"> PAGEREF _Toc356807266 \h </w:instrText>
      </w:r>
      <w:r w:rsidR="005B3AA3">
        <w:rPr>
          <w:noProof/>
        </w:rPr>
      </w:r>
      <w:r w:rsidR="005B3AA3">
        <w:rPr>
          <w:noProof/>
        </w:rPr>
        <w:fldChar w:fldCharType="separate"/>
      </w:r>
      <w:r>
        <w:rPr>
          <w:noProof/>
        </w:rPr>
        <w:t>1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Operational Dataflow</w:t>
      </w:r>
      <w:r>
        <w:rPr>
          <w:noProof/>
        </w:rPr>
        <w:tab/>
      </w:r>
      <w:r w:rsidR="005B3AA3">
        <w:rPr>
          <w:noProof/>
        </w:rPr>
        <w:fldChar w:fldCharType="begin"/>
      </w:r>
      <w:r>
        <w:rPr>
          <w:noProof/>
        </w:rPr>
        <w:instrText xml:space="preserve"> PAGEREF _Toc356807267 \h </w:instrText>
      </w:r>
      <w:r w:rsidR="005B3AA3">
        <w:rPr>
          <w:noProof/>
        </w:rPr>
      </w:r>
      <w:r w:rsidR="005B3AA3">
        <w:rPr>
          <w:noProof/>
        </w:rPr>
        <w:fldChar w:fldCharType="separate"/>
      </w:r>
      <w:r>
        <w:rPr>
          <w:noProof/>
        </w:rPr>
        <w:t>1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5B3AA3">
        <w:rPr>
          <w:noProof/>
        </w:rPr>
        <w:fldChar w:fldCharType="begin"/>
      </w:r>
      <w:r>
        <w:rPr>
          <w:noProof/>
        </w:rPr>
        <w:instrText xml:space="preserve"> PAGEREF _Toc356807268 \h </w:instrText>
      </w:r>
      <w:r w:rsidR="005B3AA3">
        <w:rPr>
          <w:noProof/>
        </w:rPr>
      </w:r>
      <w:r w:rsidR="005B3AA3">
        <w:rPr>
          <w:noProof/>
        </w:rPr>
        <w:fldChar w:fldCharType="separate"/>
      </w:r>
      <w:r>
        <w:rPr>
          <w:noProof/>
        </w:rPr>
        <w:t>15</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6</w:t>
      </w:r>
      <w:r>
        <w:rPr>
          <w:rFonts w:asciiTheme="minorHAnsi" w:eastAsiaTheme="minorEastAsia" w:hAnsiTheme="minorHAnsi" w:cstheme="minorBidi"/>
          <w:noProof/>
          <w:szCs w:val="22"/>
          <w:lang w:val="en-AU" w:eastAsia="ja-JP"/>
        </w:rPr>
        <w:tab/>
      </w:r>
      <w:r>
        <w:rPr>
          <w:noProof/>
        </w:rPr>
        <w:t>Time Data</w:t>
      </w:r>
      <w:r>
        <w:rPr>
          <w:noProof/>
        </w:rPr>
        <w:tab/>
      </w:r>
      <w:r w:rsidR="005B3AA3">
        <w:rPr>
          <w:noProof/>
        </w:rPr>
        <w:fldChar w:fldCharType="begin"/>
      </w:r>
      <w:r>
        <w:rPr>
          <w:noProof/>
        </w:rPr>
        <w:instrText xml:space="preserve"> PAGEREF _Toc356807269 \h </w:instrText>
      </w:r>
      <w:r w:rsidR="005B3AA3">
        <w:rPr>
          <w:noProof/>
        </w:rPr>
      </w:r>
      <w:r w:rsidR="005B3AA3">
        <w:rPr>
          <w:noProof/>
        </w:rPr>
        <w:fldChar w:fldCharType="separate"/>
      </w:r>
      <w:r>
        <w:rPr>
          <w:noProof/>
        </w:rPr>
        <w:t>15</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7</w:t>
      </w:r>
      <w:r>
        <w:rPr>
          <w:rFonts w:asciiTheme="minorHAnsi" w:eastAsiaTheme="minorEastAsia" w:hAnsiTheme="minorHAnsi" w:cstheme="minorBidi"/>
          <w:noProof/>
          <w:szCs w:val="22"/>
          <w:lang w:val="en-AU" w:eastAsia="ja-JP"/>
        </w:rPr>
        <w:tab/>
      </w:r>
      <w:r>
        <w:rPr>
          <w:noProof/>
        </w:rPr>
        <w:t>Data Links</w:t>
      </w:r>
      <w:r>
        <w:rPr>
          <w:noProof/>
        </w:rPr>
        <w:tab/>
      </w:r>
      <w:r w:rsidR="005B3AA3">
        <w:rPr>
          <w:noProof/>
        </w:rPr>
        <w:fldChar w:fldCharType="begin"/>
      </w:r>
      <w:r>
        <w:rPr>
          <w:noProof/>
        </w:rPr>
        <w:instrText xml:space="preserve"> PAGEREF _Toc356807270 \h </w:instrText>
      </w:r>
      <w:r w:rsidR="005B3AA3">
        <w:rPr>
          <w:noProof/>
        </w:rPr>
      </w:r>
      <w:r w:rsidR="005B3AA3">
        <w:rPr>
          <w:noProof/>
        </w:rPr>
        <w:fldChar w:fldCharType="separate"/>
      </w:r>
      <w:r>
        <w:rPr>
          <w:noProof/>
        </w:rPr>
        <w:t>15</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8</w:t>
      </w:r>
      <w:r>
        <w:rPr>
          <w:rFonts w:asciiTheme="minorHAnsi" w:eastAsiaTheme="minorEastAsia" w:hAnsiTheme="minorHAnsi" w:cstheme="minorBidi"/>
          <w:noProof/>
          <w:szCs w:val="22"/>
          <w:lang w:val="en-AU" w:eastAsia="ja-JP"/>
        </w:rPr>
        <w:tab/>
      </w:r>
      <w:r>
        <w:rPr>
          <w:noProof/>
        </w:rPr>
        <w:t>Sensors, Instruments and Calibrations</w:t>
      </w:r>
      <w:r>
        <w:rPr>
          <w:noProof/>
        </w:rPr>
        <w:tab/>
      </w:r>
      <w:r w:rsidR="005B3AA3">
        <w:rPr>
          <w:noProof/>
        </w:rPr>
        <w:fldChar w:fldCharType="begin"/>
      </w:r>
      <w:r>
        <w:rPr>
          <w:noProof/>
        </w:rPr>
        <w:instrText xml:space="preserve"> PAGEREF _Toc356807271 \h </w:instrText>
      </w:r>
      <w:r w:rsidR="005B3AA3">
        <w:rPr>
          <w:noProof/>
        </w:rPr>
      </w:r>
      <w:r w:rsidR="005B3AA3">
        <w:rPr>
          <w:noProof/>
        </w:rPr>
        <w:fldChar w:fldCharType="separate"/>
      </w:r>
      <w:r>
        <w:rPr>
          <w:noProof/>
        </w:rPr>
        <w:t>1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9</w:t>
      </w:r>
      <w:r>
        <w:rPr>
          <w:rFonts w:asciiTheme="minorHAnsi" w:eastAsiaTheme="minorEastAsia" w:hAnsiTheme="minorHAnsi" w:cstheme="minorBidi"/>
          <w:noProof/>
          <w:szCs w:val="22"/>
          <w:lang w:val="en-AU" w:eastAsia="ja-JP"/>
        </w:rPr>
        <w:tab/>
      </w:r>
      <w:r>
        <w:rPr>
          <w:noProof/>
        </w:rPr>
        <w:t>Matching Spectra to Instruments and Sensors on Loading</w:t>
      </w:r>
      <w:r>
        <w:rPr>
          <w:noProof/>
        </w:rPr>
        <w:tab/>
      </w:r>
      <w:r w:rsidR="005B3AA3">
        <w:rPr>
          <w:noProof/>
        </w:rPr>
        <w:fldChar w:fldCharType="begin"/>
      </w:r>
      <w:r>
        <w:rPr>
          <w:noProof/>
        </w:rPr>
        <w:instrText xml:space="preserve"> PAGEREF _Toc356807272 \h </w:instrText>
      </w:r>
      <w:r w:rsidR="005B3AA3">
        <w:rPr>
          <w:noProof/>
        </w:rPr>
      </w:r>
      <w:r w:rsidR="005B3AA3">
        <w:rPr>
          <w:noProof/>
        </w:rPr>
        <w:fldChar w:fldCharType="separate"/>
      </w:r>
      <w:r>
        <w:rPr>
          <w:noProof/>
        </w:rPr>
        <w:t>17</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1</w:t>
      </w:r>
      <w:r>
        <w:rPr>
          <w:rFonts w:asciiTheme="minorHAnsi" w:eastAsiaTheme="minorEastAsia" w:hAnsiTheme="minorHAnsi" w:cstheme="minorBidi"/>
          <w:noProof/>
          <w:szCs w:val="22"/>
          <w:lang w:val="en-AU" w:eastAsia="ja-JP"/>
        </w:rPr>
        <w:tab/>
      </w:r>
      <w:r>
        <w:rPr>
          <w:noProof/>
        </w:rPr>
        <w:t>Instrument type number settings during file loading</w:t>
      </w:r>
      <w:r>
        <w:rPr>
          <w:noProof/>
        </w:rPr>
        <w:tab/>
      </w:r>
      <w:r w:rsidR="005B3AA3">
        <w:rPr>
          <w:noProof/>
        </w:rPr>
        <w:fldChar w:fldCharType="begin"/>
      </w:r>
      <w:r>
        <w:rPr>
          <w:noProof/>
        </w:rPr>
        <w:instrText xml:space="preserve"> PAGEREF _Toc356807273 \h </w:instrText>
      </w:r>
      <w:r w:rsidR="005B3AA3">
        <w:rPr>
          <w:noProof/>
        </w:rPr>
      </w:r>
      <w:r w:rsidR="005B3AA3">
        <w:rPr>
          <w:noProof/>
        </w:rPr>
        <w:fldChar w:fldCharType="separate"/>
      </w:r>
      <w:r>
        <w:rPr>
          <w:noProof/>
        </w:rPr>
        <w:t>18</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9.2</w:t>
      </w:r>
      <w:r>
        <w:rPr>
          <w:rFonts w:asciiTheme="minorHAnsi" w:eastAsiaTheme="minorEastAsia" w:hAnsiTheme="minorHAnsi" w:cstheme="minorBidi"/>
          <w:noProof/>
          <w:szCs w:val="22"/>
          <w:lang w:val="en-AU" w:eastAsia="ja-JP"/>
        </w:rPr>
        <w:tab/>
      </w:r>
      <w:r>
        <w:rPr>
          <w:noProof/>
        </w:rPr>
        <w:t>Instrument Selection</w:t>
      </w:r>
      <w:r>
        <w:rPr>
          <w:noProof/>
        </w:rPr>
        <w:tab/>
      </w:r>
      <w:r w:rsidR="005B3AA3">
        <w:rPr>
          <w:noProof/>
        </w:rPr>
        <w:fldChar w:fldCharType="begin"/>
      </w:r>
      <w:r>
        <w:rPr>
          <w:noProof/>
        </w:rPr>
        <w:instrText xml:space="preserve"> PAGEREF _Toc356807274 \h </w:instrText>
      </w:r>
      <w:r w:rsidR="005B3AA3">
        <w:rPr>
          <w:noProof/>
        </w:rPr>
      </w:r>
      <w:r w:rsidR="005B3AA3">
        <w:rPr>
          <w:noProof/>
        </w:rPr>
        <w:fldChar w:fldCharType="separate"/>
      </w:r>
      <w:r>
        <w:rPr>
          <w:noProof/>
        </w:rPr>
        <w:t>1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0</w:t>
      </w:r>
      <w:r>
        <w:rPr>
          <w:rFonts w:asciiTheme="minorHAnsi" w:eastAsiaTheme="minorEastAsia" w:hAnsiTheme="minorHAnsi" w:cstheme="minorBidi"/>
          <w:noProof/>
          <w:szCs w:val="22"/>
          <w:lang w:val="en-AU" w:eastAsia="ja-JP"/>
        </w:rPr>
        <w:tab/>
      </w:r>
      <w:r>
        <w:rPr>
          <w:noProof/>
        </w:rPr>
        <w:t>Metadata</w:t>
      </w:r>
      <w:r>
        <w:rPr>
          <w:noProof/>
        </w:rPr>
        <w:tab/>
      </w:r>
      <w:r w:rsidR="005B3AA3">
        <w:rPr>
          <w:noProof/>
        </w:rPr>
        <w:fldChar w:fldCharType="begin"/>
      </w:r>
      <w:r>
        <w:rPr>
          <w:noProof/>
        </w:rPr>
        <w:instrText xml:space="preserve"> PAGEREF _Toc356807275 \h </w:instrText>
      </w:r>
      <w:r w:rsidR="005B3AA3">
        <w:rPr>
          <w:noProof/>
        </w:rPr>
      </w:r>
      <w:r w:rsidR="005B3AA3">
        <w:rPr>
          <w:noProof/>
        </w:rPr>
        <w:fldChar w:fldCharType="separate"/>
      </w:r>
      <w:r>
        <w:rPr>
          <w:noProof/>
        </w:rPr>
        <w:t>1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1</w:t>
      </w:r>
      <w:r>
        <w:rPr>
          <w:rFonts w:asciiTheme="minorHAnsi" w:eastAsiaTheme="minorEastAsia" w:hAnsiTheme="minorHAnsi" w:cstheme="minorBidi"/>
          <w:noProof/>
          <w:szCs w:val="22"/>
          <w:lang w:val="en-AU" w:eastAsia="ja-JP"/>
        </w:rPr>
        <w:tab/>
      </w:r>
      <w:r>
        <w:rPr>
          <w:noProof/>
        </w:rPr>
        <w:t>Campaign-related Metadata</w:t>
      </w:r>
      <w:r>
        <w:rPr>
          <w:noProof/>
        </w:rPr>
        <w:tab/>
      </w:r>
      <w:r w:rsidR="005B3AA3">
        <w:rPr>
          <w:noProof/>
        </w:rPr>
        <w:fldChar w:fldCharType="begin"/>
      </w:r>
      <w:r>
        <w:rPr>
          <w:noProof/>
        </w:rPr>
        <w:instrText xml:space="preserve"> PAGEREF _Toc356807276 \h </w:instrText>
      </w:r>
      <w:r w:rsidR="005B3AA3">
        <w:rPr>
          <w:noProof/>
        </w:rPr>
      </w:r>
      <w:r w:rsidR="005B3AA3">
        <w:rPr>
          <w:noProof/>
        </w:rPr>
        <w:fldChar w:fldCharType="separate"/>
      </w:r>
      <w:r>
        <w:rPr>
          <w:noProof/>
        </w:rPr>
        <w:t>1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3.10.2</w:t>
      </w:r>
      <w:r>
        <w:rPr>
          <w:rFonts w:asciiTheme="minorHAnsi" w:eastAsiaTheme="minorEastAsia" w:hAnsiTheme="minorHAnsi" w:cstheme="minorBidi"/>
          <w:noProof/>
          <w:szCs w:val="22"/>
          <w:lang w:val="en-AU" w:eastAsia="ja-JP"/>
        </w:rPr>
        <w:tab/>
      </w:r>
      <w:r>
        <w:rPr>
          <w:noProof/>
        </w:rPr>
        <w:t>Spectrum-related Metadata</w:t>
      </w:r>
      <w:r>
        <w:rPr>
          <w:noProof/>
        </w:rPr>
        <w:tab/>
      </w:r>
      <w:r w:rsidR="005B3AA3">
        <w:rPr>
          <w:noProof/>
        </w:rPr>
        <w:fldChar w:fldCharType="begin"/>
      </w:r>
      <w:r>
        <w:rPr>
          <w:noProof/>
        </w:rPr>
        <w:instrText xml:space="preserve"> PAGEREF _Toc356807277 \h </w:instrText>
      </w:r>
      <w:r w:rsidR="005B3AA3">
        <w:rPr>
          <w:noProof/>
        </w:rPr>
      </w:r>
      <w:r w:rsidR="005B3AA3">
        <w:rPr>
          <w:noProof/>
        </w:rPr>
        <w:fldChar w:fldCharType="separate"/>
      </w:r>
      <w:r>
        <w:rPr>
          <w:noProof/>
        </w:rPr>
        <w:t>20</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1</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5B3AA3">
        <w:rPr>
          <w:noProof/>
        </w:rPr>
        <w:fldChar w:fldCharType="begin"/>
      </w:r>
      <w:r>
        <w:rPr>
          <w:noProof/>
        </w:rPr>
        <w:instrText xml:space="preserve"> PAGEREF _Toc356807278 \h </w:instrText>
      </w:r>
      <w:r w:rsidR="005B3AA3">
        <w:rPr>
          <w:noProof/>
        </w:rPr>
      </w:r>
      <w:r w:rsidR="005B3AA3">
        <w:rPr>
          <w:noProof/>
        </w:rPr>
        <w:fldChar w:fldCharType="separate"/>
      </w:r>
      <w:r>
        <w:rPr>
          <w:noProof/>
        </w:rPr>
        <w:t>3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3.12</w:t>
      </w:r>
      <w:r>
        <w:rPr>
          <w:rFonts w:asciiTheme="minorHAnsi" w:eastAsiaTheme="minorEastAsia" w:hAnsiTheme="minorHAnsi" w:cstheme="minorBidi"/>
          <w:noProof/>
          <w:szCs w:val="22"/>
          <w:lang w:val="en-AU" w:eastAsia="ja-JP"/>
        </w:rPr>
        <w:tab/>
      </w:r>
      <w:r>
        <w:rPr>
          <w:noProof/>
        </w:rPr>
        <w:t>Supported Input and Output File Formats</w:t>
      </w:r>
      <w:r>
        <w:rPr>
          <w:noProof/>
        </w:rPr>
        <w:tab/>
      </w:r>
      <w:r w:rsidR="005B3AA3">
        <w:rPr>
          <w:noProof/>
        </w:rPr>
        <w:fldChar w:fldCharType="begin"/>
      </w:r>
      <w:r>
        <w:rPr>
          <w:noProof/>
        </w:rPr>
        <w:instrText xml:space="preserve"> PAGEREF _Toc356807279 \h </w:instrText>
      </w:r>
      <w:r w:rsidR="005B3AA3">
        <w:rPr>
          <w:noProof/>
        </w:rPr>
      </w:r>
      <w:r w:rsidR="005B3AA3">
        <w:rPr>
          <w:noProof/>
        </w:rPr>
        <w:fldChar w:fldCharType="separate"/>
      </w:r>
      <w:r>
        <w:rPr>
          <w:noProof/>
        </w:rPr>
        <w:t>35</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5B3AA3">
        <w:rPr>
          <w:noProof/>
        </w:rPr>
        <w:fldChar w:fldCharType="begin"/>
      </w:r>
      <w:r>
        <w:rPr>
          <w:noProof/>
        </w:rPr>
        <w:instrText xml:space="preserve"> PAGEREF _Toc356807280 \h </w:instrText>
      </w:r>
      <w:r w:rsidR="005B3AA3">
        <w:rPr>
          <w:noProof/>
        </w:rPr>
      </w:r>
      <w:r w:rsidR="005B3AA3">
        <w:rPr>
          <w:noProof/>
        </w:rPr>
        <w:fldChar w:fldCharType="separate"/>
      </w:r>
      <w:r>
        <w:rPr>
          <w:noProof/>
        </w:rPr>
        <w:t>3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ple Structure for Multiple Species, Multiple Site Experiment</w:t>
      </w:r>
      <w:r>
        <w:rPr>
          <w:noProof/>
        </w:rPr>
        <w:tab/>
      </w:r>
      <w:r w:rsidR="005B3AA3">
        <w:rPr>
          <w:noProof/>
        </w:rPr>
        <w:fldChar w:fldCharType="begin"/>
      </w:r>
      <w:r>
        <w:rPr>
          <w:noProof/>
        </w:rPr>
        <w:instrText xml:space="preserve"> PAGEREF _Toc356807281 \h </w:instrText>
      </w:r>
      <w:r w:rsidR="005B3AA3">
        <w:rPr>
          <w:noProof/>
        </w:rPr>
      </w:r>
      <w:r w:rsidR="005B3AA3">
        <w:rPr>
          <w:noProof/>
        </w:rPr>
        <w:fldChar w:fldCharType="separate"/>
      </w:r>
      <w:r>
        <w:rPr>
          <w:noProof/>
        </w:rPr>
        <w:t>3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Example for Reflectance Spectra of Several Species and Sampling Sites</w:t>
      </w:r>
      <w:r>
        <w:rPr>
          <w:noProof/>
        </w:rPr>
        <w:tab/>
      </w:r>
      <w:r w:rsidR="005B3AA3">
        <w:rPr>
          <w:noProof/>
        </w:rPr>
        <w:fldChar w:fldCharType="begin"/>
      </w:r>
      <w:r>
        <w:rPr>
          <w:noProof/>
        </w:rPr>
        <w:instrText xml:space="preserve"> PAGEREF _Toc356807282 \h </w:instrText>
      </w:r>
      <w:r w:rsidR="005B3AA3">
        <w:rPr>
          <w:noProof/>
        </w:rPr>
      </w:r>
      <w:r w:rsidR="005B3AA3">
        <w:rPr>
          <w:noProof/>
        </w:rPr>
        <w:fldChar w:fldCharType="separate"/>
      </w:r>
      <w:r>
        <w:rPr>
          <w:noProof/>
        </w:rPr>
        <w:t>3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sidR="005B3AA3">
        <w:rPr>
          <w:noProof/>
        </w:rPr>
        <w:fldChar w:fldCharType="begin"/>
      </w:r>
      <w:r>
        <w:rPr>
          <w:noProof/>
        </w:rPr>
        <w:instrText xml:space="preserve"> PAGEREF _Toc356807283 \h </w:instrText>
      </w:r>
      <w:r w:rsidR="005B3AA3">
        <w:rPr>
          <w:noProof/>
        </w:rPr>
      </w:r>
      <w:r w:rsidR="005B3AA3">
        <w:rPr>
          <w:noProof/>
        </w:rPr>
        <w:fldChar w:fldCharType="separate"/>
      </w:r>
      <w:r>
        <w:rPr>
          <w:noProof/>
        </w:rPr>
        <w:t>38</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5B3AA3">
        <w:rPr>
          <w:noProof/>
        </w:rPr>
        <w:fldChar w:fldCharType="begin"/>
      </w:r>
      <w:r>
        <w:rPr>
          <w:noProof/>
        </w:rPr>
        <w:instrText xml:space="preserve"> PAGEREF _Toc356807284 \h </w:instrText>
      </w:r>
      <w:r w:rsidR="005B3AA3">
        <w:rPr>
          <w:noProof/>
        </w:rPr>
      </w:r>
      <w:r w:rsidR="005B3AA3">
        <w:rPr>
          <w:noProof/>
        </w:rPr>
        <w:fldChar w:fldCharType="separate"/>
      </w:r>
      <w:r>
        <w:rPr>
          <w:noProof/>
        </w:rPr>
        <w:t>3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Unix Operation</w:t>
      </w:r>
      <w:r>
        <w:rPr>
          <w:noProof/>
        </w:rPr>
        <w:tab/>
      </w:r>
      <w:r w:rsidR="005B3AA3">
        <w:rPr>
          <w:noProof/>
        </w:rPr>
        <w:fldChar w:fldCharType="begin"/>
      </w:r>
      <w:r>
        <w:rPr>
          <w:noProof/>
        </w:rPr>
        <w:instrText xml:space="preserve"> PAGEREF _Toc356807285 \h </w:instrText>
      </w:r>
      <w:r w:rsidR="005B3AA3">
        <w:rPr>
          <w:noProof/>
        </w:rPr>
      </w:r>
      <w:r w:rsidR="005B3AA3">
        <w:rPr>
          <w:noProof/>
        </w:rPr>
        <w:fldChar w:fldCharType="separate"/>
      </w:r>
      <w:r>
        <w:rPr>
          <w:noProof/>
        </w:rPr>
        <w:t>3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Main Window</w:t>
      </w:r>
      <w:r>
        <w:rPr>
          <w:noProof/>
        </w:rPr>
        <w:tab/>
      </w:r>
      <w:r w:rsidR="005B3AA3">
        <w:rPr>
          <w:noProof/>
        </w:rPr>
        <w:fldChar w:fldCharType="begin"/>
      </w:r>
      <w:r>
        <w:rPr>
          <w:noProof/>
        </w:rPr>
        <w:instrText xml:space="preserve"> PAGEREF _Toc356807286 \h </w:instrText>
      </w:r>
      <w:r w:rsidR="005B3AA3">
        <w:rPr>
          <w:noProof/>
        </w:rPr>
      </w:r>
      <w:r w:rsidR="005B3AA3">
        <w:rPr>
          <w:noProof/>
        </w:rPr>
        <w:fldChar w:fldCharType="separate"/>
      </w:r>
      <w:r>
        <w:rPr>
          <w:noProof/>
        </w:rPr>
        <w:t>3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5B3AA3">
        <w:rPr>
          <w:noProof/>
        </w:rPr>
        <w:fldChar w:fldCharType="begin"/>
      </w:r>
      <w:r>
        <w:rPr>
          <w:noProof/>
        </w:rPr>
        <w:instrText xml:space="preserve"> PAGEREF _Toc356807287 \h </w:instrText>
      </w:r>
      <w:r w:rsidR="005B3AA3">
        <w:rPr>
          <w:noProof/>
        </w:rPr>
      </w:r>
      <w:r w:rsidR="005B3AA3">
        <w:rPr>
          <w:noProof/>
        </w:rPr>
        <w:fldChar w:fldCharType="separate"/>
      </w:r>
      <w:r>
        <w:rPr>
          <w:noProof/>
        </w:rPr>
        <w:t>40</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4</w:t>
      </w:r>
      <w:r>
        <w:rPr>
          <w:rFonts w:asciiTheme="minorHAnsi" w:eastAsiaTheme="minorEastAsia" w:hAnsiTheme="minorHAnsi" w:cstheme="minorBidi"/>
          <w:noProof/>
          <w:szCs w:val="22"/>
          <w:lang w:val="en-AU" w:eastAsia="ja-JP"/>
        </w:rPr>
        <w:tab/>
      </w:r>
      <w:r>
        <w:rPr>
          <w:noProof/>
        </w:rPr>
        <w:t>Logging Out</w:t>
      </w:r>
      <w:r>
        <w:rPr>
          <w:noProof/>
        </w:rPr>
        <w:tab/>
      </w:r>
      <w:r w:rsidR="005B3AA3">
        <w:rPr>
          <w:noProof/>
        </w:rPr>
        <w:fldChar w:fldCharType="begin"/>
      </w:r>
      <w:r>
        <w:rPr>
          <w:noProof/>
        </w:rPr>
        <w:instrText xml:space="preserve"> PAGEREF _Toc356807288 \h </w:instrText>
      </w:r>
      <w:r w:rsidR="005B3AA3">
        <w:rPr>
          <w:noProof/>
        </w:rPr>
      </w:r>
      <w:r w:rsidR="005B3AA3">
        <w:rPr>
          <w:noProof/>
        </w:rPr>
        <w:fldChar w:fldCharType="separate"/>
      </w:r>
      <w:r>
        <w:rPr>
          <w:noProof/>
        </w:rPr>
        <w:t>4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5</w:t>
      </w:r>
      <w:r>
        <w:rPr>
          <w:rFonts w:asciiTheme="minorHAnsi" w:eastAsiaTheme="minorEastAsia" w:hAnsiTheme="minorHAnsi" w:cstheme="minorBidi"/>
          <w:noProof/>
          <w:szCs w:val="22"/>
          <w:lang w:val="en-AU" w:eastAsia="ja-JP"/>
        </w:rPr>
        <w:tab/>
      </w:r>
      <w:r>
        <w:rPr>
          <w:noProof/>
        </w:rPr>
        <w:t>Changing your User Details</w:t>
      </w:r>
      <w:r>
        <w:rPr>
          <w:noProof/>
        </w:rPr>
        <w:tab/>
      </w:r>
      <w:r w:rsidR="005B3AA3">
        <w:rPr>
          <w:noProof/>
        </w:rPr>
        <w:fldChar w:fldCharType="begin"/>
      </w:r>
      <w:r>
        <w:rPr>
          <w:noProof/>
        </w:rPr>
        <w:instrText xml:space="preserve"> PAGEREF _Toc356807289 \h </w:instrText>
      </w:r>
      <w:r w:rsidR="005B3AA3">
        <w:rPr>
          <w:noProof/>
        </w:rPr>
      </w:r>
      <w:r w:rsidR="005B3AA3">
        <w:rPr>
          <w:noProof/>
        </w:rPr>
        <w:fldChar w:fldCharType="separate"/>
      </w:r>
      <w:r>
        <w:rPr>
          <w:noProof/>
        </w:rPr>
        <w:t>4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5.6</w:t>
      </w:r>
      <w:r>
        <w:rPr>
          <w:rFonts w:asciiTheme="minorHAnsi" w:eastAsiaTheme="minorEastAsia" w:hAnsiTheme="minorHAnsi" w:cstheme="minorBidi"/>
          <w:noProof/>
          <w:szCs w:val="22"/>
          <w:lang w:val="en-AU" w:eastAsia="ja-JP"/>
        </w:rPr>
        <w:tab/>
      </w:r>
      <w:r>
        <w:rPr>
          <w:noProof/>
        </w:rPr>
        <w:t>Browsing the Hierarchy Tree</w:t>
      </w:r>
      <w:r>
        <w:rPr>
          <w:noProof/>
        </w:rPr>
        <w:tab/>
      </w:r>
      <w:r w:rsidR="005B3AA3">
        <w:rPr>
          <w:noProof/>
        </w:rPr>
        <w:fldChar w:fldCharType="begin"/>
      </w:r>
      <w:r>
        <w:rPr>
          <w:noProof/>
        </w:rPr>
        <w:instrText xml:space="preserve"> PAGEREF _Toc356807290 \h </w:instrText>
      </w:r>
      <w:r w:rsidR="005B3AA3">
        <w:rPr>
          <w:noProof/>
        </w:rPr>
      </w:r>
      <w:r w:rsidR="005B3AA3">
        <w:rPr>
          <w:noProof/>
        </w:rPr>
        <w:fldChar w:fldCharType="separate"/>
      </w:r>
      <w:r>
        <w:rPr>
          <w:noProof/>
        </w:rPr>
        <w:t>42</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Loading Data into Specchio</w:t>
      </w:r>
      <w:r>
        <w:rPr>
          <w:noProof/>
        </w:rPr>
        <w:tab/>
      </w:r>
      <w:r w:rsidR="005B3AA3">
        <w:rPr>
          <w:noProof/>
        </w:rPr>
        <w:fldChar w:fldCharType="begin"/>
      </w:r>
      <w:r>
        <w:rPr>
          <w:noProof/>
        </w:rPr>
        <w:instrText xml:space="preserve"> PAGEREF _Toc356807291 \h </w:instrText>
      </w:r>
      <w:r w:rsidR="005B3AA3">
        <w:rPr>
          <w:noProof/>
        </w:rPr>
      </w:r>
      <w:r w:rsidR="005B3AA3">
        <w:rPr>
          <w:noProof/>
        </w:rPr>
        <w:fldChar w:fldCharType="separate"/>
      </w:r>
      <w:r>
        <w:rPr>
          <w:noProof/>
        </w:rPr>
        <w:t>4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Creating a new Campaign</w:t>
      </w:r>
      <w:r>
        <w:rPr>
          <w:noProof/>
        </w:rPr>
        <w:tab/>
      </w:r>
      <w:r w:rsidR="005B3AA3">
        <w:rPr>
          <w:noProof/>
        </w:rPr>
        <w:fldChar w:fldCharType="begin"/>
      </w:r>
      <w:r>
        <w:rPr>
          <w:noProof/>
        </w:rPr>
        <w:instrText xml:space="preserve"> PAGEREF _Toc356807292 \h </w:instrText>
      </w:r>
      <w:r w:rsidR="005B3AA3">
        <w:rPr>
          <w:noProof/>
        </w:rPr>
      </w:r>
      <w:r w:rsidR="005B3AA3">
        <w:rPr>
          <w:noProof/>
        </w:rPr>
        <w:fldChar w:fldCharType="separate"/>
      </w:r>
      <w:r>
        <w:rPr>
          <w:noProof/>
        </w:rPr>
        <w:t>4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Loading Campaign Spectrum Data</w:t>
      </w:r>
      <w:r>
        <w:rPr>
          <w:noProof/>
        </w:rPr>
        <w:tab/>
      </w:r>
      <w:r w:rsidR="005B3AA3">
        <w:rPr>
          <w:noProof/>
        </w:rPr>
        <w:fldChar w:fldCharType="begin"/>
      </w:r>
      <w:r>
        <w:rPr>
          <w:noProof/>
        </w:rPr>
        <w:instrText xml:space="preserve"> PAGEREF _Toc356807294 \h </w:instrText>
      </w:r>
      <w:r w:rsidR="005B3AA3">
        <w:rPr>
          <w:noProof/>
        </w:rPr>
      </w:r>
      <w:r w:rsidR="005B3AA3">
        <w:rPr>
          <w:noProof/>
        </w:rPr>
        <w:fldChar w:fldCharType="separate"/>
      </w:r>
      <w:r>
        <w:rPr>
          <w:noProof/>
        </w:rPr>
        <w:t>44</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w:t>
      </w:r>
      <w:r>
        <w:rPr>
          <w:rFonts w:asciiTheme="minorHAnsi" w:eastAsiaTheme="minorEastAsia" w:hAnsiTheme="minorHAnsi" w:cstheme="minorBidi"/>
          <w:noProof/>
          <w:szCs w:val="22"/>
          <w:lang w:val="en-AU" w:eastAsia="ja-JP"/>
        </w:rPr>
        <w:tab/>
      </w:r>
      <w:r>
        <w:rPr>
          <w:noProof/>
        </w:rPr>
        <w:t>ASD Files</w:t>
      </w:r>
      <w:r>
        <w:rPr>
          <w:noProof/>
        </w:rPr>
        <w:tab/>
      </w:r>
      <w:r w:rsidR="005B3AA3">
        <w:rPr>
          <w:noProof/>
        </w:rPr>
        <w:fldChar w:fldCharType="begin"/>
      </w:r>
      <w:r>
        <w:rPr>
          <w:noProof/>
        </w:rPr>
        <w:instrText xml:space="preserve"> PAGEREF _Toc356807295 \h </w:instrText>
      </w:r>
      <w:r w:rsidR="005B3AA3">
        <w:rPr>
          <w:noProof/>
        </w:rPr>
      </w:r>
      <w:r w:rsidR="005B3AA3">
        <w:rPr>
          <w:noProof/>
        </w:rPr>
        <w:fldChar w:fldCharType="separate"/>
      </w:r>
      <w:r>
        <w:rPr>
          <w:noProof/>
        </w:rPr>
        <w:t>4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2</w:t>
      </w:r>
      <w:r>
        <w:rPr>
          <w:rFonts w:asciiTheme="minorHAnsi" w:eastAsiaTheme="minorEastAsia" w:hAnsiTheme="minorHAnsi" w:cstheme="minorBidi"/>
          <w:noProof/>
          <w:szCs w:val="22"/>
          <w:lang w:val="en-AU" w:eastAsia="ja-JP"/>
        </w:rPr>
        <w:tab/>
      </w:r>
      <w:r>
        <w:rPr>
          <w:noProof/>
        </w:rPr>
        <w:t>GER Signature Files</w:t>
      </w:r>
      <w:r>
        <w:rPr>
          <w:noProof/>
        </w:rPr>
        <w:tab/>
      </w:r>
      <w:r w:rsidR="005B3AA3">
        <w:rPr>
          <w:noProof/>
        </w:rPr>
        <w:fldChar w:fldCharType="begin"/>
      </w:r>
      <w:r>
        <w:rPr>
          <w:noProof/>
        </w:rPr>
        <w:instrText xml:space="preserve"> PAGEREF _Toc356807296 \h </w:instrText>
      </w:r>
      <w:r w:rsidR="005B3AA3">
        <w:rPr>
          <w:noProof/>
        </w:rPr>
      </w:r>
      <w:r w:rsidR="005B3AA3">
        <w:rPr>
          <w:noProof/>
        </w:rPr>
        <w:fldChar w:fldCharType="separate"/>
      </w:r>
      <w:r>
        <w:rPr>
          <w:noProof/>
        </w:rPr>
        <w:t>4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3</w:t>
      </w:r>
      <w:r>
        <w:rPr>
          <w:rFonts w:asciiTheme="minorHAnsi" w:eastAsiaTheme="minorEastAsia" w:hAnsiTheme="minorHAnsi" w:cstheme="minorBidi"/>
          <w:noProof/>
          <w:szCs w:val="22"/>
          <w:lang w:val="en-AU" w:eastAsia="ja-JP"/>
        </w:rPr>
        <w:tab/>
      </w:r>
      <w:r>
        <w:rPr>
          <w:noProof/>
        </w:rPr>
        <w:t>MFR OUT Files</w:t>
      </w:r>
      <w:r>
        <w:rPr>
          <w:noProof/>
        </w:rPr>
        <w:tab/>
      </w:r>
      <w:r w:rsidR="005B3AA3">
        <w:rPr>
          <w:noProof/>
        </w:rPr>
        <w:fldChar w:fldCharType="begin"/>
      </w:r>
      <w:r>
        <w:rPr>
          <w:noProof/>
        </w:rPr>
        <w:instrText xml:space="preserve"> PAGEREF _Toc356807297 \h </w:instrText>
      </w:r>
      <w:r w:rsidR="005B3AA3">
        <w:rPr>
          <w:noProof/>
        </w:rPr>
      </w:r>
      <w:r w:rsidR="005B3AA3">
        <w:rPr>
          <w:noProof/>
        </w:rPr>
        <w:fldChar w:fldCharType="separate"/>
      </w:r>
      <w:r>
        <w:rPr>
          <w:noProof/>
        </w:rPr>
        <w:t>4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4</w:t>
      </w:r>
      <w:r>
        <w:rPr>
          <w:rFonts w:asciiTheme="minorHAnsi" w:eastAsiaTheme="minorEastAsia" w:hAnsiTheme="minorHAnsi" w:cstheme="minorBidi"/>
          <w:noProof/>
          <w:szCs w:val="22"/>
          <w:lang w:val="en-AU" w:eastAsia="ja-JP"/>
        </w:rPr>
        <w:tab/>
      </w:r>
      <w:r>
        <w:rPr>
          <w:noProof/>
        </w:rPr>
        <w:t>SVC HR-1024 Files</w:t>
      </w:r>
      <w:r>
        <w:rPr>
          <w:noProof/>
        </w:rPr>
        <w:tab/>
      </w:r>
      <w:r w:rsidR="005B3AA3">
        <w:rPr>
          <w:noProof/>
        </w:rPr>
        <w:fldChar w:fldCharType="begin"/>
      </w:r>
      <w:r>
        <w:rPr>
          <w:noProof/>
        </w:rPr>
        <w:instrText xml:space="preserve"> PAGEREF _Toc356807298 \h </w:instrText>
      </w:r>
      <w:r w:rsidR="005B3AA3">
        <w:rPr>
          <w:noProof/>
        </w:rPr>
      </w:r>
      <w:r w:rsidR="005B3AA3">
        <w:rPr>
          <w:noProof/>
        </w:rPr>
        <w:fldChar w:fldCharType="separate"/>
      </w:r>
      <w:r>
        <w:rPr>
          <w:noProof/>
        </w:rPr>
        <w:t>47</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5</w:t>
      </w:r>
      <w:r>
        <w:rPr>
          <w:rFonts w:asciiTheme="minorHAnsi" w:eastAsiaTheme="minorEastAsia" w:hAnsiTheme="minorHAnsi" w:cstheme="minorBidi"/>
          <w:noProof/>
          <w:szCs w:val="22"/>
          <w:lang w:val="en-AU" w:eastAsia="ja-JP"/>
        </w:rPr>
        <w:tab/>
      </w:r>
      <w:r>
        <w:rPr>
          <w:noProof/>
        </w:rPr>
        <w:t>Apogee Files</w:t>
      </w:r>
      <w:r>
        <w:rPr>
          <w:noProof/>
        </w:rPr>
        <w:tab/>
      </w:r>
      <w:r w:rsidR="005B3AA3">
        <w:rPr>
          <w:noProof/>
        </w:rPr>
        <w:fldChar w:fldCharType="begin"/>
      </w:r>
      <w:r>
        <w:rPr>
          <w:noProof/>
        </w:rPr>
        <w:instrText xml:space="preserve"> PAGEREF _Toc356807299 \h </w:instrText>
      </w:r>
      <w:r w:rsidR="005B3AA3">
        <w:rPr>
          <w:noProof/>
        </w:rPr>
      </w:r>
      <w:r w:rsidR="005B3AA3">
        <w:rPr>
          <w:noProof/>
        </w:rPr>
        <w:fldChar w:fldCharType="separate"/>
      </w:r>
      <w:r>
        <w:rPr>
          <w:noProof/>
        </w:rPr>
        <w:t>48</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6</w:t>
      </w:r>
      <w:r>
        <w:rPr>
          <w:rFonts w:asciiTheme="minorHAnsi" w:eastAsiaTheme="minorEastAsia" w:hAnsiTheme="minorHAnsi" w:cstheme="minorBidi"/>
          <w:noProof/>
          <w:szCs w:val="22"/>
          <w:lang w:val="en-AU" w:eastAsia="ja-JP"/>
        </w:rPr>
        <w:tab/>
      </w:r>
      <w:r>
        <w:rPr>
          <w:noProof/>
        </w:rPr>
        <w:t>ENVI Spectral Library Files</w:t>
      </w:r>
      <w:r>
        <w:rPr>
          <w:noProof/>
        </w:rPr>
        <w:tab/>
      </w:r>
      <w:r w:rsidR="005B3AA3">
        <w:rPr>
          <w:noProof/>
        </w:rPr>
        <w:fldChar w:fldCharType="begin"/>
      </w:r>
      <w:r>
        <w:rPr>
          <w:noProof/>
        </w:rPr>
        <w:instrText xml:space="preserve"> PAGEREF _Toc356807300 \h </w:instrText>
      </w:r>
      <w:r w:rsidR="005B3AA3">
        <w:rPr>
          <w:noProof/>
        </w:rPr>
      </w:r>
      <w:r w:rsidR="005B3AA3">
        <w:rPr>
          <w:noProof/>
        </w:rPr>
        <w:fldChar w:fldCharType="separate"/>
      </w:r>
      <w:r>
        <w:rPr>
          <w:noProof/>
        </w:rPr>
        <w:t>4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5B3AA3">
        <w:rPr>
          <w:noProof/>
        </w:rPr>
        <w:fldChar w:fldCharType="begin"/>
      </w:r>
      <w:r>
        <w:rPr>
          <w:noProof/>
        </w:rPr>
        <w:instrText xml:space="preserve"> PAGEREF _Toc356807301 \h </w:instrText>
      </w:r>
      <w:r w:rsidR="005B3AA3">
        <w:rPr>
          <w:noProof/>
        </w:rPr>
      </w:r>
      <w:r w:rsidR="005B3AA3">
        <w:rPr>
          <w:noProof/>
        </w:rPr>
        <w:fldChar w:fldCharType="separate"/>
      </w:r>
      <w:r>
        <w:rPr>
          <w:noProof/>
        </w:rPr>
        <w:t>4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5B3AA3">
        <w:rPr>
          <w:noProof/>
        </w:rPr>
        <w:fldChar w:fldCharType="begin"/>
      </w:r>
      <w:r>
        <w:rPr>
          <w:noProof/>
        </w:rPr>
        <w:instrText xml:space="preserve"> PAGEREF _Toc356807302 \h </w:instrText>
      </w:r>
      <w:r w:rsidR="005B3AA3">
        <w:rPr>
          <w:noProof/>
        </w:rPr>
      </w:r>
      <w:r w:rsidR="005B3AA3">
        <w:rPr>
          <w:noProof/>
        </w:rPr>
        <w:fldChar w:fldCharType="separate"/>
      </w:r>
      <w:r>
        <w:rPr>
          <w:noProof/>
        </w:rPr>
        <w:t>5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9</w:t>
      </w:r>
      <w:r>
        <w:rPr>
          <w:rFonts w:asciiTheme="minorHAnsi" w:eastAsiaTheme="minorEastAsia" w:hAnsiTheme="minorHAnsi" w:cstheme="minorBidi"/>
          <w:noProof/>
          <w:szCs w:val="22"/>
          <w:lang w:val="en-AU" w:eastAsia="ja-JP"/>
        </w:rPr>
        <w:tab/>
      </w:r>
      <w:r>
        <w:rPr>
          <w:noProof/>
        </w:rPr>
        <w:t>Excel files</w:t>
      </w:r>
      <w:r>
        <w:rPr>
          <w:noProof/>
        </w:rPr>
        <w:tab/>
      </w:r>
      <w:r w:rsidR="005B3AA3">
        <w:rPr>
          <w:noProof/>
        </w:rPr>
        <w:fldChar w:fldCharType="begin"/>
      </w:r>
      <w:r>
        <w:rPr>
          <w:noProof/>
        </w:rPr>
        <w:instrText xml:space="preserve"> PAGEREF _Toc356807303 \h </w:instrText>
      </w:r>
      <w:r w:rsidR="005B3AA3">
        <w:rPr>
          <w:noProof/>
        </w:rPr>
      </w:r>
      <w:r w:rsidR="005B3AA3">
        <w:rPr>
          <w:noProof/>
        </w:rPr>
        <w:fldChar w:fldCharType="separate"/>
      </w:r>
      <w:r>
        <w:rPr>
          <w:noProof/>
        </w:rPr>
        <w:t>5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2.10</w:t>
      </w:r>
      <w:r>
        <w:rPr>
          <w:rFonts w:asciiTheme="minorHAnsi" w:eastAsiaTheme="minorEastAsia" w:hAnsiTheme="minorHAnsi" w:cstheme="minorBidi"/>
          <w:noProof/>
          <w:szCs w:val="22"/>
          <w:lang w:val="en-AU" w:eastAsia="ja-JP"/>
        </w:rPr>
        <w:tab/>
      </w:r>
      <w:r>
        <w:rPr>
          <w:noProof/>
        </w:rPr>
        <w:t>TXT Space Formatted Text Files</w:t>
      </w:r>
      <w:r>
        <w:rPr>
          <w:noProof/>
        </w:rPr>
        <w:tab/>
      </w:r>
      <w:r w:rsidR="005B3AA3">
        <w:rPr>
          <w:noProof/>
        </w:rPr>
        <w:fldChar w:fldCharType="begin"/>
      </w:r>
      <w:r>
        <w:rPr>
          <w:noProof/>
        </w:rPr>
        <w:instrText xml:space="preserve"> PAGEREF _Toc356807304 \h </w:instrText>
      </w:r>
      <w:r w:rsidR="005B3AA3">
        <w:rPr>
          <w:noProof/>
        </w:rPr>
      </w:r>
      <w:r w:rsidR="005B3AA3">
        <w:rPr>
          <w:noProof/>
        </w:rPr>
        <w:fldChar w:fldCharType="separate"/>
      </w:r>
      <w:r>
        <w:rPr>
          <w:noProof/>
        </w:rPr>
        <w:t>5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ading additional Spectral Data</w:t>
      </w:r>
      <w:r>
        <w:rPr>
          <w:noProof/>
        </w:rPr>
        <w:tab/>
      </w:r>
      <w:r w:rsidR="005B3AA3">
        <w:rPr>
          <w:noProof/>
        </w:rPr>
        <w:fldChar w:fldCharType="begin"/>
      </w:r>
      <w:r>
        <w:rPr>
          <w:noProof/>
        </w:rPr>
        <w:instrText xml:space="preserve"> PAGEREF _Toc356807305 \h </w:instrText>
      </w:r>
      <w:r w:rsidR="005B3AA3">
        <w:rPr>
          <w:noProof/>
        </w:rPr>
      </w:r>
      <w:r w:rsidR="005B3AA3">
        <w:rPr>
          <w:noProof/>
        </w:rPr>
        <w:fldChar w:fldCharType="separate"/>
      </w:r>
      <w:r>
        <w:rPr>
          <w:noProof/>
        </w:rPr>
        <w:t>51</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3.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5B3AA3">
        <w:rPr>
          <w:noProof/>
        </w:rPr>
        <w:fldChar w:fldCharType="begin"/>
      </w:r>
      <w:r>
        <w:rPr>
          <w:noProof/>
        </w:rPr>
        <w:instrText xml:space="preserve"> PAGEREF _Toc356807306 \h </w:instrText>
      </w:r>
      <w:r w:rsidR="005B3AA3">
        <w:rPr>
          <w:noProof/>
        </w:rPr>
      </w:r>
      <w:r w:rsidR="005B3AA3">
        <w:rPr>
          <w:noProof/>
        </w:rPr>
        <w:fldChar w:fldCharType="separate"/>
      </w:r>
      <w:r>
        <w:rPr>
          <w:noProof/>
        </w:rPr>
        <w:t>52</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UTC Time Correction</w:t>
      </w:r>
      <w:r>
        <w:rPr>
          <w:noProof/>
        </w:rPr>
        <w:tab/>
      </w:r>
      <w:r w:rsidR="005B3AA3">
        <w:rPr>
          <w:noProof/>
        </w:rPr>
        <w:fldChar w:fldCharType="begin"/>
      </w:r>
      <w:r>
        <w:rPr>
          <w:noProof/>
        </w:rPr>
        <w:instrText xml:space="preserve"> PAGEREF _Toc356807307 \h </w:instrText>
      </w:r>
      <w:r w:rsidR="005B3AA3">
        <w:rPr>
          <w:noProof/>
        </w:rPr>
      </w:r>
      <w:r w:rsidR="005B3AA3">
        <w:rPr>
          <w:noProof/>
        </w:rPr>
        <w:fldChar w:fldCharType="separate"/>
      </w:r>
      <w:r>
        <w:rPr>
          <w:noProof/>
        </w:rPr>
        <w:t>52</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Adding Add Target – Reference Links</w:t>
      </w:r>
      <w:r>
        <w:rPr>
          <w:noProof/>
        </w:rPr>
        <w:tab/>
      </w:r>
      <w:r w:rsidR="005B3AA3">
        <w:rPr>
          <w:noProof/>
        </w:rPr>
        <w:fldChar w:fldCharType="begin"/>
      </w:r>
      <w:r>
        <w:rPr>
          <w:noProof/>
        </w:rPr>
        <w:instrText xml:space="preserve"> PAGEREF _Toc356807308 \h </w:instrText>
      </w:r>
      <w:r w:rsidR="005B3AA3">
        <w:rPr>
          <w:noProof/>
        </w:rPr>
      </w:r>
      <w:r w:rsidR="005B3AA3">
        <w:rPr>
          <w:noProof/>
        </w:rPr>
        <w:fldChar w:fldCharType="separate"/>
      </w:r>
      <w:r>
        <w:rPr>
          <w:noProof/>
        </w:rPr>
        <w:t>5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Displaying and Editing Metadata</w:t>
      </w:r>
      <w:r>
        <w:rPr>
          <w:noProof/>
        </w:rPr>
        <w:tab/>
      </w:r>
      <w:r w:rsidR="005B3AA3">
        <w:rPr>
          <w:noProof/>
        </w:rPr>
        <w:fldChar w:fldCharType="begin"/>
      </w:r>
      <w:r>
        <w:rPr>
          <w:noProof/>
        </w:rPr>
        <w:instrText xml:space="preserve"> PAGEREF _Toc356807309 \h </w:instrText>
      </w:r>
      <w:r w:rsidR="005B3AA3">
        <w:rPr>
          <w:noProof/>
        </w:rPr>
      </w:r>
      <w:r w:rsidR="005B3AA3">
        <w:rPr>
          <w:noProof/>
        </w:rPr>
        <w:fldChar w:fldCharType="separate"/>
      </w:r>
      <w:r>
        <w:rPr>
          <w:noProof/>
        </w:rPr>
        <w:t>55</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5B3AA3">
        <w:rPr>
          <w:noProof/>
        </w:rPr>
        <w:fldChar w:fldCharType="begin"/>
      </w:r>
      <w:r>
        <w:rPr>
          <w:noProof/>
        </w:rPr>
        <w:instrText xml:space="preserve"> PAGEREF _Toc356807310 \h </w:instrText>
      </w:r>
      <w:r w:rsidR="005B3AA3">
        <w:rPr>
          <w:noProof/>
        </w:rPr>
      </w:r>
      <w:r w:rsidR="005B3AA3">
        <w:rPr>
          <w:noProof/>
        </w:rPr>
        <w:fldChar w:fldCharType="separate"/>
      </w:r>
      <w:r>
        <w:rPr>
          <w:noProof/>
        </w:rPr>
        <w:t>58</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6.6.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5B3AA3">
        <w:rPr>
          <w:noProof/>
        </w:rPr>
        <w:fldChar w:fldCharType="begin"/>
      </w:r>
      <w:r>
        <w:rPr>
          <w:noProof/>
        </w:rPr>
        <w:instrText xml:space="preserve"> PAGEREF _Toc356807311 \h </w:instrText>
      </w:r>
      <w:r w:rsidR="005B3AA3">
        <w:rPr>
          <w:noProof/>
        </w:rPr>
      </w:r>
      <w:r w:rsidR="005B3AA3">
        <w:rPr>
          <w:noProof/>
        </w:rPr>
        <w:fldChar w:fldCharType="separate"/>
      </w:r>
      <w:r>
        <w:rPr>
          <w:noProof/>
        </w:rPr>
        <w:t>5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5B3AA3">
        <w:rPr>
          <w:noProof/>
        </w:rPr>
        <w:fldChar w:fldCharType="begin"/>
      </w:r>
      <w:r>
        <w:rPr>
          <w:noProof/>
        </w:rPr>
        <w:instrText xml:space="preserve"> PAGEREF _Toc356807312 \h </w:instrText>
      </w:r>
      <w:r w:rsidR="005B3AA3">
        <w:rPr>
          <w:noProof/>
        </w:rPr>
      </w:r>
      <w:r w:rsidR="005B3AA3">
        <w:rPr>
          <w:noProof/>
        </w:rPr>
        <w:fldChar w:fldCharType="separate"/>
      </w:r>
      <w:r>
        <w:rPr>
          <w:noProof/>
        </w:rPr>
        <w:t>6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Calculation of Sun Angles</w:t>
      </w:r>
      <w:r>
        <w:rPr>
          <w:noProof/>
        </w:rPr>
        <w:tab/>
      </w:r>
      <w:r w:rsidR="005B3AA3">
        <w:rPr>
          <w:noProof/>
        </w:rPr>
        <w:fldChar w:fldCharType="begin"/>
      </w:r>
      <w:r>
        <w:rPr>
          <w:noProof/>
        </w:rPr>
        <w:instrText xml:space="preserve"> PAGEREF _Toc356807323 \h </w:instrText>
      </w:r>
      <w:r w:rsidR="005B3AA3">
        <w:rPr>
          <w:noProof/>
        </w:rPr>
      </w:r>
      <w:r w:rsidR="005B3AA3">
        <w:rPr>
          <w:noProof/>
        </w:rPr>
        <w:fldChar w:fldCharType="separate"/>
      </w:r>
      <w:r>
        <w:rPr>
          <w:noProof/>
        </w:rPr>
        <w:t>6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Calculation of Goniometer Angles</w:t>
      </w:r>
      <w:r>
        <w:rPr>
          <w:noProof/>
        </w:rPr>
        <w:tab/>
      </w:r>
      <w:r w:rsidR="005B3AA3">
        <w:rPr>
          <w:noProof/>
        </w:rPr>
        <w:fldChar w:fldCharType="begin"/>
      </w:r>
      <w:r>
        <w:rPr>
          <w:noProof/>
        </w:rPr>
        <w:instrText xml:space="preserve"> PAGEREF _Toc356807324 \h </w:instrText>
      </w:r>
      <w:r w:rsidR="005B3AA3">
        <w:rPr>
          <w:noProof/>
        </w:rPr>
      </w:r>
      <w:r w:rsidR="005B3AA3">
        <w:rPr>
          <w:noProof/>
        </w:rPr>
        <w:fldChar w:fldCharType="separate"/>
      </w:r>
      <w:r>
        <w:rPr>
          <w:noProof/>
        </w:rPr>
        <w:t>67</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5B3AA3">
        <w:rPr>
          <w:noProof/>
        </w:rPr>
        <w:fldChar w:fldCharType="begin"/>
      </w:r>
      <w:r>
        <w:rPr>
          <w:noProof/>
        </w:rPr>
        <w:instrText xml:space="preserve"> PAGEREF _Toc356807325 \h </w:instrText>
      </w:r>
      <w:r w:rsidR="005B3AA3">
        <w:rPr>
          <w:noProof/>
        </w:rPr>
      </w:r>
      <w:r w:rsidR="005B3AA3">
        <w:rPr>
          <w:noProof/>
        </w:rPr>
        <w:fldChar w:fldCharType="separate"/>
      </w:r>
      <w:r>
        <w:rPr>
          <w:noProof/>
        </w:rPr>
        <w:t>70</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sidR="005B3AA3">
        <w:rPr>
          <w:noProof/>
        </w:rPr>
        <w:fldChar w:fldCharType="begin"/>
      </w:r>
      <w:r>
        <w:rPr>
          <w:noProof/>
        </w:rPr>
        <w:instrText xml:space="preserve"> PAGEREF _Toc356807326 \h </w:instrText>
      </w:r>
      <w:r w:rsidR="005B3AA3">
        <w:rPr>
          <w:noProof/>
        </w:rPr>
      </w:r>
      <w:r w:rsidR="005B3AA3">
        <w:rPr>
          <w:noProof/>
        </w:rPr>
        <w:fldChar w:fldCharType="separate"/>
      </w:r>
      <w:r>
        <w:rPr>
          <w:noProof/>
        </w:rPr>
        <w:t>70</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sidR="005B3AA3">
        <w:rPr>
          <w:noProof/>
        </w:rPr>
        <w:fldChar w:fldCharType="begin"/>
      </w:r>
      <w:r>
        <w:rPr>
          <w:noProof/>
        </w:rPr>
        <w:instrText xml:space="preserve"> PAGEREF _Toc356807327 \h </w:instrText>
      </w:r>
      <w:r w:rsidR="005B3AA3">
        <w:rPr>
          <w:noProof/>
        </w:rPr>
      </w:r>
      <w:r w:rsidR="005B3AA3">
        <w:rPr>
          <w:noProof/>
        </w:rPr>
        <w:fldChar w:fldCharType="separate"/>
      </w:r>
      <w:r>
        <w:rPr>
          <w:noProof/>
        </w:rPr>
        <w:t>7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sidR="005B3AA3">
        <w:rPr>
          <w:noProof/>
        </w:rPr>
        <w:fldChar w:fldCharType="begin"/>
      </w:r>
      <w:r>
        <w:rPr>
          <w:noProof/>
        </w:rPr>
        <w:instrText xml:space="preserve"> PAGEREF _Toc356807328 \h </w:instrText>
      </w:r>
      <w:r w:rsidR="005B3AA3">
        <w:rPr>
          <w:noProof/>
        </w:rPr>
      </w:r>
      <w:r w:rsidR="005B3AA3">
        <w:rPr>
          <w:noProof/>
        </w:rPr>
        <w:fldChar w:fldCharType="separate"/>
      </w:r>
      <w:r>
        <w:rPr>
          <w:noProof/>
        </w:rPr>
        <w:t>7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sidR="005B3AA3">
        <w:rPr>
          <w:noProof/>
        </w:rPr>
        <w:fldChar w:fldCharType="begin"/>
      </w:r>
      <w:r>
        <w:rPr>
          <w:noProof/>
        </w:rPr>
        <w:instrText xml:space="preserve"> PAGEREF _Toc356807329 \h </w:instrText>
      </w:r>
      <w:r w:rsidR="005B3AA3">
        <w:rPr>
          <w:noProof/>
        </w:rPr>
      </w:r>
      <w:r w:rsidR="005B3AA3">
        <w:rPr>
          <w:noProof/>
        </w:rPr>
        <w:fldChar w:fldCharType="separate"/>
      </w:r>
      <w:r>
        <w:rPr>
          <w:noProof/>
        </w:rPr>
        <w:t>75</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File Format</w:t>
      </w:r>
      <w:r>
        <w:rPr>
          <w:noProof/>
        </w:rPr>
        <w:tab/>
      </w:r>
      <w:r w:rsidR="005B3AA3">
        <w:rPr>
          <w:noProof/>
        </w:rPr>
        <w:fldChar w:fldCharType="begin"/>
      </w:r>
      <w:r>
        <w:rPr>
          <w:noProof/>
        </w:rPr>
        <w:instrText xml:space="preserve"> PAGEREF _Toc356807330 \h </w:instrText>
      </w:r>
      <w:r w:rsidR="005B3AA3">
        <w:rPr>
          <w:noProof/>
        </w:rPr>
      </w:r>
      <w:r w:rsidR="005B3AA3">
        <w:rPr>
          <w:noProof/>
        </w:rPr>
        <w:fldChar w:fldCharType="separate"/>
      </w:r>
      <w:r>
        <w:rPr>
          <w:noProof/>
        </w:rPr>
        <w:t>7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sidR="005B3AA3">
        <w:rPr>
          <w:noProof/>
        </w:rPr>
        <w:fldChar w:fldCharType="begin"/>
      </w:r>
      <w:r>
        <w:rPr>
          <w:noProof/>
        </w:rPr>
        <w:instrText xml:space="preserve"> PAGEREF _Toc356807331 \h </w:instrText>
      </w:r>
      <w:r w:rsidR="005B3AA3">
        <w:rPr>
          <w:noProof/>
        </w:rPr>
      </w:r>
      <w:r w:rsidR="005B3AA3">
        <w:rPr>
          <w:noProof/>
        </w:rPr>
        <w:fldChar w:fldCharType="separate"/>
      </w:r>
      <w:r>
        <w:rPr>
          <w:noProof/>
        </w:rPr>
        <w:t>7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sidR="005B3AA3">
        <w:rPr>
          <w:noProof/>
        </w:rPr>
        <w:fldChar w:fldCharType="begin"/>
      </w:r>
      <w:r>
        <w:rPr>
          <w:noProof/>
        </w:rPr>
        <w:instrText xml:space="preserve"> PAGEREF _Toc356807332 \h </w:instrText>
      </w:r>
      <w:r w:rsidR="005B3AA3">
        <w:rPr>
          <w:noProof/>
        </w:rPr>
      </w:r>
      <w:r w:rsidR="005B3AA3">
        <w:rPr>
          <w:noProof/>
        </w:rPr>
        <w:fldChar w:fldCharType="separate"/>
      </w:r>
      <w:r>
        <w:rPr>
          <w:noProof/>
        </w:rPr>
        <w:t>7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sidR="005B3AA3">
        <w:rPr>
          <w:noProof/>
        </w:rPr>
        <w:fldChar w:fldCharType="begin"/>
      </w:r>
      <w:r>
        <w:rPr>
          <w:noProof/>
        </w:rPr>
        <w:instrText xml:space="preserve"> PAGEREF _Toc356807333 \h </w:instrText>
      </w:r>
      <w:r w:rsidR="005B3AA3">
        <w:rPr>
          <w:noProof/>
        </w:rPr>
      </w:r>
      <w:r w:rsidR="005B3AA3">
        <w:rPr>
          <w:noProof/>
        </w:rPr>
        <w:fldChar w:fldCharType="separate"/>
      </w:r>
      <w:r>
        <w:rPr>
          <w:noProof/>
        </w:rPr>
        <w:t>7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sidR="005B3AA3">
        <w:rPr>
          <w:noProof/>
        </w:rPr>
        <w:fldChar w:fldCharType="begin"/>
      </w:r>
      <w:r>
        <w:rPr>
          <w:noProof/>
        </w:rPr>
        <w:instrText xml:space="preserve"> PAGEREF _Toc356807334 \h </w:instrText>
      </w:r>
      <w:r w:rsidR="005B3AA3">
        <w:rPr>
          <w:noProof/>
        </w:rPr>
      </w:r>
      <w:r w:rsidR="005B3AA3">
        <w:rPr>
          <w:noProof/>
        </w:rPr>
        <w:fldChar w:fldCharType="separate"/>
      </w:r>
      <w:r>
        <w:rPr>
          <w:noProof/>
        </w:rPr>
        <w:t>78</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fo functions</w:t>
      </w:r>
      <w:r>
        <w:rPr>
          <w:noProof/>
        </w:rPr>
        <w:tab/>
      </w:r>
      <w:r w:rsidR="005B3AA3">
        <w:rPr>
          <w:noProof/>
        </w:rPr>
        <w:fldChar w:fldCharType="begin"/>
      </w:r>
      <w:r>
        <w:rPr>
          <w:noProof/>
        </w:rPr>
        <w:instrText xml:space="preserve"> PAGEREF _Toc356807335 \h </w:instrText>
      </w:r>
      <w:r w:rsidR="005B3AA3">
        <w:rPr>
          <w:noProof/>
        </w:rPr>
      </w:r>
      <w:r w:rsidR="005B3AA3">
        <w:rPr>
          <w:noProof/>
        </w:rPr>
        <w:fldChar w:fldCharType="separate"/>
      </w:r>
      <w:r>
        <w:rPr>
          <w:noProof/>
        </w:rPr>
        <w:t>7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Info</w:t>
      </w:r>
      <w:r>
        <w:rPr>
          <w:noProof/>
        </w:rPr>
        <w:tab/>
      </w:r>
      <w:r w:rsidR="005B3AA3">
        <w:rPr>
          <w:noProof/>
        </w:rPr>
        <w:fldChar w:fldCharType="begin"/>
      </w:r>
      <w:r>
        <w:rPr>
          <w:noProof/>
        </w:rPr>
        <w:instrText xml:space="preserve"> PAGEREF _Toc356807336 \h </w:instrText>
      </w:r>
      <w:r w:rsidR="005B3AA3">
        <w:rPr>
          <w:noProof/>
        </w:rPr>
      </w:r>
      <w:r w:rsidR="005B3AA3">
        <w:rPr>
          <w:noProof/>
        </w:rPr>
        <w:fldChar w:fldCharType="separate"/>
      </w:r>
      <w:r>
        <w:rPr>
          <w:noProof/>
        </w:rPr>
        <w:t>79</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List available Metadata Elements</w:t>
      </w:r>
      <w:r>
        <w:rPr>
          <w:noProof/>
        </w:rPr>
        <w:tab/>
      </w:r>
      <w:r w:rsidR="005B3AA3">
        <w:rPr>
          <w:noProof/>
        </w:rPr>
        <w:fldChar w:fldCharType="begin"/>
      </w:r>
      <w:r>
        <w:rPr>
          <w:noProof/>
        </w:rPr>
        <w:instrText xml:space="preserve"> PAGEREF _Toc356807337 \h </w:instrText>
      </w:r>
      <w:r w:rsidR="005B3AA3">
        <w:rPr>
          <w:noProof/>
        </w:rPr>
      </w:r>
      <w:r w:rsidR="005B3AA3">
        <w:rPr>
          <w:noProof/>
        </w:rPr>
        <w:fldChar w:fldCharType="separate"/>
      </w:r>
      <w:r>
        <w:rPr>
          <w:noProof/>
        </w:rPr>
        <w:t>79</w:t>
      </w:r>
      <w:r w:rsidR="005B3AA3">
        <w:rPr>
          <w:noProof/>
        </w:rPr>
        <w:fldChar w:fldCharType="end"/>
      </w:r>
    </w:p>
    <w:p w:rsidR="00E47832" w:rsidRDefault="00E47832">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5B3AA3">
        <w:rPr>
          <w:noProof/>
        </w:rPr>
        <w:fldChar w:fldCharType="begin"/>
      </w:r>
      <w:r>
        <w:rPr>
          <w:noProof/>
        </w:rPr>
        <w:instrText xml:space="preserve"> PAGEREF _Toc356807338 \h </w:instrText>
      </w:r>
      <w:r w:rsidR="005B3AA3">
        <w:rPr>
          <w:noProof/>
        </w:rPr>
      </w:r>
      <w:r w:rsidR="005B3AA3">
        <w:rPr>
          <w:noProof/>
        </w:rPr>
        <w:fldChar w:fldCharType="separate"/>
      </w:r>
      <w:r>
        <w:rPr>
          <w:noProof/>
        </w:rPr>
        <w:t>80</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5B3AA3">
        <w:rPr>
          <w:noProof/>
        </w:rPr>
        <w:fldChar w:fldCharType="begin"/>
      </w:r>
      <w:r>
        <w:rPr>
          <w:noProof/>
        </w:rPr>
        <w:instrText xml:space="preserve"> PAGEREF _Toc356807339 \h </w:instrText>
      </w:r>
      <w:r w:rsidR="005B3AA3">
        <w:rPr>
          <w:noProof/>
        </w:rPr>
      </w:r>
      <w:r w:rsidR="005B3AA3">
        <w:rPr>
          <w:noProof/>
        </w:rPr>
        <w:fldChar w:fldCharType="separate"/>
      </w:r>
      <w:r>
        <w:rPr>
          <w:noProof/>
        </w:rPr>
        <w:t>81</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5B3AA3">
        <w:rPr>
          <w:noProof/>
        </w:rPr>
        <w:fldChar w:fldCharType="begin"/>
      </w:r>
      <w:r>
        <w:rPr>
          <w:noProof/>
        </w:rPr>
        <w:instrText xml:space="preserve"> PAGEREF _Toc356807340 \h </w:instrText>
      </w:r>
      <w:r w:rsidR="005B3AA3">
        <w:rPr>
          <w:noProof/>
        </w:rPr>
      </w:r>
      <w:r w:rsidR="005B3AA3">
        <w:rPr>
          <w:noProof/>
        </w:rPr>
        <w:fldChar w:fldCharType="separate"/>
      </w:r>
      <w:r>
        <w:rPr>
          <w:noProof/>
        </w:rPr>
        <w:t>82</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5B3AA3">
        <w:rPr>
          <w:noProof/>
        </w:rPr>
        <w:fldChar w:fldCharType="begin"/>
      </w:r>
      <w:r>
        <w:rPr>
          <w:noProof/>
        </w:rPr>
        <w:instrText xml:space="preserve"> PAGEREF _Toc356807341 \h </w:instrText>
      </w:r>
      <w:r w:rsidR="005B3AA3">
        <w:rPr>
          <w:noProof/>
        </w:rPr>
      </w:r>
      <w:r w:rsidR="005B3AA3">
        <w:rPr>
          <w:noProof/>
        </w:rPr>
        <w:fldChar w:fldCharType="separate"/>
      </w:r>
      <w:r>
        <w:rPr>
          <w:noProof/>
        </w:rPr>
        <w:t>8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sidR="005B3AA3">
        <w:rPr>
          <w:noProof/>
        </w:rPr>
        <w:fldChar w:fldCharType="begin"/>
      </w:r>
      <w:r>
        <w:rPr>
          <w:noProof/>
        </w:rPr>
        <w:instrText xml:space="preserve"> PAGEREF _Toc356807342 \h </w:instrText>
      </w:r>
      <w:r w:rsidR="005B3AA3">
        <w:rPr>
          <w:noProof/>
        </w:rPr>
      </w:r>
      <w:r w:rsidR="005B3AA3">
        <w:rPr>
          <w:noProof/>
        </w:rPr>
        <w:fldChar w:fldCharType="separate"/>
      </w:r>
      <w:r>
        <w:rPr>
          <w:noProof/>
        </w:rPr>
        <w:t>84</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sidR="005B3AA3">
        <w:rPr>
          <w:noProof/>
        </w:rPr>
        <w:fldChar w:fldCharType="begin"/>
      </w:r>
      <w:r>
        <w:rPr>
          <w:noProof/>
        </w:rPr>
        <w:instrText xml:space="preserve"> PAGEREF _Toc356807343 \h </w:instrText>
      </w:r>
      <w:r w:rsidR="005B3AA3">
        <w:rPr>
          <w:noProof/>
        </w:rPr>
      </w:r>
      <w:r w:rsidR="005B3AA3">
        <w:rPr>
          <w:noProof/>
        </w:rPr>
        <w:fldChar w:fldCharType="separate"/>
      </w:r>
      <w:r>
        <w:rPr>
          <w:noProof/>
        </w:rPr>
        <w:t>84</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5B3AA3">
        <w:rPr>
          <w:noProof/>
        </w:rPr>
        <w:fldChar w:fldCharType="begin"/>
      </w:r>
      <w:r>
        <w:rPr>
          <w:noProof/>
        </w:rPr>
        <w:instrText xml:space="preserve"> PAGEREF _Toc356807344 \h </w:instrText>
      </w:r>
      <w:r w:rsidR="005B3AA3">
        <w:rPr>
          <w:noProof/>
        </w:rPr>
      </w:r>
      <w:r w:rsidR="005B3AA3">
        <w:rPr>
          <w:noProof/>
        </w:rPr>
        <w:fldChar w:fldCharType="separate"/>
      </w:r>
      <w:r>
        <w:rPr>
          <w:noProof/>
        </w:rPr>
        <w:t>85</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5B3AA3">
        <w:rPr>
          <w:noProof/>
        </w:rPr>
        <w:fldChar w:fldCharType="begin"/>
      </w:r>
      <w:r>
        <w:rPr>
          <w:noProof/>
        </w:rPr>
        <w:instrText xml:space="preserve"> PAGEREF _Toc356807345 \h </w:instrText>
      </w:r>
      <w:r w:rsidR="005B3AA3">
        <w:rPr>
          <w:noProof/>
        </w:rPr>
      </w:r>
      <w:r w:rsidR="005B3AA3">
        <w:rPr>
          <w:noProof/>
        </w:rPr>
        <w:fldChar w:fldCharType="separate"/>
      </w:r>
      <w:r>
        <w:rPr>
          <w:noProof/>
        </w:rPr>
        <w:t>85</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5B3AA3">
        <w:rPr>
          <w:noProof/>
        </w:rPr>
        <w:fldChar w:fldCharType="begin"/>
      </w:r>
      <w:r>
        <w:rPr>
          <w:noProof/>
        </w:rPr>
        <w:instrText xml:space="preserve"> PAGEREF _Toc356807346 \h </w:instrText>
      </w:r>
      <w:r w:rsidR="005B3AA3">
        <w:rPr>
          <w:noProof/>
        </w:rPr>
      </w:r>
      <w:r w:rsidR="005B3AA3">
        <w:rPr>
          <w:noProof/>
        </w:rPr>
        <w:fldChar w:fldCharType="separate"/>
      </w:r>
      <w:r>
        <w:rPr>
          <w:noProof/>
        </w:rPr>
        <w:t>8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sidR="005B3AA3">
        <w:rPr>
          <w:noProof/>
        </w:rPr>
        <w:fldChar w:fldCharType="begin"/>
      </w:r>
      <w:r>
        <w:rPr>
          <w:noProof/>
        </w:rPr>
        <w:instrText xml:space="preserve"> PAGEREF _Toc356807347 \h </w:instrText>
      </w:r>
      <w:r w:rsidR="005B3AA3">
        <w:rPr>
          <w:noProof/>
        </w:rPr>
      </w:r>
      <w:r w:rsidR="005B3AA3">
        <w:rPr>
          <w:noProof/>
        </w:rPr>
        <w:fldChar w:fldCharType="separate"/>
      </w:r>
      <w:r>
        <w:rPr>
          <w:noProof/>
        </w:rPr>
        <w:t>8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sidR="005B3AA3">
        <w:rPr>
          <w:noProof/>
        </w:rPr>
        <w:fldChar w:fldCharType="begin"/>
      </w:r>
      <w:r>
        <w:rPr>
          <w:noProof/>
        </w:rPr>
        <w:instrText xml:space="preserve"> PAGEREF _Toc356807348 \h </w:instrText>
      </w:r>
      <w:r w:rsidR="005B3AA3">
        <w:rPr>
          <w:noProof/>
        </w:rPr>
      </w:r>
      <w:r w:rsidR="005B3AA3">
        <w:rPr>
          <w:noProof/>
        </w:rPr>
        <w:fldChar w:fldCharType="separate"/>
      </w:r>
      <w:r>
        <w:rPr>
          <w:noProof/>
        </w:rPr>
        <w:t>88</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5B3AA3">
        <w:rPr>
          <w:noProof/>
        </w:rPr>
        <w:fldChar w:fldCharType="begin"/>
      </w:r>
      <w:r>
        <w:rPr>
          <w:noProof/>
        </w:rPr>
        <w:instrText xml:space="preserve"> PAGEREF _Toc356807349 \h </w:instrText>
      </w:r>
      <w:r w:rsidR="005B3AA3">
        <w:rPr>
          <w:noProof/>
        </w:rPr>
      </w:r>
      <w:r w:rsidR="005B3AA3">
        <w:rPr>
          <w:noProof/>
        </w:rPr>
        <w:fldChar w:fldCharType="separate"/>
      </w:r>
      <w:r>
        <w:rPr>
          <w:noProof/>
        </w:rPr>
        <w:t>8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sidR="005B3AA3">
        <w:rPr>
          <w:noProof/>
        </w:rPr>
        <w:fldChar w:fldCharType="begin"/>
      </w:r>
      <w:r>
        <w:rPr>
          <w:noProof/>
        </w:rPr>
        <w:instrText xml:space="preserve"> PAGEREF _Toc356807350 \h </w:instrText>
      </w:r>
      <w:r w:rsidR="005B3AA3">
        <w:rPr>
          <w:noProof/>
        </w:rPr>
      </w:r>
      <w:r w:rsidR="005B3AA3">
        <w:rPr>
          <w:noProof/>
        </w:rPr>
        <w:fldChar w:fldCharType="separate"/>
      </w:r>
      <w:r>
        <w:rPr>
          <w:noProof/>
        </w:rPr>
        <w:t>8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sidR="005B3AA3">
        <w:rPr>
          <w:noProof/>
        </w:rPr>
        <w:fldChar w:fldCharType="begin"/>
      </w:r>
      <w:r>
        <w:rPr>
          <w:noProof/>
        </w:rPr>
        <w:instrText xml:space="preserve"> PAGEREF _Toc356807351 \h </w:instrText>
      </w:r>
      <w:r w:rsidR="005B3AA3">
        <w:rPr>
          <w:noProof/>
        </w:rPr>
      </w:r>
      <w:r w:rsidR="005B3AA3">
        <w:rPr>
          <w:noProof/>
        </w:rPr>
        <w:fldChar w:fldCharType="separate"/>
      </w:r>
      <w:r>
        <w:rPr>
          <w:noProof/>
        </w:rPr>
        <w:t>9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sidR="005B3AA3">
        <w:rPr>
          <w:noProof/>
        </w:rPr>
        <w:fldChar w:fldCharType="begin"/>
      </w:r>
      <w:r>
        <w:rPr>
          <w:noProof/>
        </w:rPr>
        <w:instrText xml:space="preserve"> PAGEREF _Toc356807352 \h </w:instrText>
      </w:r>
      <w:r w:rsidR="005B3AA3">
        <w:rPr>
          <w:noProof/>
        </w:rPr>
      </w:r>
      <w:r w:rsidR="005B3AA3">
        <w:rPr>
          <w:noProof/>
        </w:rPr>
        <w:fldChar w:fldCharType="separate"/>
      </w:r>
      <w:r>
        <w:rPr>
          <w:noProof/>
        </w:rPr>
        <w:t>9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sidR="005B3AA3">
        <w:rPr>
          <w:noProof/>
        </w:rPr>
        <w:fldChar w:fldCharType="begin"/>
      </w:r>
      <w:r>
        <w:rPr>
          <w:noProof/>
        </w:rPr>
        <w:instrText xml:space="preserve"> PAGEREF _Toc356807353 \h </w:instrText>
      </w:r>
      <w:r w:rsidR="005B3AA3">
        <w:rPr>
          <w:noProof/>
        </w:rPr>
      </w:r>
      <w:r w:rsidR="005B3AA3">
        <w:rPr>
          <w:noProof/>
        </w:rPr>
        <w:fldChar w:fldCharType="separate"/>
      </w:r>
      <w:r>
        <w:rPr>
          <w:noProof/>
        </w:rPr>
        <w:t>91</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sidR="005B3AA3">
        <w:rPr>
          <w:noProof/>
        </w:rPr>
        <w:fldChar w:fldCharType="begin"/>
      </w:r>
      <w:r>
        <w:rPr>
          <w:noProof/>
        </w:rPr>
        <w:instrText xml:space="preserve"> PAGEREF _Toc356807354 \h </w:instrText>
      </w:r>
      <w:r w:rsidR="005B3AA3">
        <w:rPr>
          <w:noProof/>
        </w:rPr>
      </w:r>
      <w:r w:rsidR="005B3AA3">
        <w:rPr>
          <w:noProof/>
        </w:rPr>
        <w:fldChar w:fldCharType="separate"/>
      </w:r>
      <w:r>
        <w:rPr>
          <w:noProof/>
        </w:rPr>
        <w:t>91</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sidR="005B3AA3">
        <w:rPr>
          <w:noProof/>
        </w:rPr>
        <w:fldChar w:fldCharType="begin"/>
      </w:r>
      <w:r>
        <w:rPr>
          <w:noProof/>
        </w:rPr>
        <w:instrText xml:space="preserve"> PAGEREF _Toc356807355 \h </w:instrText>
      </w:r>
      <w:r w:rsidR="005B3AA3">
        <w:rPr>
          <w:noProof/>
        </w:rPr>
      </w:r>
      <w:r w:rsidR="005B3AA3">
        <w:rPr>
          <w:noProof/>
        </w:rPr>
        <w:fldChar w:fldCharType="separate"/>
      </w:r>
      <w:r>
        <w:rPr>
          <w:noProof/>
        </w:rPr>
        <w:t>93</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sidR="005B3AA3">
        <w:rPr>
          <w:noProof/>
        </w:rPr>
        <w:fldChar w:fldCharType="begin"/>
      </w:r>
      <w:r>
        <w:rPr>
          <w:noProof/>
        </w:rPr>
        <w:instrText xml:space="preserve"> PAGEREF _Toc356807356 \h </w:instrText>
      </w:r>
      <w:r w:rsidR="005B3AA3">
        <w:rPr>
          <w:noProof/>
        </w:rPr>
      </w:r>
      <w:r w:rsidR="005B3AA3">
        <w:rPr>
          <w:noProof/>
        </w:rPr>
        <w:fldChar w:fldCharType="separate"/>
      </w:r>
      <w:r>
        <w:rPr>
          <w:noProof/>
        </w:rPr>
        <w:t>93</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sidR="005B3AA3">
        <w:rPr>
          <w:noProof/>
        </w:rPr>
        <w:fldChar w:fldCharType="begin"/>
      </w:r>
      <w:r>
        <w:rPr>
          <w:noProof/>
        </w:rPr>
        <w:instrText xml:space="preserve"> PAGEREF _Toc356807357 \h </w:instrText>
      </w:r>
      <w:r w:rsidR="005B3AA3">
        <w:rPr>
          <w:noProof/>
        </w:rPr>
      </w:r>
      <w:r w:rsidR="005B3AA3">
        <w:rPr>
          <w:noProof/>
        </w:rPr>
        <w:fldChar w:fldCharType="separate"/>
      </w:r>
      <w:r>
        <w:rPr>
          <w:noProof/>
        </w:rPr>
        <w:t>94</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5B3AA3">
        <w:rPr>
          <w:noProof/>
        </w:rPr>
        <w:fldChar w:fldCharType="begin"/>
      </w:r>
      <w:r>
        <w:rPr>
          <w:noProof/>
        </w:rPr>
        <w:instrText xml:space="preserve"> PAGEREF _Toc356807358 \h </w:instrText>
      </w:r>
      <w:r w:rsidR="005B3AA3">
        <w:rPr>
          <w:noProof/>
        </w:rPr>
      </w:r>
      <w:r w:rsidR="005B3AA3">
        <w:rPr>
          <w:noProof/>
        </w:rPr>
        <w:fldChar w:fldCharType="separate"/>
      </w:r>
      <w:r>
        <w:rPr>
          <w:noProof/>
        </w:rPr>
        <w:t>9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sidR="005B3AA3">
        <w:rPr>
          <w:noProof/>
        </w:rPr>
        <w:fldChar w:fldCharType="begin"/>
      </w:r>
      <w:r>
        <w:rPr>
          <w:noProof/>
        </w:rPr>
        <w:instrText xml:space="preserve"> PAGEREF _Toc356807359 \h </w:instrText>
      </w:r>
      <w:r w:rsidR="005B3AA3">
        <w:rPr>
          <w:noProof/>
        </w:rPr>
      </w:r>
      <w:r w:rsidR="005B3AA3">
        <w:rPr>
          <w:noProof/>
        </w:rPr>
        <w:fldChar w:fldCharType="separate"/>
      </w:r>
      <w:r>
        <w:rPr>
          <w:noProof/>
        </w:rPr>
        <w:t>9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sidR="005B3AA3">
        <w:rPr>
          <w:noProof/>
        </w:rPr>
        <w:fldChar w:fldCharType="begin"/>
      </w:r>
      <w:r>
        <w:rPr>
          <w:noProof/>
        </w:rPr>
        <w:instrText xml:space="preserve"> PAGEREF _Toc356807360 \h </w:instrText>
      </w:r>
      <w:r w:rsidR="005B3AA3">
        <w:rPr>
          <w:noProof/>
        </w:rPr>
      </w:r>
      <w:r w:rsidR="005B3AA3">
        <w:rPr>
          <w:noProof/>
        </w:rPr>
        <w:fldChar w:fldCharType="separate"/>
      </w:r>
      <w:r>
        <w:rPr>
          <w:noProof/>
        </w:rPr>
        <w:t>9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sidR="005B3AA3">
        <w:rPr>
          <w:noProof/>
        </w:rPr>
        <w:fldChar w:fldCharType="begin"/>
      </w:r>
      <w:r>
        <w:rPr>
          <w:noProof/>
        </w:rPr>
        <w:instrText xml:space="preserve"> PAGEREF _Toc356807361 \h </w:instrText>
      </w:r>
      <w:r w:rsidR="005B3AA3">
        <w:rPr>
          <w:noProof/>
        </w:rPr>
      </w:r>
      <w:r w:rsidR="005B3AA3">
        <w:rPr>
          <w:noProof/>
        </w:rPr>
        <w:fldChar w:fldCharType="separate"/>
      </w:r>
      <w:r>
        <w:rPr>
          <w:noProof/>
        </w:rPr>
        <w:t>9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sidR="005B3AA3">
        <w:rPr>
          <w:noProof/>
        </w:rPr>
        <w:fldChar w:fldCharType="begin"/>
      </w:r>
      <w:r>
        <w:rPr>
          <w:noProof/>
        </w:rPr>
        <w:instrText xml:space="preserve"> PAGEREF _Toc356807362 \h </w:instrText>
      </w:r>
      <w:r w:rsidR="005B3AA3">
        <w:rPr>
          <w:noProof/>
        </w:rPr>
      </w:r>
      <w:r w:rsidR="005B3AA3">
        <w:rPr>
          <w:noProof/>
        </w:rPr>
        <w:fldChar w:fldCharType="separate"/>
      </w:r>
      <w:r>
        <w:rPr>
          <w:noProof/>
        </w:rPr>
        <w:t>98</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ation Administration</w:t>
      </w:r>
      <w:r>
        <w:rPr>
          <w:noProof/>
        </w:rPr>
        <w:tab/>
      </w:r>
      <w:r w:rsidR="005B3AA3">
        <w:rPr>
          <w:noProof/>
        </w:rPr>
        <w:fldChar w:fldCharType="begin"/>
      </w:r>
      <w:r>
        <w:rPr>
          <w:noProof/>
        </w:rPr>
        <w:instrText xml:space="preserve"> PAGEREF _Toc356807363 \h </w:instrText>
      </w:r>
      <w:r w:rsidR="005B3AA3">
        <w:rPr>
          <w:noProof/>
        </w:rPr>
      </w:r>
      <w:r w:rsidR="005B3AA3">
        <w:rPr>
          <w:noProof/>
        </w:rPr>
        <w:fldChar w:fldCharType="separate"/>
      </w:r>
      <w:r>
        <w:rPr>
          <w:noProof/>
        </w:rPr>
        <w:t>9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Administration</w:t>
      </w:r>
      <w:r>
        <w:rPr>
          <w:noProof/>
        </w:rPr>
        <w:tab/>
      </w:r>
      <w:r w:rsidR="005B3AA3">
        <w:rPr>
          <w:noProof/>
        </w:rPr>
        <w:fldChar w:fldCharType="begin"/>
      </w:r>
      <w:r>
        <w:rPr>
          <w:noProof/>
        </w:rPr>
        <w:instrText xml:space="preserve"> PAGEREF _Toc356807364 \h </w:instrText>
      </w:r>
      <w:r w:rsidR="005B3AA3">
        <w:rPr>
          <w:noProof/>
        </w:rPr>
      </w:r>
      <w:r w:rsidR="005B3AA3">
        <w:rPr>
          <w:noProof/>
        </w:rPr>
        <w:fldChar w:fldCharType="separate"/>
      </w:r>
      <w:r>
        <w:rPr>
          <w:noProof/>
        </w:rPr>
        <w:t>9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1.5.2</w:t>
      </w:r>
      <w:r>
        <w:rPr>
          <w:rFonts w:asciiTheme="minorHAnsi" w:eastAsiaTheme="minorEastAsia" w:hAnsiTheme="minorHAnsi" w:cstheme="minorBidi"/>
          <w:noProof/>
          <w:szCs w:val="22"/>
          <w:lang w:val="en-AU" w:eastAsia="ja-JP"/>
        </w:rPr>
        <w:tab/>
      </w:r>
      <w:r>
        <w:rPr>
          <w:noProof/>
        </w:rPr>
        <w:t>Reference Panel Administration</w:t>
      </w:r>
      <w:r>
        <w:rPr>
          <w:noProof/>
        </w:rPr>
        <w:tab/>
      </w:r>
      <w:r w:rsidR="005B3AA3">
        <w:rPr>
          <w:noProof/>
        </w:rPr>
        <w:fldChar w:fldCharType="begin"/>
      </w:r>
      <w:r>
        <w:rPr>
          <w:noProof/>
        </w:rPr>
        <w:instrText xml:space="preserve"> PAGEREF _Toc356807365 \h </w:instrText>
      </w:r>
      <w:r w:rsidR="005B3AA3">
        <w:rPr>
          <w:noProof/>
        </w:rPr>
      </w:r>
      <w:r w:rsidR="005B3AA3">
        <w:rPr>
          <w:noProof/>
        </w:rPr>
        <w:fldChar w:fldCharType="separate"/>
      </w:r>
      <w:r>
        <w:rPr>
          <w:noProof/>
        </w:rPr>
        <w:t>101</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5B3AA3">
        <w:rPr>
          <w:noProof/>
        </w:rPr>
        <w:fldChar w:fldCharType="begin"/>
      </w:r>
      <w:r>
        <w:rPr>
          <w:noProof/>
        </w:rPr>
        <w:instrText xml:space="preserve"> PAGEREF _Toc356807366 \h </w:instrText>
      </w:r>
      <w:r w:rsidR="005B3AA3">
        <w:rPr>
          <w:noProof/>
        </w:rPr>
      </w:r>
      <w:r w:rsidR="005B3AA3">
        <w:rPr>
          <w:noProof/>
        </w:rPr>
        <w:fldChar w:fldCharType="separate"/>
      </w:r>
      <w:r>
        <w:rPr>
          <w:noProof/>
        </w:rPr>
        <w:t>104</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sidR="005B3AA3">
        <w:rPr>
          <w:noProof/>
        </w:rPr>
        <w:fldChar w:fldCharType="begin"/>
      </w:r>
      <w:r>
        <w:rPr>
          <w:noProof/>
        </w:rPr>
        <w:instrText xml:space="preserve"> PAGEREF _Toc356807367 \h </w:instrText>
      </w:r>
      <w:r w:rsidR="005B3AA3">
        <w:rPr>
          <w:noProof/>
        </w:rPr>
      </w:r>
      <w:r w:rsidR="005B3AA3">
        <w:rPr>
          <w:noProof/>
        </w:rPr>
        <w:fldChar w:fldCharType="separate"/>
      </w:r>
      <w:r>
        <w:rPr>
          <w:noProof/>
        </w:rPr>
        <w:t>105</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sidR="005B3AA3">
        <w:rPr>
          <w:noProof/>
        </w:rPr>
        <w:fldChar w:fldCharType="begin"/>
      </w:r>
      <w:r>
        <w:rPr>
          <w:noProof/>
        </w:rPr>
        <w:instrText xml:space="preserve"> PAGEREF _Toc356807368 \h </w:instrText>
      </w:r>
      <w:r w:rsidR="005B3AA3">
        <w:rPr>
          <w:noProof/>
        </w:rPr>
      </w:r>
      <w:r w:rsidR="005B3AA3">
        <w:rPr>
          <w:noProof/>
        </w:rPr>
        <w:fldChar w:fldCharType="separate"/>
      </w:r>
      <w:r>
        <w:rPr>
          <w:noProof/>
        </w:rPr>
        <w:t>105</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5B3AA3">
        <w:rPr>
          <w:noProof/>
        </w:rPr>
        <w:fldChar w:fldCharType="begin"/>
      </w:r>
      <w:r>
        <w:rPr>
          <w:noProof/>
        </w:rPr>
        <w:instrText xml:space="preserve"> PAGEREF _Toc356807369 \h </w:instrText>
      </w:r>
      <w:r w:rsidR="005B3AA3">
        <w:rPr>
          <w:noProof/>
        </w:rPr>
      </w:r>
      <w:r w:rsidR="005B3AA3">
        <w:rPr>
          <w:noProof/>
        </w:rPr>
        <w:fldChar w:fldCharType="separate"/>
      </w:r>
      <w:r>
        <w:rPr>
          <w:noProof/>
        </w:rPr>
        <w:t>106</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sidR="005B3AA3">
        <w:rPr>
          <w:noProof/>
        </w:rPr>
        <w:fldChar w:fldCharType="begin"/>
      </w:r>
      <w:r>
        <w:rPr>
          <w:noProof/>
        </w:rPr>
        <w:instrText xml:space="preserve"> PAGEREF _Toc356807370 \h </w:instrText>
      </w:r>
      <w:r w:rsidR="005B3AA3">
        <w:rPr>
          <w:noProof/>
        </w:rPr>
      </w:r>
      <w:r w:rsidR="005B3AA3">
        <w:rPr>
          <w:noProof/>
        </w:rPr>
        <w:fldChar w:fldCharType="separate"/>
      </w:r>
      <w:r>
        <w:rPr>
          <w:noProof/>
        </w:rPr>
        <w:t>10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5B3AA3">
        <w:rPr>
          <w:noProof/>
        </w:rPr>
        <w:fldChar w:fldCharType="begin"/>
      </w:r>
      <w:r>
        <w:rPr>
          <w:noProof/>
        </w:rPr>
        <w:instrText xml:space="preserve"> PAGEREF _Toc356807371 \h </w:instrText>
      </w:r>
      <w:r w:rsidR="005B3AA3">
        <w:rPr>
          <w:noProof/>
        </w:rPr>
      </w:r>
      <w:r w:rsidR="005B3AA3">
        <w:rPr>
          <w:noProof/>
        </w:rPr>
        <w:fldChar w:fldCharType="separate"/>
      </w:r>
      <w:r>
        <w:rPr>
          <w:noProof/>
        </w:rPr>
        <w:t>107</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5B3AA3">
        <w:rPr>
          <w:noProof/>
        </w:rPr>
        <w:fldChar w:fldCharType="begin"/>
      </w:r>
      <w:r>
        <w:rPr>
          <w:noProof/>
        </w:rPr>
        <w:instrText xml:space="preserve"> PAGEREF _Toc356807372 \h </w:instrText>
      </w:r>
      <w:r w:rsidR="005B3AA3">
        <w:rPr>
          <w:noProof/>
        </w:rPr>
      </w:r>
      <w:r w:rsidR="005B3AA3">
        <w:rPr>
          <w:noProof/>
        </w:rPr>
        <w:fldChar w:fldCharType="separate"/>
      </w:r>
      <w:r>
        <w:rPr>
          <w:noProof/>
        </w:rPr>
        <w:t>107</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5B3AA3">
        <w:rPr>
          <w:noProof/>
        </w:rPr>
        <w:fldChar w:fldCharType="begin"/>
      </w:r>
      <w:r>
        <w:rPr>
          <w:noProof/>
        </w:rPr>
        <w:instrText xml:space="preserve"> PAGEREF _Toc356807373 \h </w:instrText>
      </w:r>
      <w:r w:rsidR="005B3AA3">
        <w:rPr>
          <w:noProof/>
        </w:rPr>
      </w:r>
      <w:r w:rsidR="005B3AA3">
        <w:rPr>
          <w:noProof/>
        </w:rPr>
        <w:fldChar w:fldCharType="separate"/>
      </w:r>
      <w:r>
        <w:rPr>
          <w:noProof/>
        </w:rPr>
        <w:t>107</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sidR="005B3AA3">
        <w:rPr>
          <w:noProof/>
        </w:rPr>
        <w:fldChar w:fldCharType="begin"/>
      </w:r>
      <w:r>
        <w:rPr>
          <w:noProof/>
        </w:rPr>
        <w:instrText xml:space="preserve"> PAGEREF _Toc356807374 \h </w:instrText>
      </w:r>
      <w:r w:rsidR="005B3AA3">
        <w:rPr>
          <w:noProof/>
        </w:rPr>
      </w:r>
      <w:r w:rsidR="005B3AA3">
        <w:rPr>
          <w:noProof/>
        </w:rPr>
        <w:fldChar w:fldCharType="separate"/>
      </w:r>
      <w:r>
        <w:rPr>
          <w:noProof/>
        </w:rPr>
        <w:t>108</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sidR="005B3AA3">
        <w:rPr>
          <w:noProof/>
        </w:rPr>
        <w:fldChar w:fldCharType="begin"/>
      </w:r>
      <w:r>
        <w:rPr>
          <w:noProof/>
        </w:rPr>
        <w:instrText xml:space="preserve"> PAGEREF _Toc356807375 \h </w:instrText>
      </w:r>
      <w:r w:rsidR="005B3AA3">
        <w:rPr>
          <w:noProof/>
        </w:rPr>
      </w:r>
      <w:r w:rsidR="005B3AA3">
        <w:rPr>
          <w:noProof/>
        </w:rPr>
        <w:fldChar w:fldCharType="separate"/>
      </w:r>
      <w:r>
        <w:rPr>
          <w:noProof/>
        </w:rPr>
        <w:t>109</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5B3AA3">
        <w:rPr>
          <w:noProof/>
        </w:rPr>
        <w:fldChar w:fldCharType="begin"/>
      </w:r>
      <w:r>
        <w:rPr>
          <w:noProof/>
        </w:rPr>
        <w:instrText xml:space="preserve"> PAGEREF _Toc356807376 \h </w:instrText>
      </w:r>
      <w:r w:rsidR="005B3AA3">
        <w:rPr>
          <w:noProof/>
        </w:rPr>
      </w:r>
      <w:r w:rsidR="005B3AA3">
        <w:rPr>
          <w:noProof/>
        </w:rPr>
        <w:fldChar w:fldCharType="separate"/>
      </w:r>
      <w:r>
        <w:rPr>
          <w:noProof/>
        </w:rPr>
        <w:t>111</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sidR="005B3AA3">
        <w:rPr>
          <w:noProof/>
        </w:rPr>
        <w:fldChar w:fldCharType="begin"/>
      </w:r>
      <w:r>
        <w:rPr>
          <w:noProof/>
        </w:rPr>
        <w:instrText xml:space="preserve"> PAGEREF _Toc356807377 \h </w:instrText>
      </w:r>
      <w:r w:rsidR="005B3AA3">
        <w:rPr>
          <w:noProof/>
        </w:rPr>
      </w:r>
      <w:r w:rsidR="005B3AA3">
        <w:rPr>
          <w:noProof/>
        </w:rPr>
        <w:fldChar w:fldCharType="separate"/>
      </w:r>
      <w:r>
        <w:rPr>
          <w:noProof/>
        </w:rPr>
        <w:t>112</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sidR="005B3AA3">
        <w:rPr>
          <w:noProof/>
        </w:rPr>
        <w:fldChar w:fldCharType="begin"/>
      </w:r>
      <w:r>
        <w:rPr>
          <w:noProof/>
        </w:rPr>
        <w:instrText xml:space="preserve"> PAGEREF _Toc356807378 \h </w:instrText>
      </w:r>
      <w:r w:rsidR="005B3AA3">
        <w:rPr>
          <w:noProof/>
        </w:rPr>
      </w:r>
      <w:r w:rsidR="005B3AA3">
        <w:rPr>
          <w:noProof/>
        </w:rPr>
        <w:fldChar w:fldCharType="separate"/>
      </w:r>
      <w:r>
        <w:rPr>
          <w:noProof/>
        </w:rPr>
        <w:t>116</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sidR="005B3AA3">
        <w:rPr>
          <w:noProof/>
        </w:rPr>
        <w:fldChar w:fldCharType="begin"/>
      </w:r>
      <w:r>
        <w:rPr>
          <w:noProof/>
        </w:rPr>
        <w:instrText xml:space="preserve"> PAGEREF _Toc356807379 \h </w:instrText>
      </w:r>
      <w:r w:rsidR="005B3AA3">
        <w:rPr>
          <w:noProof/>
        </w:rPr>
      </w:r>
      <w:r w:rsidR="005B3AA3">
        <w:rPr>
          <w:noProof/>
        </w:rPr>
        <w:fldChar w:fldCharType="separate"/>
      </w:r>
      <w:r>
        <w:rPr>
          <w:noProof/>
        </w:rPr>
        <w:t>11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5B3AA3">
        <w:rPr>
          <w:noProof/>
        </w:rPr>
        <w:fldChar w:fldCharType="begin"/>
      </w:r>
      <w:r>
        <w:rPr>
          <w:noProof/>
        </w:rPr>
        <w:instrText xml:space="preserve"> PAGEREF _Toc356807380 \h </w:instrText>
      </w:r>
      <w:r w:rsidR="005B3AA3">
        <w:rPr>
          <w:noProof/>
        </w:rPr>
      </w:r>
      <w:r w:rsidR="005B3AA3">
        <w:rPr>
          <w:noProof/>
        </w:rPr>
        <w:fldChar w:fldCharType="separate"/>
      </w:r>
      <w:r>
        <w:rPr>
          <w:noProof/>
        </w:rPr>
        <w:t>12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5B3AA3">
        <w:rPr>
          <w:noProof/>
        </w:rPr>
        <w:fldChar w:fldCharType="begin"/>
      </w:r>
      <w:r>
        <w:rPr>
          <w:noProof/>
        </w:rPr>
        <w:instrText xml:space="preserve"> PAGEREF _Toc356807381 \h </w:instrText>
      </w:r>
      <w:r w:rsidR="005B3AA3">
        <w:rPr>
          <w:noProof/>
        </w:rPr>
      </w:r>
      <w:r w:rsidR="005B3AA3">
        <w:rPr>
          <w:noProof/>
        </w:rPr>
        <w:fldChar w:fldCharType="separate"/>
      </w:r>
      <w:r>
        <w:rPr>
          <w:noProof/>
        </w:rPr>
        <w:t>120</w:t>
      </w:r>
      <w:r w:rsidR="005B3AA3">
        <w:rPr>
          <w:noProof/>
        </w:rPr>
        <w:fldChar w:fldCharType="end"/>
      </w:r>
    </w:p>
    <w:p w:rsidR="00E47832" w:rsidRDefault="00E47832">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sidR="005B3AA3">
        <w:rPr>
          <w:noProof/>
        </w:rPr>
        <w:fldChar w:fldCharType="begin"/>
      </w:r>
      <w:r>
        <w:rPr>
          <w:noProof/>
        </w:rPr>
        <w:instrText xml:space="preserve"> PAGEREF _Toc356807382 \h </w:instrText>
      </w:r>
      <w:r w:rsidR="005B3AA3">
        <w:rPr>
          <w:noProof/>
        </w:rPr>
      </w:r>
      <w:r w:rsidR="005B3AA3">
        <w:rPr>
          <w:noProof/>
        </w:rPr>
        <w:fldChar w:fldCharType="separate"/>
      </w:r>
      <w:r>
        <w:rPr>
          <w:noProof/>
        </w:rPr>
        <w:t>123</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5B3AA3">
        <w:rPr>
          <w:noProof/>
        </w:rPr>
        <w:fldChar w:fldCharType="begin"/>
      </w:r>
      <w:r>
        <w:rPr>
          <w:noProof/>
        </w:rPr>
        <w:instrText xml:space="preserve"> PAGEREF _Toc356807383 \h </w:instrText>
      </w:r>
      <w:r w:rsidR="005B3AA3">
        <w:rPr>
          <w:noProof/>
        </w:rPr>
      </w:r>
      <w:r w:rsidR="005B3AA3">
        <w:rPr>
          <w:noProof/>
        </w:rPr>
        <w:fldChar w:fldCharType="separate"/>
      </w:r>
      <w:r>
        <w:rPr>
          <w:noProof/>
        </w:rPr>
        <w:t>125</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References – OLD %%%</w:t>
      </w:r>
      <w:r>
        <w:rPr>
          <w:noProof/>
        </w:rPr>
        <w:tab/>
      </w:r>
      <w:r w:rsidR="005B3AA3">
        <w:rPr>
          <w:noProof/>
        </w:rPr>
        <w:fldChar w:fldCharType="begin"/>
      </w:r>
      <w:r>
        <w:rPr>
          <w:noProof/>
        </w:rPr>
        <w:instrText xml:space="preserve"> PAGEREF _Toc356807384 \h </w:instrText>
      </w:r>
      <w:r w:rsidR="005B3AA3">
        <w:rPr>
          <w:noProof/>
        </w:rPr>
      </w:r>
      <w:r w:rsidR="005B3AA3">
        <w:rPr>
          <w:noProof/>
        </w:rPr>
        <w:fldChar w:fldCharType="separate"/>
      </w:r>
      <w:r>
        <w:rPr>
          <w:noProof/>
        </w:rPr>
        <w:t>12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1</w:t>
      </w:r>
      <w:r>
        <w:rPr>
          <w:rFonts w:asciiTheme="minorHAnsi" w:eastAsiaTheme="minorEastAsia" w:hAnsiTheme="minorHAnsi" w:cstheme="minorBidi"/>
          <w:noProof/>
          <w:szCs w:val="22"/>
          <w:lang w:val="en-AU" w:eastAsia="ja-JP"/>
        </w:rPr>
        <w:tab/>
      </w:r>
      <w:r>
        <w:rPr>
          <w:noProof/>
        </w:rPr>
        <w:t>References from Introduction:</w:t>
      </w:r>
      <w:r>
        <w:rPr>
          <w:noProof/>
        </w:rPr>
        <w:tab/>
      </w:r>
      <w:r w:rsidR="005B3AA3">
        <w:rPr>
          <w:noProof/>
        </w:rPr>
        <w:fldChar w:fldCharType="begin"/>
      </w:r>
      <w:r>
        <w:rPr>
          <w:noProof/>
        </w:rPr>
        <w:instrText xml:space="preserve"> PAGEREF _Toc356807385 \h </w:instrText>
      </w:r>
      <w:r w:rsidR="005B3AA3">
        <w:rPr>
          <w:noProof/>
        </w:rPr>
      </w:r>
      <w:r w:rsidR="005B3AA3">
        <w:rPr>
          <w:noProof/>
        </w:rPr>
        <w:fldChar w:fldCharType="separate"/>
      </w:r>
      <w:r>
        <w:rPr>
          <w:noProof/>
        </w:rPr>
        <w:t>127</w:t>
      </w:r>
      <w:r w:rsidR="005B3AA3">
        <w:rPr>
          <w:noProof/>
        </w:rPr>
        <w:fldChar w:fldCharType="end"/>
      </w:r>
    </w:p>
    <w:p w:rsidR="00E47832" w:rsidRDefault="00E47832">
      <w:pPr>
        <w:pStyle w:val="TOC2"/>
        <w:tabs>
          <w:tab w:val="left" w:pos="660"/>
        </w:tabs>
        <w:rPr>
          <w:rFonts w:asciiTheme="minorHAnsi" w:eastAsiaTheme="minorEastAsia" w:hAnsiTheme="minorHAnsi" w:cstheme="minorBidi"/>
          <w:noProof/>
          <w:szCs w:val="22"/>
          <w:lang w:val="en-AU" w:eastAsia="ja-JP"/>
        </w:rPr>
      </w:pPr>
      <w:r>
        <w:rPr>
          <w:noProof/>
        </w:rPr>
        <w:t>15.2</w:t>
      </w:r>
      <w:r>
        <w:rPr>
          <w:rFonts w:asciiTheme="minorHAnsi" w:eastAsiaTheme="minorEastAsia" w:hAnsiTheme="minorHAnsi" w:cstheme="minorBidi"/>
          <w:noProof/>
          <w:szCs w:val="22"/>
          <w:lang w:val="en-AU" w:eastAsia="ja-JP"/>
        </w:rPr>
        <w:tab/>
      </w:r>
      <w:r>
        <w:rPr>
          <w:noProof/>
        </w:rPr>
        <w:t>References from End Note field at end of document.</w:t>
      </w:r>
      <w:r>
        <w:rPr>
          <w:noProof/>
        </w:rPr>
        <w:tab/>
      </w:r>
      <w:r w:rsidR="005B3AA3">
        <w:rPr>
          <w:noProof/>
        </w:rPr>
        <w:fldChar w:fldCharType="begin"/>
      </w:r>
      <w:r>
        <w:rPr>
          <w:noProof/>
        </w:rPr>
        <w:instrText xml:space="preserve"> PAGEREF _Toc356807386 \h </w:instrText>
      </w:r>
      <w:r w:rsidR="005B3AA3">
        <w:rPr>
          <w:noProof/>
        </w:rPr>
      </w:r>
      <w:r w:rsidR="005B3AA3">
        <w:rPr>
          <w:noProof/>
        </w:rPr>
        <w:fldChar w:fldCharType="separate"/>
      </w:r>
      <w:r>
        <w:rPr>
          <w:noProof/>
        </w:rPr>
        <w:t>127</w:t>
      </w:r>
      <w:r w:rsidR="005B3AA3">
        <w:rPr>
          <w:noProof/>
        </w:rPr>
        <w:fldChar w:fldCharType="end"/>
      </w:r>
    </w:p>
    <w:p w:rsidR="00E47832" w:rsidRDefault="00E47832">
      <w:pPr>
        <w:pStyle w:val="TOC1"/>
        <w:tabs>
          <w:tab w:val="left" w:pos="660"/>
        </w:tabs>
        <w:rPr>
          <w:rFonts w:asciiTheme="minorHAnsi" w:eastAsiaTheme="minorEastAsia" w:hAnsiTheme="minorHAnsi" w:cstheme="minorBidi"/>
          <w:b w:val="0"/>
          <w:noProof/>
          <w:sz w:val="22"/>
          <w:szCs w:val="22"/>
          <w:lang w:val="en-AU" w:eastAsia="ja-JP"/>
        </w:rPr>
      </w:pPr>
      <w:r>
        <w:rPr>
          <w:noProof/>
        </w:rPr>
        <w:t>16</w:t>
      </w:r>
      <w:r>
        <w:rPr>
          <w:rFonts w:asciiTheme="minorHAnsi" w:eastAsiaTheme="minorEastAsia" w:hAnsiTheme="minorHAnsi" w:cstheme="minorBidi"/>
          <w:b w:val="0"/>
          <w:noProof/>
          <w:sz w:val="22"/>
          <w:szCs w:val="22"/>
          <w:lang w:val="en-AU" w:eastAsia="ja-JP"/>
        </w:rPr>
        <w:tab/>
      </w:r>
      <w:r>
        <w:rPr>
          <w:noProof/>
        </w:rPr>
        <w:t>References</w:t>
      </w:r>
      <w:r>
        <w:rPr>
          <w:noProof/>
        </w:rPr>
        <w:tab/>
      </w:r>
      <w:r w:rsidR="005B3AA3">
        <w:rPr>
          <w:noProof/>
        </w:rPr>
        <w:fldChar w:fldCharType="begin"/>
      </w:r>
      <w:r>
        <w:rPr>
          <w:noProof/>
        </w:rPr>
        <w:instrText xml:space="preserve"> PAGEREF _Toc356807387 \h </w:instrText>
      </w:r>
      <w:r w:rsidR="005B3AA3">
        <w:rPr>
          <w:noProof/>
        </w:rPr>
      </w:r>
      <w:r w:rsidR="005B3AA3">
        <w:rPr>
          <w:noProof/>
        </w:rPr>
        <w:fldChar w:fldCharType="separate"/>
      </w:r>
      <w:r>
        <w:rPr>
          <w:noProof/>
        </w:rPr>
        <w:t>128</w:t>
      </w:r>
      <w:r w:rsidR="005B3AA3">
        <w:rPr>
          <w:noProof/>
        </w:rPr>
        <w:fldChar w:fldCharType="end"/>
      </w:r>
    </w:p>
    <w:p w:rsidR="00E47832" w:rsidRDefault="00E47832">
      <w:pPr>
        <w:pStyle w:val="TOC1"/>
        <w:rPr>
          <w:rFonts w:asciiTheme="minorHAnsi" w:eastAsiaTheme="minorEastAsia" w:hAnsiTheme="minorHAnsi" w:cstheme="minorBidi"/>
          <w:b w:val="0"/>
          <w:noProof/>
          <w:sz w:val="22"/>
          <w:szCs w:val="22"/>
          <w:lang w:val="en-AU" w:eastAsia="ja-JP"/>
        </w:rPr>
      </w:pPr>
      <w:r>
        <w:rPr>
          <w:noProof/>
        </w:rPr>
        <w:t>Document History</w:t>
      </w:r>
      <w:r>
        <w:rPr>
          <w:noProof/>
        </w:rPr>
        <w:tab/>
      </w:r>
      <w:r w:rsidR="005B3AA3">
        <w:rPr>
          <w:noProof/>
        </w:rPr>
        <w:fldChar w:fldCharType="begin"/>
      </w:r>
      <w:r>
        <w:rPr>
          <w:noProof/>
        </w:rPr>
        <w:instrText xml:space="preserve"> PAGEREF _Toc356807388 \h </w:instrText>
      </w:r>
      <w:r w:rsidR="005B3AA3">
        <w:rPr>
          <w:noProof/>
        </w:rPr>
      </w:r>
      <w:r w:rsidR="005B3AA3">
        <w:rPr>
          <w:noProof/>
        </w:rPr>
        <w:fldChar w:fldCharType="separate"/>
      </w:r>
      <w:r>
        <w:rPr>
          <w:noProof/>
        </w:rPr>
        <w:t>130</w:t>
      </w:r>
      <w:r w:rsidR="005B3AA3">
        <w:rPr>
          <w:noProof/>
        </w:rPr>
        <w:fldChar w:fldCharType="end"/>
      </w:r>
    </w:p>
    <w:p w:rsidR="002A0FFE" w:rsidRPr="00084655" w:rsidRDefault="005B3AA3">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6807251"/>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A7583F">
      <w:pPr>
        <w:pStyle w:val="Body"/>
      </w:pPr>
      <w:r>
        <w:t>%%%%% Elaine: Scope of doc? Target UOW, but release the .DOC to Andy et al to change those parts.</w:t>
      </w:r>
    </w:p>
    <w:p w:rsidR="002B5ED5" w:rsidRDefault="002B5ED5" w:rsidP="00A7583F">
      <w:pPr>
        <w:pStyle w:val="Body"/>
      </w:pPr>
      <w:r>
        <w:t>%%%%% Elaine? All of this chapter...</w:t>
      </w:r>
    </w:p>
    <w:p w:rsidR="007221BB" w:rsidRDefault="007221BB" w:rsidP="007221BB">
      <w:pPr>
        <w:pStyle w:val="Heading2"/>
      </w:pPr>
      <w:bookmarkStart w:id="15" w:name="_Toc355280329"/>
      <w:bookmarkStart w:id="16" w:name="_Toc356807252"/>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6807253"/>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6807254"/>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6807255"/>
      <w:bookmarkStart w:id="22" w:name="_Toc355280332"/>
      <w:r>
        <w:t>Further information</w:t>
      </w:r>
      <w:bookmarkEnd w:id="21"/>
    </w:p>
    <w:p w:rsidR="00350C84" w:rsidRDefault="00350C84" w:rsidP="00350C84">
      <w:pPr>
        <w:pStyle w:val="Body"/>
      </w:pPr>
      <w:r w:rsidRPr="00084655">
        <w:t>For further information please refer to the SPECCHIO website (</w:t>
      </w:r>
      <w:hyperlink r:id="rId11" w:history="1">
        <w:r w:rsidRPr="00084655">
          <w:rPr>
            <w:rStyle w:val="Hyperlink"/>
          </w:rPr>
          <w:t>www.specchio.ch</w:t>
        </w:r>
      </w:hyperlink>
      <w:r w:rsidRPr="00084655">
        <w:t>) and to the articles</w:t>
      </w:r>
      <w:r>
        <w:t xml:space="preserve"> listed in </w:t>
      </w:r>
      <w:r w:rsidRPr="00350C84">
        <w:rPr>
          <w:rStyle w:val="CrossReference"/>
        </w:rPr>
        <w:t xml:space="preserve">Chapter </w:t>
      </w:r>
      <w:fldSimple w:instr=" REF _Ref356556512 \r \h  \* MERGEFORMAT ">
        <w:r w:rsidR="00E47832" w:rsidRPr="00E47832">
          <w:rPr>
            <w:rStyle w:val="CrossReference"/>
          </w:rPr>
          <w:t>16</w:t>
        </w:r>
      </w:fldSimple>
      <w:r w:rsidRPr="00350C84">
        <w:rPr>
          <w:rStyle w:val="CrossReference"/>
        </w:rPr>
        <w:t xml:space="preserve"> </w:t>
      </w:r>
      <w:fldSimple w:instr=" REF _Ref356556507 \h  \* MERGEFORMAT ">
        <w:r w:rsidR="00E47832" w:rsidRPr="00E47832">
          <w:rPr>
            <w:rStyle w:val="CrossReference"/>
          </w:rPr>
          <w:t>References</w:t>
        </w:r>
      </w:fldSimple>
      <w:r>
        <w:t>.</w:t>
      </w:r>
    </w:p>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6807256"/>
      <w:r>
        <w:t>Copyright</w:t>
      </w:r>
      <w:r w:rsidR="00564907">
        <w:t xml:space="preserve"> and </w:t>
      </w:r>
      <w:r>
        <w:t>licensing</w:t>
      </w:r>
      <w:bookmarkEnd w:id="22"/>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Pr="007221BB" w:rsidRDefault="00CC549B" w:rsidP="007221BB">
      <w:pPr>
        <w:pStyle w:val="Body"/>
      </w:pPr>
      <w:r>
        <w:t>%%%% Elaine will ask which CC licence version.</w:t>
      </w:r>
    </w:p>
    <w:p w:rsidR="002A0FFE" w:rsidRPr="00084655" w:rsidRDefault="002A0FFE" w:rsidP="00306258">
      <w:pPr>
        <w:pStyle w:val="Heading1"/>
      </w:pPr>
      <w:bookmarkStart w:id="24" w:name="_Toc355280333"/>
      <w:bookmarkStart w:id="25" w:name="_Toc356807257"/>
      <w:r w:rsidRPr="00084655">
        <w:t>Installation and Configuration</w:t>
      </w:r>
      <w:bookmarkEnd w:id="24"/>
      <w:bookmarkEnd w:id="25"/>
    </w:p>
    <w:p w:rsidR="00821767" w:rsidRDefault="00821767" w:rsidP="00306258">
      <w:pPr>
        <w:pStyle w:val="Heading2"/>
      </w:pPr>
      <w:bookmarkStart w:id="26" w:name="_Toc355280334"/>
      <w:bookmarkStart w:id="27" w:name="_Toc356807258"/>
      <w:bookmarkStart w:id="28" w:name="_Ref130804782"/>
      <w:r>
        <w:t>Before you install</w:t>
      </w:r>
      <w:bookmarkEnd w:id="26"/>
      <w:bookmarkEnd w:id="27"/>
    </w:p>
    <w:bookmarkEnd w:id="28"/>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29" w:name="_Toc355280335"/>
      <w:bookmarkStart w:id="30" w:name="_Toc356807259"/>
      <w:r>
        <w:t xml:space="preserve">The Specchio </w:t>
      </w:r>
      <w:r w:rsidR="002A0FFE" w:rsidRPr="00084655">
        <w:t>Application Bundle</w:t>
      </w:r>
      <w:bookmarkEnd w:id="29"/>
      <w:bookmarkEnd w:id="30"/>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1"/>
            <w:r w:rsidRPr="00084655">
              <w:t>jcommon-1.0.5.jar</w:t>
            </w:r>
            <w:commentRangeEnd w:id="31"/>
            <w:r>
              <w:rPr>
                <w:rStyle w:val="CommentReference"/>
              </w:rPr>
              <w:commentReference w:id="31"/>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2"/>
            <w:commentRangeStart w:id="33"/>
            <w:r>
              <w:t>jar</w:t>
            </w:r>
            <w:commentRangeEnd w:id="32"/>
            <w:r>
              <w:rPr>
                <w:rStyle w:val="CommentReference"/>
              </w:rPr>
              <w:commentReference w:id="32"/>
            </w:r>
            <w:commentRangeEnd w:id="33"/>
          </w:p>
          <w:p w:rsidR="00821767" w:rsidRDefault="00821767" w:rsidP="00DB5CD4">
            <w:pPr>
              <w:pStyle w:val="Code"/>
            </w:pPr>
            <w:r>
              <w:rPr>
                <w:rStyle w:val="CommentReference"/>
              </w:rPr>
              <w:commentReference w:id="33"/>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4" w:name="_Ref355279324"/>
      <w:bookmarkStart w:id="35" w:name="_Toc355280336"/>
      <w:bookmarkStart w:id="36" w:name="_Toc356807260"/>
      <w:r w:rsidRPr="00084655">
        <w:t>Microsoft Windows</w:t>
      </w:r>
      <w:r w:rsidR="00821767">
        <w:t xml:space="preserve"> Installation</w:t>
      </w:r>
      <w:bookmarkEnd w:id="34"/>
      <w:bookmarkEnd w:id="35"/>
      <w:bookmarkEnd w:id="36"/>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7" w:name="_Ref354991724"/>
      <w:bookmarkStart w:id="38" w:name="_Ref354991733"/>
      <w:bookmarkStart w:id="39" w:name="_Ref355279326"/>
      <w:bookmarkStart w:id="40" w:name="_Toc355280337"/>
      <w:bookmarkStart w:id="41" w:name="_Toc356807261"/>
      <w:r w:rsidRPr="00084655">
        <w:t>UNIX</w:t>
      </w:r>
      <w:bookmarkEnd w:id="37"/>
      <w:bookmarkEnd w:id="38"/>
      <w:r w:rsidR="001310CE">
        <w:t xml:space="preserve"> Installation</w:t>
      </w:r>
      <w:bookmarkEnd w:id="39"/>
      <w:bookmarkEnd w:id="40"/>
      <w:bookmarkEnd w:id="41"/>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2" w:name="_Ref355279327"/>
      <w:bookmarkStart w:id="43" w:name="_Toc355280338"/>
      <w:bookmarkStart w:id="44" w:name="_Toc356807262"/>
      <w:r w:rsidRPr="00084655">
        <w:t>Apple Macintosh</w:t>
      </w:r>
      <w:r w:rsidR="001310CE">
        <w:t xml:space="preserve"> Installation</w:t>
      </w:r>
      <w:bookmarkEnd w:id="42"/>
      <w:bookmarkEnd w:id="43"/>
      <w:bookmarkEnd w:id="44"/>
    </w:p>
    <w:p w:rsidR="001310CE" w:rsidRPr="001310CE" w:rsidRDefault="001310CE" w:rsidP="001310CE">
      <w:pPr>
        <w:pStyle w:val="DocAction"/>
      </w:pPr>
      <w:r>
        <w:t xml:space="preserve">%%% Is there a </w:t>
      </w:r>
      <w:ins w:id="45"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E47832" w:rsidRDefault="00E47832" w:rsidP="00E47832">
      <w:pPr>
        <w:pStyle w:val="Note"/>
      </w:pPr>
      <w:r>
        <w:t xml:space="preserve">Note </w:t>
      </w:r>
      <w:r>
        <w:tab/>
        <w:t>Specchio operation requires the right button on the mouse to be used for some operations. Mac users should ensure that their system is enabled for right button operation.</w:t>
      </w:r>
    </w:p>
    <w:p w:rsidR="001310CE" w:rsidRPr="00084655" w:rsidRDefault="001310CE" w:rsidP="00306258">
      <w:pPr>
        <w:pStyle w:val="Heading1"/>
      </w:pPr>
      <w:bookmarkStart w:id="46" w:name="_Toc355280339"/>
      <w:bookmarkStart w:id="47" w:name="_Toc356807263"/>
      <w:bookmarkStart w:id="48" w:name="_Ref130603700"/>
      <w:r w:rsidRPr="00084655">
        <w:t>SPECCHIO Concepts</w:t>
      </w:r>
      <w:bookmarkEnd w:id="46"/>
      <w:bookmarkEnd w:id="47"/>
    </w:p>
    <w:p w:rsidR="0039469A" w:rsidRDefault="0039469A" w:rsidP="001310CE">
      <w:pPr>
        <w:pStyle w:val="Body"/>
      </w:pPr>
      <w:bookmarkStart w:id="49"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5B3AA3" w:rsidP="00C03D2A">
      <w:pPr>
        <w:pStyle w:val="Figure"/>
        <w:rPr>
          <w:ins w:id="50" w:author="Peter Roberts" w:date="2013-05-08T09:19:00Z"/>
        </w:rPr>
      </w:pPr>
      <w:ins w:id="51"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ect id="_x0000_s1028" style="position:absolute;left:2370;top:3650;width:3000;height:3930"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CD0730" w:rsidRPr="00953B21" w:rsidRDefault="00CD0730">
                      <w:pPr>
                        <w:rPr>
                          <w:ins w:id="52" w:author="Peter Roberts" w:date="2013-05-08T09:19:00Z"/>
                          <w:b/>
                          <w:lang w:val="en-AU"/>
                        </w:rPr>
                      </w:pPr>
                      <w:ins w:id="53" w:author="Peter Roberts" w:date="2013-05-08T09:19:00Z">
                        <w:r w:rsidRPr="00953B21">
                          <w:rPr>
                            <w:b/>
                            <w:lang w:val="en-AU"/>
                          </w:rPr>
                          <w:t>User A’s Computer</w:t>
                        </w:r>
                      </w:ins>
                    </w:p>
                  </w:txbxContent>
                </v:textbox>
              </v:shape>
              <v:rect id="_x0000_s1030" style="position:absolute;left:7680;top:4370;width:3480;height:6135" fillcolor="#f2f2f2 [3052]"/>
              <v:shape id="_x0000_s1031" type="#_x0000_t202" style="position:absolute;left:7680;top:4370;width:3120;height:769" filled="f" fillcolor="#f2f2f2 [3052]" stroked="f">
                <v:textbox>
                  <w:txbxContent>
                    <w:p w:rsidR="00CD0730" w:rsidRPr="00953B21" w:rsidRDefault="00CD0730">
                      <w:pPr>
                        <w:rPr>
                          <w:ins w:id="54" w:author="Peter Roberts" w:date="2013-05-08T09:19:00Z"/>
                          <w:b/>
                          <w:lang w:val="en-AU"/>
                        </w:rPr>
                      </w:pPr>
                      <w:ins w:id="55"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CD0730" w:rsidRPr="00953B21" w:rsidRDefault="00CD0730" w:rsidP="00953B21">
                      <w:pPr>
                        <w:jc w:val="center"/>
                        <w:rPr>
                          <w:ins w:id="56" w:author="Peter Roberts" w:date="2013-05-08T09:19:00Z"/>
                          <w:b/>
                          <w:lang w:val="en-AU"/>
                        </w:rPr>
                      </w:pPr>
                      <w:r>
                        <w:rPr>
                          <w:b/>
                          <w:lang w:val="en-AU"/>
                        </w:rPr>
                        <w:t>Intranet</w:t>
                      </w:r>
                      <w:ins w:id="57"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CD0730" w:rsidRPr="00872665" w:rsidRDefault="00CD0730" w:rsidP="00C03D2A">
                      <w:pPr>
                        <w:rPr>
                          <w:ins w:id="58" w:author="Peter Roberts" w:date="2013-05-08T09:19:00Z"/>
                          <w:lang w:val="en-AU"/>
                        </w:rPr>
                      </w:pPr>
                      <w:ins w:id="59"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CD0730" w:rsidRPr="00872665" w:rsidRDefault="00CD0730" w:rsidP="00C03D2A">
                      <w:pPr>
                        <w:rPr>
                          <w:ins w:id="60" w:author="Peter Roberts" w:date="2013-05-08T09:19:00Z"/>
                          <w:lang w:val="en-AU"/>
                        </w:rPr>
                      </w:pPr>
                      <w:ins w:id="61"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CD0730" w:rsidRPr="00872665" w:rsidRDefault="00CD0730" w:rsidP="00C03D2A">
                      <w:pPr>
                        <w:rPr>
                          <w:ins w:id="62" w:author="Peter Roberts" w:date="2013-05-08T09:19:00Z"/>
                          <w:lang w:val="en-AU"/>
                        </w:rPr>
                      </w:pPr>
                      <w:ins w:id="63"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CD0730" w:rsidRPr="00953B21" w:rsidRDefault="00CD0730">
                      <w:pPr>
                        <w:rPr>
                          <w:ins w:id="64" w:author="Peter Roberts" w:date="2013-05-08T09:19:00Z"/>
                          <w:b/>
                          <w:lang w:val="en-AU"/>
                        </w:rPr>
                      </w:pPr>
                      <w:ins w:id="65"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CD0730" w:rsidRPr="00C074B4" w:rsidRDefault="00CD0730">
                      <w:pPr>
                        <w:rPr>
                          <w:ins w:id="66" w:author="Peter Roberts" w:date="2013-05-08T09:19:00Z"/>
                          <w:lang w:val="en-AU"/>
                        </w:rPr>
                      </w:pPr>
                      <w:ins w:id="67"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ect id="_x0000_s1044" style="position:absolute;left:2370;top:7873;width:3000;height:3930" fillcolor="#f2f2f2 [3052]"/>
              <v:shape id="_x0000_s1045" type="#_x0000_t202" style="position:absolute;left:2370;top:7873;width:2670;height:450" filled="f" fillcolor="#f2f2f2 [3052]" stroked="f">
                <v:textbox>
                  <w:txbxContent>
                    <w:p w:rsidR="00CD0730" w:rsidRPr="00953B21" w:rsidRDefault="00CD0730">
                      <w:pPr>
                        <w:rPr>
                          <w:ins w:id="68" w:author="Peter Roberts" w:date="2013-05-08T09:19:00Z"/>
                          <w:b/>
                          <w:lang w:val="en-AU"/>
                        </w:rPr>
                      </w:pPr>
                      <w:ins w:id="69"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CD0730" w:rsidRPr="00872665" w:rsidRDefault="00CD0730" w:rsidP="00C03D2A">
                      <w:pPr>
                        <w:rPr>
                          <w:ins w:id="70" w:author="Peter Roberts" w:date="2013-05-08T09:19:00Z"/>
                          <w:lang w:val="en-AU"/>
                        </w:rPr>
                      </w:pPr>
                      <w:ins w:id="71"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CD0730" w:rsidRPr="00872665" w:rsidRDefault="00CD0730" w:rsidP="00C03D2A">
                      <w:pPr>
                        <w:rPr>
                          <w:ins w:id="72" w:author="Peter Roberts" w:date="2013-05-08T09:19:00Z"/>
                          <w:lang w:val="en-AU"/>
                        </w:rPr>
                      </w:pPr>
                      <w:ins w:id="73"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CD0730" w:rsidRPr="00C074B4" w:rsidRDefault="00CD0730">
                      <w:pPr>
                        <w:rPr>
                          <w:ins w:id="74" w:author="Peter Roberts" w:date="2013-05-08T09:19:00Z"/>
                          <w:lang w:val="en-AU"/>
                        </w:rPr>
                      </w:pPr>
                      <w:ins w:id="75"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CD0730" w:rsidRPr="00CE038C" w:rsidRDefault="00CD0730">
                      <w:pPr>
                        <w:rPr>
                          <w:ins w:id="76" w:author="Peter Roberts" w:date="2013-05-08T09:19:00Z"/>
                          <w:lang w:val="en-AU"/>
                        </w:rPr>
                      </w:pPr>
                      <w:ins w:id="77" w:author="Peter Roberts" w:date="2013-05-08T09:19:00Z">
                        <w:r>
                          <w:rPr>
                            <w:lang w:val="en-AU"/>
                          </w:rPr>
                          <w:t>Both copies</w:t>
                        </w:r>
                      </w:ins>
                      <w:r>
                        <w:rPr>
                          <w:lang w:val="en-AU"/>
                        </w:rPr>
                        <w:t xml:space="preserve"> of spectral data</w:t>
                      </w:r>
                      <w:ins w:id="78"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E47832">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1310CE" w:rsidRDefault="001310CE" w:rsidP="001310CE">
      <w:pPr>
        <w:pStyle w:val="Body"/>
        <w:rPr>
          <w:rStyle w:val="DocActionChar"/>
        </w:rPr>
      </w:pPr>
      <w:r>
        <w:t>You should contact your site’s database administrator to find out the value</w:t>
      </w:r>
      <w:r w:rsidR="00971581">
        <w:t>s</w:t>
      </w:r>
      <w:r>
        <w:t xml:space="preserve"> of these </w:t>
      </w:r>
      <w:r w:rsidR="00106BCD">
        <w:t>th</w:t>
      </w:r>
      <w:r w:rsidR="005755A6">
        <w:t>r</w:t>
      </w:r>
      <w:r w:rsidR="00106BCD">
        <w:t xml:space="preserve">ee </w:t>
      </w:r>
      <w:r>
        <w:t>fields for your site.</w:t>
      </w:r>
      <w:r w:rsidR="00DC1E70">
        <w:t xml:space="preserve"> </w:t>
      </w:r>
      <w:r w:rsidR="00DC1E70" w:rsidRPr="00DC1E70">
        <w:rPr>
          <w:rStyle w:val="DocActionChar"/>
        </w:rPr>
        <w:t>%%% Or check your release notes?</w:t>
      </w:r>
    </w:p>
    <w:p w:rsidR="007A07DA" w:rsidRDefault="007A07DA" w:rsidP="007A07DA">
      <w:pPr>
        <w:pStyle w:val="DocAction"/>
      </w:pPr>
      <w:r>
        <w:t>%%% I’d like to clarify the meanings of “Reference”, Target”, “Reference Panel” and “Reference Target”. Andy</w:t>
      </w:r>
      <w:r w:rsidR="00A27BFD">
        <w:t xml:space="preserve">  %%%%%% Email Andy a list of words.</w:t>
      </w:r>
    </w:p>
    <w:p w:rsidR="00DC1E70" w:rsidRDefault="00DC1E70" w:rsidP="001310CE">
      <w:pPr>
        <w:pStyle w:val="Body"/>
        <w:rPr>
          <w:rStyle w:val="DocActionChar"/>
        </w:rPr>
      </w:pPr>
      <w:r>
        <w:rPr>
          <w:rStyle w:val="DocActionChar"/>
        </w:rPr>
        <w:t>%%% I think there should be a glossary with terms like Sample, Reference, Target, Instrument, Sensor, Calibration... which would be defined in exactly the say Specchio uses these things.</w:t>
      </w:r>
      <w:r w:rsidR="007A07DA">
        <w:rPr>
          <w:rStyle w:val="DocActionChar"/>
        </w:rPr>
        <w:t xml:space="preserve"> Andy</w:t>
      </w:r>
    </w:p>
    <w:p w:rsidR="007A07DA" w:rsidRDefault="007A07DA" w:rsidP="001310CE">
      <w:pPr>
        <w:pStyle w:val="Body"/>
      </w:pPr>
    </w:p>
    <w:p w:rsidR="001310CE" w:rsidRDefault="001310CE" w:rsidP="00971581">
      <w:pPr>
        <w:pStyle w:val="Heading2"/>
      </w:pPr>
      <w:bookmarkStart w:id="79" w:name="_Ref353786217"/>
      <w:bookmarkStart w:id="80" w:name="_Ref353786223"/>
      <w:bookmarkStart w:id="81" w:name="_Toc355280340"/>
      <w:bookmarkStart w:id="82" w:name="_Toc356807264"/>
      <w:r>
        <w:t>User Accounts</w:t>
      </w:r>
      <w:bookmarkEnd w:id="79"/>
      <w:bookmarkEnd w:id="80"/>
      <w:bookmarkEnd w:id="81"/>
      <w:bookmarkEnd w:id="82"/>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E47832" w:rsidRPr="00E47832">
                <w:rPr>
                  <w:rStyle w:val="CrossReference"/>
                </w:rPr>
                <w:t>2.3</w:t>
              </w:r>
            </w:fldSimple>
            <w:r>
              <w:t xml:space="preserve">, </w:t>
            </w:r>
            <w:fldSimple w:instr=" REF _Ref355279326 \r \h  \* MERGEFORMAT ">
              <w:r w:rsidR="00E47832" w:rsidRPr="00E47832">
                <w:rPr>
                  <w:rStyle w:val="CrossReference"/>
                </w:rPr>
                <w:t>2.4</w:t>
              </w:r>
            </w:fldSimple>
            <w:r>
              <w:t xml:space="preserve"> or </w:t>
            </w:r>
            <w:fldSimple w:instr=" REF _Ref355279327 \r \h  \* MERGEFORMAT ">
              <w:r w:rsidR="00E47832" w:rsidRPr="00E47832">
                <w:rPr>
                  <w:rStyle w:val="CrossReference"/>
                </w:rPr>
                <w:t>2.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47832">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E47832" w:rsidRPr="00E47832">
                <w:rPr>
                  <w:rStyle w:val="CrossReference"/>
                </w:rPr>
                <w:t>8</w:t>
              </w:r>
            </w:fldSimple>
            <w:r w:rsidRPr="005755A6">
              <w:rPr>
                <w:rStyle w:val="CrossReference"/>
              </w:rPr>
              <w:t xml:space="preserve"> </w:t>
            </w:r>
            <w:fldSimple w:instr=" REF _Ref356399222 \h  \* MERGEFORMAT ">
              <w:r w:rsidR="00E47832" w:rsidRPr="00E47832">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rPr>
                <w:lang w:val="en-AU"/>
              </w:rP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E47832">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3" w:author="Peter" w:date="2013-05-08T09:19:00Z">
        <w:r w:rsidR="00D04BE3">
          <w:t xml:space="preserve">If you edit this file, you can add </w:t>
        </w:r>
      </w:ins>
      <w:r w:rsidR="008F2BEE">
        <w:t xml:space="preserve">other </w:t>
      </w:r>
      <w:ins w:id="84"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5"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6"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7" w:author="Peter Roberts" w:date="2013-05-08T09:19:00Z">
              <w:r w:rsidRPr="00ED49E4">
                <w:rPr>
                  <w:rStyle w:val="DocActionChar"/>
                </w:rPr>
                <w:delText>details</w:delText>
              </w:r>
            </w:del>
            <w:ins w:id="88"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E47832">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89" w:name="_Toc355280341"/>
      <w:bookmarkStart w:id="90" w:name="_Toc356807265"/>
      <w:r>
        <w:t>Administrator Access</w:t>
      </w:r>
      <w:bookmarkEnd w:id="89"/>
      <w:bookmarkEnd w:id="90"/>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1" w:name="_Toc356807266"/>
      <w:moveToRangeStart w:id="92" w:author="Peter Roberts" w:date="2013-05-08T09:19:00Z" w:name="move355768085"/>
      <w:moveTo w:id="93" w:author="Peter Roberts" w:date="2013-05-08T09:19:00Z">
        <w:r>
          <w:t>Campaigns</w:t>
        </w:r>
      </w:moveTo>
      <w:bookmarkEnd w:id="91"/>
    </w:p>
    <w:moveToRangeEnd w:id="92"/>
    <w:p w:rsidR="00556D60" w:rsidRDefault="00606196" w:rsidP="00E10D8B">
      <w:pPr>
        <w:pStyle w:val="Body"/>
      </w:pPr>
      <w:r>
        <w:t>Specchio organise the spectra for</w:t>
      </w:r>
      <w:moveFromRangeStart w:id="94" w:author="Peter Roberts" w:date="2013-05-08T09:19:00Z" w:name="move355768085"/>
      <w:moveFrom w:id="95" w:author="Peter Roberts" w:date="2013-05-08T09:19:00Z">
        <w:r w:rsidR="00556D60">
          <w:t xml:space="preserve">Data uploaded to </w:t>
        </w:r>
        <w:r w:rsidR="00E10D8B" w:rsidRPr="00084655">
          <w:t xml:space="preserve">SPECCHIO </w:t>
        </w:r>
        <w:r w:rsidR="00556D60">
          <w:t>are organised into Campaigns.</w:t>
        </w:r>
      </w:moveFrom>
      <w:moveFromRangeEnd w:id="94"/>
      <w:r w:rsidR="00556D60">
        <w:t xml:space="preserve"> </w:t>
      </w:r>
      <w:del w:id="96" w:author="Peter Roberts" w:date="2013-05-08T09:19:00Z">
        <w:r w:rsidR="00556D60">
          <w:delText>every</w:delText>
        </w:r>
      </w:del>
      <w:ins w:id="97"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E47832" w:rsidRPr="00E47832">
          <w:rPr>
            <w:rStyle w:val="CrossReference"/>
          </w:rPr>
          <w:t>4</w:t>
        </w:r>
      </w:fldSimple>
      <w:r w:rsidR="00E47832" w:rsidRPr="00E47832">
        <w:rPr>
          <w:rStyle w:val="CrossReference"/>
        </w:rPr>
        <w:t xml:space="preserve"> </w:t>
      </w:r>
      <w:fldSimple w:instr=" REF _Ref356807390 \h  \* MERGEFORMAT ">
        <w:r w:rsidR="00E47832" w:rsidRPr="00E47832">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8" w:name="_Toc356807267"/>
      <w:bookmarkStart w:id="99" w:name="_Toc355280343"/>
      <w:ins w:id="100" w:author="Peter Roberts" w:date="2013-05-08T09:19:00Z">
        <w:r>
          <w:t xml:space="preserve">Operational </w:t>
        </w:r>
        <w:r w:rsidRPr="00084655">
          <w:t>Dataflow</w:t>
        </w:r>
      </w:ins>
      <w:bookmarkEnd w:id="98"/>
    </w:p>
    <w:p w:rsidR="00606196" w:rsidRDefault="00606196" w:rsidP="00606196">
      <w:pPr>
        <w:pStyle w:val="DocAction"/>
        <w:rPr>
          <w:ins w:id="101" w:author="Peter Roberts" w:date="2013-05-08T09:19:00Z"/>
        </w:rPr>
      </w:pPr>
      <w:ins w:id="102" w:author="Peter Roberts" w:date="2013-05-08T09:19:00Z">
        <w:r>
          <w:t xml:space="preserve">%%% </w:t>
        </w:r>
      </w:ins>
      <w:r>
        <w:t xml:space="preserve">This is pretty much unchanged from the original doc. </w:t>
      </w:r>
      <w:ins w:id="103" w:author="Peter Roberts" w:date="2013-05-08T09:19:00Z">
        <w:r>
          <w:t xml:space="preserve">Does this need to be expanded and renamed to give a better overview and define a few </w:t>
        </w:r>
      </w:ins>
      <w:r w:rsidR="00E47832">
        <w:t>terms</w:t>
      </w:r>
      <w:r>
        <w:t>?</w:t>
      </w:r>
    </w:p>
    <w:p w:rsidR="00606196" w:rsidRPr="00084655" w:rsidRDefault="00606196" w:rsidP="00606196">
      <w:pPr>
        <w:pStyle w:val="Body"/>
        <w:rPr>
          <w:ins w:id="104" w:author="Peter Roberts" w:date="2013-05-08T09:19:00Z"/>
        </w:rPr>
      </w:pPr>
      <w:ins w:id="105" w:author="Peter Roberts" w:date="2013-05-08T09:19:00Z">
        <w:r w:rsidRPr="00084655">
          <w:t xml:space="preserve">A typical dataflow is illustrated in </w:t>
        </w:r>
        <w:r w:rsidR="005B3AA3">
          <w:fldChar w:fldCharType="begin"/>
        </w:r>
        <w:r>
          <w:instrText xml:space="preserve"> REF _Ref122057866 \h </w:instrText>
        </w:r>
      </w:ins>
      <w:ins w:id="106" w:author="Peter Roberts" w:date="2013-05-08T09:19:00Z">
        <w:r w:rsidR="005B3AA3">
          <w:fldChar w:fldCharType="separate"/>
        </w:r>
        <w:r w:rsidR="00E47832" w:rsidRPr="00084655">
          <w:t xml:space="preserve">Figure </w:t>
        </w:r>
      </w:ins>
      <w:r w:rsidR="00E47832">
        <w:rPr>
          <w:noProof/>
        </w:rPr>
        <w:t>5</w:t>
      </w:r>
      <w:ins w:id="107" w:author="Peter Roberts" w:date="2013-05-08T09:19:00Z">
        <w:r w:rsidR="005B3AA3">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8"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606196" w:rsidP="00606196">
      <w:pPr>
        <w:pStyle w:val="DocAction"/>
        <w:rPr>
          <w:ins w:id="109" w:author="Peter Roberts" w:date="2013-05-08T09:19:00Z"/>
        </w:rPr>
      </w:pPr>
      <w:ins w:id="110" w:author="Peter Roberts" w:date="2013-05-08T09:19:00Z">
        <w:r>
          <w:t>%%% What about the downstream processing? I</w:t>
        </w:r>
      </w:ins>
      <w:r w:rsidR="00E47832">
        <w:t>t</w:t>
      </w:r>
      <w:ins w:id="111" w:author="Peter Roberts" w:date="2013-05-08T09:19:00Z">
        <w:r>
          <w:t xml:space="preserve">’d seem that this doc should be concentrating on that rather than the parts </w:t>
        </w:r>
      </w:ins>
      <w:r>
        <w:t>Specchio</w:t>
      </w:r>
      <w:ins w:id="112" w:author="Peter Roberts" w:date="2013-05-08T09:19:00Z">
        <w:r>
          <w:t xml:space="preserve"> doesn’t actually do.</w:t>
        </w:r>
      </w:ins>
      <w:r w:rsidR="00540712">
        <w:t xml:space="preserve"> Or perhaps this section should be renamed “Preparing Specchio data”</w:t>
      </w:r>
    </w:p>
    <w:p w:rsidR="00606196" w:rsidRPr="00084655" w:rsidRDefault="00CD0730" w:rsidP="00606196">
      <w:pPr>
        <w:pStyle w:val="Figure"/>
        <w:rPr>
          <w:ins w:id="113" w:author="Peter Roberts" w:date="2013-05-08T09:19:00Z"/>
        </w:rPr>
      </w:pPr>
      <w:ins w:id="114"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15" w:author="Peter Roberts" w:date="2013-05-08T09:19:00Z"/>
        </w:rPr>
      </w:pPr>
      <w:bookmarkStart w:id="116" w:name="_Ref122057866"/>
      <w:bookmarkStart w:id="117" w:name="_Toc129431964"/>
      <w:ins w:id="118" w:author="Peter Roberts" w:date="2013-05-08T09:19:00Z">
        <w:r w:rsidRPr="00084655">
          <w:t xml:space="preserve">Figure </w:t>
        </w:r>
        <w:r w:rsidR="005B3AA3">
          <w:fldChar w:fldCharType="begin"/>
        </w:r>
        <w:r>
          <w:instrText xml:space="preserve"> SEQ Figure \* ARABIC </w:instrText>
        </w:r>
        <w:r w:rsidR="005B3AA3">
          <w:fldChar w:fldCharType="separate"/>
        </w:r>
      </w:ins>
      <w:r w:rsidR="00E47832">
        <w:rPr>
          <w:noProof/>
        </w:rPr>
        <w:t>5</w:t>
      </w:r>
      <w:ins w:id="119" w:author="Peter Roberts" w:date="2013-05-08T09:19:00Z">
        <w:r w:rsidR="005B3AA3">
          <w:fldChar w:fldCharType="end"/>
        </w:r>
        <w:bookmarkEnd w:id="116"/>
        <w:r w:rsidRPr="00084655">
          <w:t>: Dataflow and involved hardware</w:t>
        </w:r>
        <w:bookmarkEnd w:id="117"/>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20" w:name="_Ref131844226"/>
      <w:r w:rsidRPr="00084655">
        <w:t xml:space="preserve">Creation of a new </w:t>
      </w:r>
      <w:bookmarkEnd w:id="120"/>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21" w:name="_Toc356807268"/>
      <w:r>
        <w:t>Research Groups and Accessing Specchio Data</w:t>
      </w:r>
      <w:bookmarkEnd w:id="99"/>
      <w:bookmarkEnd w:id="121"/>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1310CE" w:rsidRDefault="001310CE" w:rsidP="001310CE">
      <w:pPr>
        <w:pStyle w:val="Body"/>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E47832" w:rsidRPr="00E47832">
          <w:rPr>
            <w:rStyle w:val="CrossReference"/>
          </w:rPr>
          <w:t>3.10.1</w:t>
        </w:r>
      </w:fldSimple>
      <w:r w:rsidRPr="001A42EB">
        <w:rPr>
          <w:rStyle w:val="CrossReference"/>
        </w:rPr>
        <w:t xml:space="preserve"> </w:t>
      </w:r>
      <w:fldSimple w:instr=" REF _Ref354084379 \h  \* MERGEFORMAT ">
        <w:r w:rsidR="00E47832" w:rsidRPr="00E47832">
          <w:rPr>
            <w:rStyle w:val="CrossReference"/>
          </w:rPr>
          <w:t>Campaign-related Metadata</w:t>
        </w:r>
      </w:fldSimple>
      <w:r>
        <w:t xml:space="preserve"> for more information about metadata and </w:t>
      </w:r>
      <w:fldSimple w:instr=" REF _Ref354142563 \r \h  \* MERGEFORMAT ">
        <w:r w:rsidR="00E47832" w:rsidRPr="00E47832">
          <w:rPr>
            <w:rStyle w:val="CrossReference"/>
          </w:rPr>
          <w:t>6.6.1</w:t>
        </w:r>
      </w:fldSimple>
      <w:r w:rsidRPr="001A42EB">
        <w:rPr>
          <w:rStyle w:val="CrossReference"/>
        </w:rPr>
        <w:t xml:space="preserve"> </w:t>
      </w:r>
      <w:fldSimple w:instr=" REF _Ref354142567 \h  \* MERGEFORMAT ">
        <w:ins w:id="122" w:author="Peter" w:date="2013-05-08T09:19:00Z">
          <w:r w:rsidR="00E47832" w:rsidRPr="00E47832">
            <w:rPr>
              <w:rStyle w:val="CrossReference"/>
            </w:rPr>
            <w:t xml:space="preserve">Displaying and </w:t>
          </w:r>
        </w:ins>
        <w:r w:rsidR="00E47832" w:rsidRPr="00E47832">
          <w:rPr>
            <w:rStyle w:val="CrossReference"/>
          </w:rPr>
          <w:t>Editing Campaign Metadata</w:t>
        </w:r>
      </w:fldSimple>
      <w:r>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23" w:name="_Toc355280344"/>
      <w:bookmarkStart w:id="124" w:name="_Toc356807269"/>
      <w:bookmarkEnd w:id="49"/>
      <w:r w:rsidRPr="00084655">
        <w:t>Time Data</w:t>
      </w:r>
      <w:bookmarkEnd w:id="123"/>
      <w:bookmarkEnd w:id="124"/>
    </w:p>
    <w:p w:rsidR="001310CE" w:rsidRPr="00084655" w:rsidRDefault="001310CE" w:rsidP="00A7583F">
      <w:pPr>
        <w:pStyle w:val="Body"/>
      </w:pPr>
      <w:r w:rsidRPr="00084655">
        <w:t>SPECCHIO expects 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5B3AA3">
            <w:fldChar w:fldCharType="begin"/>
          </w:r>
          <w:r w:rsidR="00243D76">
            <w:rPr>
              <w:lang w:val="en-AU"/>
            </w:rPr>
            <w:instrText xml:space="preserve"> CITATION Ast03 \l 3081 </w:instrText>
          </w:r>
          <w:r w:rsidR="005B3AA3">
            <w:fldChar w:fldCharType="separate"/>
          </w:r>
          <w:r w:rsidR="00E47832" w:rsidRPr="00E47832">
            <w:rPr>
              <w:noProof/>
              <w:lang w:val="en-AU"/>
            </w:rPr>
            <w:t>[1]</w:t>
          </w:r>
          <w:r w:rsidR="005B3AA3">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Other times, such as spectra upload times and calibration times, are stored in local time.</w:t>
      </w:r>
    </w:p>
    <w:p w:rsidR="001310CE" w:rsidRPr="00084655" w:rsidRDefault="001310CE" w:rsidP="00306258">
      <w:pPr>
        <w:pStyle w:val="Heading2"/>
      </w:pPr>
      <w:bookmarkStart w:id="125" w:name="_Ref153677830"/>
      <w:bookmarkStart w:id="126" w:name="_Toc355280345"/>
      <w:bookmarkStart w:id="127" w:name="_Toc356807270"/>
      <w:r w:rsidRPr="00084655">
        <w:t>Data Links</w:t>
      </w:r>
      <w:bookmarkEnd w:id="125"/>
      <w:bookmarkEnd w:id="126"/>
      <w:bookmarkEnd w:id="127"/>
    </w:p>
    <w:p w:rsidR="00C9189A" w:rsidRDefault="00C9189A" w:rsidP="00C9189A">
      <w:pPr>
        <w:pStyle w:val="DocAction"/>
      </w:pPr>
      <w:r>
        <w:t>%%% I can’t get data links to work. I always get a Java error and the progress bar sticks at 0%. You can close the progress bar box and retry, but I always get the same result no matter which spectra I highlight. 500 internal server error on POST.</w:t>
      </w:r>
      <w:r w:rsidR="00E56406">
        <w:t xml:space="preserve"> 2/5 Nick gets the same error, but it works for him on GER_Example, where it fails for me. JIRA DC10-</w:t>
      </w:r>
      <w:r w:rsidR="00E51617">
        <w:t>180</w:t>
      </w:r>
      <w:r w:rsidR="00E56406">
        <w:t>.</w:t>
      </w:r>
    </w:p>
    <w:p w:rsidR="00C9189A" w:rsidRDefault="00C9189A" w:rsidP="00C9189A">
      <w:pPr>
        <w:pStyle w:val="DocAction"/>
        <w:rPr>
          <w:del w:id="128" w:author="Peter Roberts" w:date="2013-05-08T09:19:00Z"/>
        </w:rPr>
      </w:pPr>
      <w:del w:id="129" w:author="Peter Roberts" w:date="2013-05-08T09:19:00Z">
        <w:r>
          <w:delText>%%% Are there still three varieties of data link?</w:delText>
        </w:r>
        <w:r w:rsidR="00E56406">
          <w:delText xml:space="preserve"> 2/5 Nick will check with Andy.</w:delText>
        </w:r>
      </w:del>
    </w:p>
    <w:p w:rsidR="00C9189A" w:rsidRDefault="00C9189A" w:rsidP="00C9189A">
      <w:pPr>
        <w:pStyle w:val="DocAction"/>
        <w:rPr>
          <w:ins w:id="130" w:author="Peter Roberts" w:date="2013-05-08T09:19:00Z"/>
        </w:rPr>
      </w:pPr>
      <w:ins w:id="131" w:author="Peter Roberts" w:date="2013-05-08T09:19:00Z">
        <w:r>
          <w:t xml:space="preserve">%%% </w:t>
        </w:r>
        <w:r w:rsidR="00D148B5">
          <w:t>Andy says there are now only two varieties of data link – Spectralon and Cosine receptor. What are these? There’s only one Link button, and the link type is judged from the spectrum’s “Reference Measurement”  - if Radiance, then Spectralon</w:t>
        </w:r>
      </w:ins>
      <w:r w:rsidR="00A27BFD">
        <w:t xml:space="preserve"> (White Reference Panel)</w:t>
      </w:r>
      <w:ins w:id="132" w:author="Peter Roberts" w:date="2013-05-08T09:19:00Z">
        <w:r w:rsidR="00D148B5">
          <w:t>. If Irradiance, then cosine. Otherwise Crash! Andy is looking at this. I have no info yet on what these two types actually mean.</w:t>
        </w:r>
      </w:ins>
    </w:p>
    <w:p w:rsidR="00C9189A" w:rsidRDefault="00C9189A" w:rsidP="00C9189A">
      <w:pPr>
        <w:pStyle w:val="DocAction"/>
      </w:pPr>
      <w:r>
        <w:t>%%% Is it possible to view the data links in any way? I can’t find a way. How does a user tell that they’re set up correctly?</w:t>
      </w:r>
      <w:r w:rsidR="00E56406">
        <w:t xml:space="preserve"> 2/5 Nick will check with Andy by email.</w:t>
      </w:r>
      <w:ins w:id="133" w:author="Peter Roberts" w:date="2013-05-08T09:19:00Z">
        <w:r w:rsidR="000F2D03">
          <w:t xml:space="preserve"> Andy says they can’t be viewed, and shouldn’t be set up twice. This is a significant problem!</w:t>
        </w:r>
      </w:ins>
    </w:p>
    <w:p w:rsidR="00E10D8B" w:rsidRDefault="001310CE" w:rsidP="00A7583F">
      <w:pPr>
        <w:pStyle w:val="Body"/>
      </w:pPr>
      <w:r w:rsidRPr="00084655">
        <w:t xml:space="preserve">Data links </w:t>
      </w:r>
      <w:r w:rsidR="00104C68">
        <w:t>define</w:t>
      </w:r>
      <w:r w:rsidRPr="00084655">
        <w:t xml:space="preserve"> </w:t>
      </w:r>
      <w:r w:rsidR="00E10D8B" w:rsidRPr="00084655">
        <w:t xml:space="preserve">relationships </w:t>
      </w:r>
      <w:r w:rsidRPr="00084655">
        <w:t xml:space="preserve">between data sets or single spectra. </w:t>
      </w:r>
      <w:r>
        <w:t>That is,</w:t>
      </w:r>
      <w:r w:rsidRPr="00084655">
        <w:t xml:space="preserve"> data links are 1:1 relationships between either two hierarchies or two spectra. </w:t>
      </w:r>
      <w:r w:rsidR="00E10D8B">
        <w:t>There are three types of d</w:t>
      </w:r>
      <w:r w:rsidRPr="00084655">
        <w:t>ata links</w:t>
      </w:r>
      <w:r w:rsidR="00E10D8B">
        <w:t>.</w:t>
      </w:r>
    </w:p>
    <w:p w:rsidR="00E10D8B" w:rsidRDefault="001310CE" w:rsidP="00E10D8B">
      <w:pPr>
        <w:pStyle w:val="HangingIndent"/>
      </w:pPr>
      <w:r w:rsidRPr="00084655">
        <w:t>Photometer data</w:t>
      </w:r>
      <w:r w:rsidR="00E10D8B">
        <w:tab/>
      </w:r>
      <w:r w:rsidR="00E10D8B" w:rsidRPr="00C9189A">
        <w:rPr>
          <w:rStyle w:val="DocActionChar"/>
        </w:rPr>
        <w:t>%%% explain what these types actually mean.</w:t>
      </w:r>
    </w:p>
    <w:p w:rsidR="00E10D8B" w:rsidRDefault="001310CE" w:rsidP="00E10D8B">
      <w:pPr>
        <w:pStyle w:val="HangingIndent"/>
      </w:pPr>
      <w:r w:rsidRPr="00084655">
        <w:t>Spectralon data</w:t>
      </w:r>
      <w:r w:rsidR="00E10D8B">
        <w:tab/>
      </w:r>
      <w:r w:rsidR="00E10D8B" w:rsidRPr="00C9189A">
        <w:rPr>
          <w:rStyle w:val="DocActionChar"/>
        </w:rPr>
        <w:t>%%%</w:t>
      </w:r>
    </w:p>
    <w:p w:rsidR="001310CE" w:rsidRPr="00084655" w:rsidRDefault="001310CE" w:rsidP="00E10D8B">
      <w:pPr>
        <w:pStyle w:val="HangingIndent"/>
      </w:pPr>
      <w:r>
        <w:t>Radiance data</w:t>
      </w:r>
      <w:r w:rsidR="00E10D8B">
        <w:tab/>
      </w:r>
      <w:r w:rsidR="00E10D8B" w:rsidRPr="00C9189A">
        <w:rPr>
          <w:rStyle w:val="DocActionChar"/>
        </w:rPr>
        <w: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campaign data loading. </w:t>
      </w:r>
      <w:r w:rsidR="001310CE">
        <w:t>For example,</w:t>
      </w:r>
      <w:r w:rsidR="001310CE" w:rsidRPr="00084655">
        <w:t xml:space="preserve"> GER signature files include the spectra of both target and white reference. </w:t>
      </w:r>
    </w:p>
    <w:p w:rsidR="001310CE" w:rsidRPr="00084655" w:rsidRDefault="001310CE" w:rsidP="00A7583F">
      <w:pPr>
        <w:pStyle w:val="Body"/>
      </w:pPr>
      <w:r w:rsidRPr="00084655">
        <w:t xml:space="preserve">For more information on data links see </w:t>
      </w:r>
      <w:r w:rsidR="005B3AA3">
        <w:fldChar w:fldCharType="begin"/>
      </w:r>
      <w:r>
        <w:instrText xml:space="preserve"> REF _Ref153795826 \r \h </w:instrText>
      </w:r>
      <w:r w:rsidR="005B3AA3">
        <w:fldChar w:fldCharType="separate"/>
      </w:r>
      <w:r w:rsidR="00E47832">
        <w:t>6.2</w:t>
      </w:r>
      <w:r w:rsidR="00E47832">
        <w:t>.</w:t>
      </w:r>
      <w:r w:rsidR="00E47832">
        <w:t>1</w:t>
      </w:r>
      <w:r w:rsidR="005B3AA3">
        <w:fldChar w:fldCharType="end"/>
      </w:r>
      <w:r w:rsidRPr="00084655">
        <w:t xml:space="preserve"> </w:t>
      </w:r>
      <w:r w:rsidRPr="006B202C">
        <w:rPr>
          <w:rStyle w:val="DocActionChar"/>
        </w:rPr>
        <w:t>(%%% No info in ASD section</w:t>
      </w:r>
      <w:r>
        <w:rPr>
          <w:rStyle w:val="DocActionChar"/>
        </w:rPr>
        <w:t xml:space="preserve">, should it be </w:t>
      </w:r>
      <w:r w:rsidR="00E10D8B">
        <w:rPr>
          <w:rStyle w:val="DocActionChar"/>
        </w:rPr>
        <w:t xml:space="preserve">reference to </w:t>
      </w:r>
      <w:r>
        <w:rPr>
          <w:rStyle w:val="DocActionChar"/>
        </w:rPr>
        <w:t>following section GER?</w:t>
      </w:r>
      <w:r w:rsidRPr="006B202C">
        <w:rPr>
          <w:rStyle w:val="DocActionChar"/>
        </w:rPr>
        <w:t>)</w:t>
      </w:r>
      <w:r>
        <w:t xml:space="preserve"> </w:t>
      </w:r>
      <w:r w:rsidRPr="00084655">
        <w:t xml:space="preserve">and </w:t>
      </w:r>
      <w:r w:rsidR="005B3AA3">
        <w:fldChar w:fldCharType="begin"/>
      </w:r>
      <w:r>
        <w:instrText xml:space="preserve"> REF _Ref153794273 \r \h </w:instrText>
      </w:r>
      <w:r w:rsidR="005B3AA3">
        <w:fldChar w:fldCharType="separate"/>
      </w:r>
      <w:r w:rsidR="00E47832">
        <w:rPr>
          <w:b/>
          <w:bCs/>
          <w:lang w:val="en-US"/>
        </w:rPr>
        <w:t>Error! Reference source not found.</w:t>
      </w:r>
      <w:r w:rsidR="005B3AA3">
        <w:fldChar w:fldCharType="end"/>
      </w:r>
      <w:r w:rsidRPr="00084655">
        <w:t>.</w:t>
      </w:r>
    </w:p>
    <w:p w:rsidR="001310CE" w:rsidRDefault="001310CE" w:rsidP="00A7583F">
      <w:pPr>
        <w:pStyle w:val="Body"/>
      </w:pPr>
      <w:r w:rsidRPr="00084655">
        <w:t xml:space="preserve">SPECCHIO </w:t>
      </w:r>
      <w:r w:rsidR="00E10D8B">
        <w:t>refers to</w:t>
      </w:r>
      <w:r>
        <w:t xml:space="preserve"> data link information</w:t>
      </w:r>
      <w:r w:rsidR="00E10D8B">
        <w:t xml:space="preserve"> in some of its operations</w:t>
      </w:r>
      <w:r>
        <w:t>, for</w:t>
      </w:r>
      <w:r w:rsidRPr="00084655">
        <w:t xml:space="preserve"> </w:t>
      </w:r>
      <w:r>
        <w:t>example</w:t>
      </w:r>
      <w:r w:rsidRPr="00084655">
        <w:t xml:space="preserve"> </w:t>
      </w:r>
      <w:r>
        <w:t xml:space="preserve">the </w:t>
      </w:r>
      <w:r w:rsidRPr="00084655">
        <w:t>automatic calculation of reflectance from target and reference radiances.</w:t>
      </w:r>
    </w:p>
    <w:p w:rsidR="001310CE" w:rsidRPr="00084655" w:rsidRDefault="00BE1D96" w:rsidP="0080641E">
      <w:pPr>
        <w:pStyle w:val="Heading2"/>
      </w:pPr>
      <w:bookmarkStart w:id="134" w:name="_Ref153696358"/>
      <w:bookmarkStart w:id="135" w:name="_Toc355280346"/>
      <w:bookmarkStart w:id="136" w:name="_Toc356807271"/>
      <w:r>
        <w:t xml:space="preserve">Sensors, </w:t>
      </w:r>
      <w:r w:rsidR="001310CE" w:rsidRPr="00084655">
        <w:t>Instruments</w:t>
      </w:r>
      <w:bookmarkEnd w:id="134"/>
      <w:bookmarkEnd w:id="135"/>
      <w:r>
        <w:t xml:space="preserve"> and Calibrations</w:t>
      </w:r>
      <w:bookmarkEnd w:id="136"/>
    </w:p>
    <w:p w:rsidR="001310CE" w:rsidRDefault="001310CE" w:rsidP="00A7583F">
      <w:pPr>
        <w:pStyle w:val="Body"/>
      </w:pPr>
      <w:r w:rsidRPr="00084655">
        <w:t xml:space="preserve">SPECCHIO defines </w:t>
      </w:r>
      <w:r w:rsidR="00E0577E">
        <w:t>S</w:t>
      </w:r>
      <w:r w:rsidRPr="00084655">
        <w:t xml:space="preserve">ensors and </w:t>
      </w:r>
      <w:r w:rsidR="00E0577E">
        <w:t>I</w:t>
      </w:r>
      <w:r w:rsidRPr="00084655">
        <w:t>nstruments</w:t>
      </w:r>
      <w:r w:rsidR="00E0577E">
        <w:t>, which</w:t>
      </w:r>
      <w:r w:rsidRPr="00084655">
        <w:t xml:space="preserve"> are modelled as </w:t>
      </w:r>
      <w:r w:rsidR="00606196">
        <w:t xml:space="preserve">separate </w:t>
      </w:r>
      <w:r w:rsidRPr="00084655">
        <w:t>entities in the database.</w:t>
      </w:r>
    </w:p>
    <w:p w:rsidR="001310CE" w:rsidRPr="00A93CFC" w:rsidRDefault="00E0577E" w:rsidP="00E0577E">
      <w:pPr>
        <w:pStyle w:val="HangingIndent"/>
      </w:pPr>
      <w:r>
        <w:t>Sensor</w:t>
      </w:r>
      <w:r>
        <w:tab/>
        <w:t>A</w:t>
      </w:r>
      <w:r w:rsidR="001310CE" w:rsidRPr="00084655">
        <w:t xml:space="preserve"> physical setup of sensors, </w:t>
      </w:r>
      <w:r w:rsidR="00A93CFC">
        <w:t>that is,</w:t>
      </w:r>
      <w:r w:rsidR="001310CE" w:rsidRPr="00084655">
        <w:t xml:space="preserve"> number of channels, average </w:t>
      </w:r>
      <w:r w:rsidR="00A93CFC">
        <w:t>wavelength and FWHM per channel and</w:t>
      </w:r>
      <w:r w:rsidR="001310CE" w:rsidRPr="00084655">
        <w:t xml:space="preserve"> sensor type number (usually a code given by the manufacturer, e.g. 4 for ASD FSFR sensor). </w:t>
      </w:r>
      <w:r w:rsidR="00A93CFC">
        <w:t>Each s</w:t>
      </w:r>
      <w:r w:rsidR="001310CE" w:rsidRPr="00084655">
        <w:t>ensor</w:t>
      </w:r>
      <w:r w:rsidR="00A93CFC">
        <w:t xml:space="preserve"> type is</w:t>
      </w:r>
      <w:r w:rsidR="001310CE" w:rsidRPr="00084655">
        <w:t xml:space="preserve"> defined only once in the databas</w:t>
      </w:r>
      <w:r w:rsidR="001310CE" w:rsidRPr="00A93CFC">
        <w:t xml:space="preserve">e. </w:t>
      </w:r>
      <w:r w:rsidR="00A93CFC">
        <w:t>(Also referred to as a “sensor type” or “instrument model”.)</w:t>
      </w:r>
    </w:p>
    <w:p w:rsidR="001310CE" w:rsidRDefault="001310CE" w:rsidP="00E0577E">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Instruments have a defined owner</w:t>
      </w:r>
      <w:r w:rsidR="00606196">
        <w:t>.</w:t>
      </w:r>
      <w:r w:rsidR="00BE1D96">
        <w:t xml:space="preserve"> Each Instrument record refers to its Sensor Type so that its technical details can be accessed.</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incremented each time the Instrument is sent for </w:t>
      </w:r>
      <w:r w:rsidR="00EF5480">
        <w:t>c</w:t>
      </w:r>
      <w:r>
        <w:t>alibration.</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E36F51">
      <w:pPr>
        <w:pStyle w:val="HeadingSubUnnumbered"/>
      </w:pPr>
      <w:r w:rsidRPr="00813A30">
        <w:t>Example</w:t>
      </w:r>
    </w:p>
    <w:p w:rsidR="006B7D47" w:rsidRDefault="005B3AA3" w:rsidP="006B7D47">
      <w:pPr>
        <w:pStyle w:val="Figure"/>
      </w:pPr>
      <w:r>
        <w:pict>
          <v:group id="_x0000_s1086" editas="canvas" style="width:444.05pt;height:178.6pt;mso-position-horizontal-relative:char;mso-position-vertical-relative:line" coordorigin="2127,1860" coordsize="8881,3572">
            <o:lock v:ext="edit" aspectratio="t"/>
            <v:shape id="_x0000_s1085" type="#_x0000_t75" style="position:absolute;left:2127;top:1860;width:8881;height:3572" o:preferrelative="f" filled="t" fillcolor="#f2f2f2 [3052]">
              <v:fill o:detectmouseclick="t"/>
              <v:path o:extrusionok="t" o:connecttype="none"/>
              <o:lock v:ext="edit" text="t"/>
            </v:shape>
            <v:rect id="_x0000_s1092" style="position:absolute;left:8350;top:2736;width:2331;height:1850">
              <v:textbox>
                <w:txbxContent>
                  <w:p w:rsidR="00CD0730" w:rsidRPr="00813A30" w:rsidRDefault="00CD0730">
                    <w:pPr>
                      <w:rPr>
                        <w:rStyle w:val="Strong"/>
                      </w:rPr>
                    </w:pPr>
                    <w:r w:rsidRPr="00813A30">
                      <w:rPr>
                        <w:rStyle w:val="Strong"/>
                      </w:rPr>
                      <w:t>Calibration 1</w:t>
                    </w:r>
                  </w:p>
                </w:txbxContent>
              </v:textbox>
            </v:rect>
            <v:rect id="_x0000_s1091" style="position:absolute;left:8252;top:2972;width:2330;height:1849">
              <v:textbox>
                <w:txbxContent>
                  <w:p w:rsidR="00CD0730" w:rsidRPr="00813A30" w:rsidRDefault="00CD0730">
                    <w:pPr>
                      <w:rPr>
                        <w:rStyle w:val="Strong"/>
                      </w:rPr>
                    </w:pPr>
                    <w:r w:rsidRPr="00813A30">
                      <w:rPr>
                        <w:rStyle w:val="Strong"/>
                      </w:rPr>
                      <w:t>Calibration 2</w:t>
                    </w:r>
                  </w:p>
                </w:txbxContent>
              </v:textbox>
            </v:rect>
            <v:rect id="_x0000_s1087" style="position:absolute;left:5362;top:2050;width:2053;height:2141">
              <v:textbox>
                <w:txbxContent>
                  <w:p w:rsidR="00CD0730" w:rsidRPr="00813A30" w:rsidRDefault="00CD0730">
                    <w:pPr>
                      <w:rPr>
                        <w:rStyle w:val="Strong"/>
                      </w:rPr>
                    </w:pPr>
                    <w:r w:rsidRPr="00813A30">
                      <w:rPr>
                        <w:rStyle w:val="Strong"/>
                      </w:rPr>
                      <w:t>Instrument “Joe’s GER 3700”</w:t>
                    </w:r>
                  </w:p>
                  <w:p w:rsidR="00CD0730" w:rsidRDefault="00CD0730">
                    <w:pPr>
                      <w:rPr>
                        <w:sz w:val="18"/>
                        <w:szCs w:val="18"/>
                        <w:lang w:val="en-AU"/>
                      </w:rPr>
                    </w:pPr>
                  </w:p>
                  <w:p w:rsidR="00CD0730" w:rsidRDefault="00CD0730">
                    <w:pPr>
                      <w:rPr>
                        <w:sz w:val="18"/>
                        <w:szCs w:val="18"/>
                        <w:lang w:val="en-AU"/>
                      </w:rPr>
                    </w:pPr>
                    <w:r>
                      <w:rPr>
                        <w:sz w:val="18"/>
                        <w:szCs w:val="18"/>
                        <w:lang w:val="en-AU"/>
                      </w:rPr>
                      <w:t>Name,</w:t>
                    </w:r>
                  </w:p>
                  <w:p w:rsidR="00CD0730" w:rsidRPr="006B7D47" w:rsidRDefault="00CD0730">
                    <w:pPr>
                      <w:rPr>
                        <w:sz w:val="18"/>
                        <w:szCs w:val="18"/>
                        <w:lang w:val="en-AU"/>
                      </w:rPr>
                    </w:pPr>
                    <w:r>
                      <w:rPr>
                        <w:sz w:val="18"/>
                        <w:szCs w:val="18"/>
                        <w:lang w:val="en-AU"/>
                      </w:rPr>
                      <w:t>Owning Institute, Serial Number, Picture</w:t>
                    </w:r>
                  </w:p>
                </w:txbxContent>
              </v:textbox>
            </v:rect>
            <v:rect id="_x0000_s1088" style="position:absolute;left:2375;top:2938;width:2429;height:2005">
              <v:textbox>
                <w:txbxContent>
                  <w:p w:rsidR="00CD0730" w:rsidRPr="00813A30" w:rsidRDefault="00CD0730">
                    <w:pPr>
                      <w:rPr>
                        <w:rStyle w:val="Strong"/>
                      </w:rPr>
                    </w:pPr>
                    <w:r w:rsidRPr="00813A30">
                      <w:rPr>
                        <w:rStyle w:val="Strong"/>
                      </w:rPr>
                      <w:t>Sensor “GER 3700”</w:t>
                    </w:r>
                  </w:p>
                  <w:p w:rsidR="00CD0730" w:rsidRDefault="00CD0730">
                    <w:pPr>
                      <w:rPr>
                        <w:sz w:val="18"/>
                        <w:szCs w:val="18"/>
                        <w:lang w:val="en-AU"/>
                      </w:rPr>
                    </w:pPr>
                  </w:p>
                  <w:p w:rsidR="00CD0730" w:rsidRDefault="00CD0730">
                    <w:pPr>
                      <w:rPr>
                        <w:sz w:val="18"/>
                        <w:szCs w:val="18"/>
                        <w:lang w:val="en-AU"/>
                      </w:rPr>
                    </w:pPr>
                    <w:r>
                      <w:rPr>
                        <w:sz w:val="18"/>
                        <w:szCs w:val="18"/>
                        <w:lang w:val="en-AU"/>
                      </w:rPr>
                      <w:t>Name,</w:t>
                    </w:r>
                  </w:p>
                  <w:p w:rsidR="00CD0730" w:rsidRDefault="00CD0730">
                    <w:pPr>
                      <w:rPr>
                        <w:sz w:val="18"/>
                        <w:szCs w:val="18"/>
                        <w:lang w:val="en-AU"/>
                      </w:rPr>
                    </w:pPr>
                    <w:r>
                      <w:rPr>
                        <w:sz w:val="18"/>
                        <w:szCs w:val="18"/>
                        <w:lang w:val="en-AU"/>
                      </w:rPr>
                      <w:t>Description,</w:t>
                    </w:r>
                  </w:p>
                  <w:p w:rsidR="00CD0730" w:rsidRDefault="00CD0730">
                    <w:pPr>
                      <w:rPr>
                        <w:sz w:val="18"/>
                        <w:szCs w:val="18"/>
                        <w:lang w:val="en-AU"/>
                      </w:rPr>
                    </w:pPr>
                    <w:r>
                      <w:rPr>
                        <w:sz w:val="18"/>
                        <w:szCs w:val="18"/>
                        <w:lang w:val="en-AU"/>
                      </w:rPr>
                      <w:t>Manufacturer,</w:t>
                    </w:r>
                  </w:p>
                  <w:p w:rsidR="00CD0730" w:rsidRDefault="00CD0730">
                    <w:pPr>
                      <w:rPr>
                        <w:sz w:val="18"/>
                        <w:szCs w:val="18"/>
                        <w:lang w:val="en-AU"/>
                      </w:rPr>
                    </w:pPr>
                    <w:r>
                      <w:rPr>
                        <w:sz w:val="18"/>
                        <w:szCs w:val="18"/>
                        <w:lang w:val="en-AU"/>
                      </w:rPr>
                      <w:t>Type No,</w:t>
                    </w:r>
                  </w:p>
                  <w:p w:rsidR="00CD0730" w:rsidRDefault="00CD0730">
                    <w:pPr>
                      <w:rPr>
                        <w:sz w:val="18"/>
                        <w:szCs w:val="18"/>
                        <w:lang w:val="en-AU"/>
                      </w:rPr>
                    </w:pPr>
                    <w:r>
                      <w:rPr>
                        <w:sz w:val="18"/>
                        <w:szCs w:val="18"/>
                        <w:lang w:val="en-AU"/>
                      </w:rPr>
                      <w:t>No of Bands,</w:t>
                    </w:r>
                  </w:p>
                  <w:p w:rsidR="00CD0730" w:rsidRPr="006B7D47" w:rsidRDefault="00CD0730">
                    <w:pPr>
                      <w:rPr>
                        <w:sz w:val="18"/>
                        <w:szCs w:val="18"/>
                        <w:lang w:val="en-AU"/>
                      </w:rPr>
                    </w:pPr>
                    <w:r>
                      <w:rPr>
                        <w:sz w:val="18"/>
                        <w:szCs w:val="18"/>
                        <w:lang w:val="en-AU"/>
                      </w:rPr>
                      <w:t>Wavelength at each band</w:t>
                    </w:r>
                  </w:p>
                </w:txbxContent>
              </v:textbox>
            </v:rect>
            <v:shape id="_x0000_s1089" type="#_x0000_t32" style="position:absolute;left:4804;top:3121;width:558;height:820;flip:x" o:connectortype="straight">
              <v:stroke endarrow="block"/>
            </v:shape>
            <v:rect id="_x0000_s1090" style="position:absolute;left:8123;top:3175;width:2331;height:1850">
              <v:textbox>
                <w:txbxContent>
                  <w:p w:rsidR="00CD0730" w:rsidRPr="00813A30" w:rsidRDefault="00CD0730">
                    <w:pPr>
                      <w:rPr>
                        <w:rStyle w:val="Strong"/>
                      </w:rPr>
                    </w:pPr>
                    <w:r w:rsidRPr="00813A30">
                      <w:rPr>
                        <w:rStyle w:val="Strong"/>
                      </w:rPr>
                      <w:t>Calibration 3</w:t>
                    </w:r>
                  </w:p>
                  <w:p w:rsidR="00CD0730" w:rsidRDefault="00CD0730">
                    <w:pPr>
                      <w:rPr>
                        <w:sz w:val="18"/>
                        <w:szCs w:val="18"/>
                        <w:lang w:val="en-AU"/>
                      </w:rPr>
                    </w:pPr>
                  </w:p>
                  <w:p w:rsidR="00CD0730" w:rsidRDefault="00CD0730">
                    <w:pPr>
                      <w:rPr>
                        <w:sz w:val="18"/>
                        <w:szCs w:val="18"/>
                        <w:lang w:val="en-AU"/>
                      </w:rPr>
                    </w:pPr>
                    <w:r>
                      <w:rPr>
                        <w:sz w:val="18"/>
                        <w:szCs w:val="18"/>
                        <w:lang w:val="en-AU"/>
                      </w:rPr>
                      <w:t>Date,</w:t>
                    </w:r>
                  </w:p>
                  <w:p w:rsidR="00CD0730" w:rsidRDefault="00CD0730">
                    <w:pPr>
                      <w:rPr>
                        <w:sz w:val="18"/>
                        <w:szCs w:val="18"/>
                        <w:lang w:val="en-AU"/>
                      </w:rPr>
                    </w:pPr>
                    <w:r>
                      <w:rPr>
                        <w:sz w:val="18"/>
                        <w:szCs w:val="18"/>
                        <w:lang w:val="en-AU"/>
                      </w:rPr>
                      <w:t>Calibration Number, Comments,</w:t>
                    </w:r>
                  </w:p>
                  <w:p w:rsidR="00CD0730" w:rsidRPr="006B7D47" w:rsidRDefault="00CD0730">
                    <w:pPr>
                      <w:rPr>
                        <w:sz w:val="18"/>
                        <w:szCs w:val="18"/>
                        <w:lang w:val="en-AU"/>
                      </w:rPr>
                    </w:pPr>
                    <w:r>
                      <w:rPr>
                        <w:sz w:val="18"/>
                        <w:szCs w:val="18"/>
                        <w:lang w:val="en-AU"/>
                      </w:rPr>
                      <w:t>Measured wavelength at each band</w:t>
                    </w:r>
                  </w:p>
                </w:txbxContent>
              </v:textbox>
            </v:rect>
            <v:rect id="_x0000_s1093" style="position:absolute;left:7973;top:2530;width:2826;height:2741" filled="f">
              <v:stroke dashstyle="dash"/>
            </v:rect>
            <v:shape id="_x0000_s1094" type="#_x0000_t32" style="position:absolute;left:7415;top:3121;width:558;height:780" o:connectortype="straight">
              <v:stroke endarrow="block"/>
            </v:shape>
            <v:shape id="_x0000_s1095" type="#_x0000_t202" style="position:absolute;left:7973;top:2221;width:2773;height:420" filled="f" stroked="f">
              <v:textbox>
                <w:txbxContent>
                  <w:p w:rsidR="00CD0730" w:rsidRPr="006B7D47" w:rsidRDefault="00CD0730">
                    <w:pPr>
                      <w:rPr>
                        <w:sz w:val="18"/>
                        <w:szCs w:val="18"/>
                        <w:lang w:val="en-AU"/>
                      </w:rPr>
                    </w:pPr>
                    <w:r>
                      <w:rPr>
                        <w:sz w:val="18"/>
                        <w:szCs w:val="18"/>
                        <w:lang w:val="en-AU"/>
                      </w:rPr>
                      <w:t>Calibration</w:t>
                    </w:r>
                    <w:r w:rsidRPr="006B7D47">
                      <w:rPr>
                        <w:sz w:val="18"/>
                        <w:szCs w:val="18"/>
                        <w:lang w:val="en-AU"/>
                      </w:rPr>
                      <w:t xml:space="preserve"> History</w:t>
                    </w:r>
                  </w:p>
                </w:txbxContent>
              </v:textbox>
            </v:shape>
            <w10:wrap type="none"/>
            <w10:anchorlock/>
          </v:group>
        </w:pict>
      </w:r>
    </w:p>
    <w:p w:rsidR="00EF5480" w:rsidRPr="00084655" w:rsidRDefault="00EF5480" w:rsidP="00EF5480">
      <w:pPr>
        <w:pStyle w:val="Caption"/>
        <w:rPr>
          <w:ins w:id="137" w:author="Peter Roberts" w:date="2013-05-08T09:19:00Z"/>
        </w:rPr>
      </w:pPr>
      <w:ins w:id="138" w:author="Peter Roberts" w:date="2013-05-08T09:19:00Z">
        <w:r w:rsidRPr="00084655">
          <w:t xml:space="preserve">Figure </w:t>
        </w:r>
        <w:r w:rsidR="005B3AA3">
          <w:fldChar w:fldCharType="begin"/>
        </w:r>
        <w:r>
          <w:instrText xml:space="preserve"> SEQ Figure \* ARABIC </w:instrText>
        </w:r>
        <w:r w:rsidR="005B3AA3">
          <w:fldChar w:fldCharType="separate"/>
        </w:r>
      </w:ins>
      <w:r w:rsidR="00E47832">
        <w:rPr>
          <w:noProof/>
        </w:rPr>
        <w:t>6</w:t>
      </w:r>
      <w:ins w:id="139" w:author="Peter Roberts" w:date="2013-05-08T09:19:00Z">
        <w:r w:rsidR="005B3AA3">
          <w:fldChar w:fldCharType="end"/>
        </w:r>
        <w:r w:rsidRPr="00084655">
          <w:t xml:space="preserve">: </w:t>
        </w:r>
      </w:ins>
      <w:r>
        <w:t>Relationship between an Instrument, its Sensor and Calibrations</w:t>
      </w:r>
    </w:p>
    <w:p w:rsidR="001310CE"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As long as no </w:t>
      </w:r>
      <w:r w:rsidRPr="00084655">
        <w:t xml:space="preserve">Calibration </w:t>
      </w:r>
      <w:r w:rsidR="001310CE" w:rsidRPr="00084655">
        <w:t xml:space="preserve">for the </w:t>
      </w:r>
      <w:r w:rsidRPr="00084655">
        <w:t xml:space="preserve">Instrument </w:t>
      </w:r>
      <w:r w:rsidR="001310CE" w:rsidRPr="00084655">
        <w:t xml:space="preserve">has been entered into the database the channels defined in the </w:t>
      </w:r>
      <w:r w:rsidRPr="00084655">
        <w:t xml:space="preserve">Sensor </w:t>
      </w:r>
      <w:r w:rsidR="001310CE" w:rsidRPr="00084655">
        <w:t xml:space="preserve">will be used for plotting and exporting spectral data. When </w:t>
      </w:r>
      <w:r w:rsidRPr="00084655">
        <w:t xml:space="preserve">Calibrations </w:t>
      </w:r>
      <w:r w:rsidR="001310CE" w:rsidRPr="00084655">
        <w:t xml:space="preserve">are entered for </w:t>
      </w:r>
      <w:r w:rsidRPr="00084655">
        <w:t>Instruments</w:t>
      </w:r>
      <w:r w:rsidR="00813A30">
        <w:t xml:space="preserve">, </w:t>
      </w:r>
      <w:r w:rsidR="001310CE" w:rsidRPr="00084655">
        <w:t>the</w:t>
      </w:r>
      <w:r w:rsidR="00813A30">
        <w:t xml:space="preserve"> measured wavelengths </w:t>
      </w:r>
      <w:r w:rsidR="001310CE" w:rsidRPr="00084655">
        <w:t xml:space="preserve">override the </w:t>
      </w:r>
      <w:r w:rsidRPr="00084655">
        <w:t xml:space="preserve">Sensor </w:t>
      </w:r>
      <w:r w:rsidR="001310CE" w:rsidRPr="00084655">
        <w:t xml:space="preserve">specifications. For further information please refer to </w:t>
      </w:r>
      <w:sdt>
        <w:sdtPr>
          <w:id w:val="12084321"/>
          <w:citation/>
        </w:sdtPr>
        <w:sdtContent>
          <w:r w:rsidR="005B3AA3">
            <w:fldChar w:fldCharType="begin"/>
          </w:r>
          <w:r w:rsidR="00E0577E">
            <w:rPr>
              <w:lang w:val="en-AU"/>
            </w:rPr>
            <w:instrText xml:space="preserve"> CITATION Hün07 \l 3081 </w:instrText>
          </w:r>
          <w:r w:rsidR="005B3AA3">
            <w:fldChar w:fldCharType="separate"/>
          </w:r>
          <w:r w:rsidR="00E47832" w:rsidRPr="00E47832">
            <w:rPr>
              <w:noProof/>
              <w:lang w:val="en-AU"/>
            </w:rPr>
            <w:t>[2]</w:t>
          </w:r>
          <w:r w:rsidR="005B3AA3">
            <w:fldChar w:fldCharType="end"/>
          </w:r>
        </w:sdtContent>
      </w:sdt>
      <w:r w:rsidR="00A93CFC">
        <w:t>.</w:t>
      </w:r>
      <w:r w:rsidR="00E0577E">
        <w:t xml:space="preserve"> </w:t>
      </w:r>
      <w:r w:rsidR="00E0577E" w:rsidRPr="00243D76">
        <w:rPr>
          <w:rStyle w:val="DocActionChar"/>
        </w:rPr>
        <w:t>%%% Check this reference. It could be one of three. Even better, remove the need for it, because these references are all references to info which should be in this document</w:t>
      </w:r>
      <w:r w:rsidR="001310CE" w:rsidRPr="00084655">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BF0F6A" w:rsidRDefault="00BF0F6A" w:rsidP="00BF0F6A">
      <w:pPr>
        <w:pStyle w:val="Heading2"/>
      </w:pPr>
      <w:bookmarkStart w:id="140" w:name="_Ref356491633"/>
      <w:bookmarkStart w:id="141" w:name="_Toc356807272"/>
      <w:r>
        <w:t>Matching Spectra to Instruments and Sensors on Loading</w:t>
      </w:r>
      <w:bookmarkEnd w:id="140"/>
      <w:bookmarkEnd w:id="141"/>
    </w:p>
    <w:p w:rsidR="00BF0F6A" w:rsidRDefault="00BF0F6A" w:rsidP="00BF0F6A">
      <w:pPr>
        <w:pStyle w:val="Body"/>
      </w:pPr>
      <w:r>
        <w:t>When each Spectrum is loaded into the Specchio database, the following steps are followed to determine which Instrument and Sensor to apply to that Spectrum.</w:t>
      </w:r>
    </w:p>
    <w:p w:rsidR="00820FEB" w:rsidRDefault="00820FEB" w:rsidP="00820FEB">
      <w:pPr>
        <w:pStyle w:val="DocAction"/>
      </w:pPr>
      <w:r>
        <w:t>%%% Review following</w:t>
      </w:r>
      <w:r w:rsidR="00A93CFC">
        <w:t xml:space="preserve"> sent</w:t>
      </w:r>
      <w:r>
        <w:t xml:space="preserve"> from Andy – 17</w:t>
      </w:r>
      <w:r w:rsidRPr="00820FEB">
        <w:rPr>
          <w:vertAlign w:val="superscript"/>
        </w:rPr>
        <w:t>th</w:t>
      </w:r>
      <w:r>
        <w:t xml:space="preserve"> May.</w:t>
      </w:r>
      <w:r w:rsidR="00E36F51">
        <w:t xml:space="preserve"> – Talk to Andy for explanation of what this table is saying.</w:t>
      </w:r>
      <w:r w:rsidR="007A07DA">
        <w:t xml:space="preserve">  Andy</w:t>
      </w:r>
    </w:p>
    <w:tbl>
      <w:tblPr>
        <w:tblStyle w:val="TableGeneral"/>
        <w:tblW w:w="0" w:type="auto"/>
        <w:tblLook w:val="04A0"/>
      </w:tblPr>
      <w:tblGrid>
        <w:gridCol w:w="4022"/>
        <w:gridCol w:w="4840"/>
      </w:tblGrid>
      <w:tr w:rsidR="00820FEB" w:rsidTr="00A93CFC">
        <w:trPr>
          <w:cnfStyle w:val="100000000000"/>
        </w:trPr>
        <w:tc>
          <w:tcPr>
            <w:tcW w:w="0" w:type="auto"/>
            <w:hideMark/>
          </w:tcPr>
          <w:p w:rsidR="00820FEB" w:rsidRDefault="00152B61" w:rsidP="00820FEB">
            <w:pPr>
              <w:pStyle w:val="TableText"/>
            </w:pPr>
            <w:r>
              <w:t xml:space="preserve">Input Spectrum </w:t>
            </w:r>
            <w:r w:rsidR="00820FEB">
              <w:t>File Type</w:t>
            </w:r>
          </w:p>
        </w:tc>
        <w:tc>
          <w:tcPr>
            <w:tcW w:w="0" w:type="auto"/>
            <w:hideMark/>
          </w:tcPr>
          <w:p w:rsidR="00820FEB" w:rsidRDefault="00152B61" w:rsidP="00820FEB">
            <w:pPr>
              <w:pStyle w:val="TableText"/>
            </w:pPr>
            <w:r>
              <w:t>Instrument/Sensor Selection Method</w:t>
            </w:r>
          </w:p>
        </w:tc>
      </w:tr>
      <w:tr w:rsidR="00820FEB" w:rsidTr="00A93CFC">
        <w:tc>
          <w:tcPr>
            <w:tcW w:w="0" w:type="auto"/>
          </w:tcPr>
          <w:p w:rsidR="00820FEB" w:rsidRDefault="00820FEB" w:rsidP="00820FEB">
            <w:pPr>
              <w:pStyle w:val="TableText"/>
              <w:rPr>
                <w:rFonts w:cstheme="minorBidi"/>
              </w:rPr>
            </w:pPr>
            <w:r>
              <w:t>APOGEE</w:t>
            </w:r>
          </w:p>
          <w:p w:rsidR="00820FEB" w:rsidRDefault="00152B61" w:rsidP="00820FEB">
            <w:pPr>
              <w:pStyle w:val="TableText"/>
            </w:pPr>
            <w:r>
              <w:t>(</w:t>
            </w:r>
            <w:r w:rsidR="00820FEB">
              <w:t>Company = APOGEE</w:t>
            </w:r>
            <w:r>
              <w:t>)</w:t>
            </w:r>
          </w:p>
        </w:tc>
        <w:tc>
          <w:tcPr>
            <w:tcW w:w="0" w:type="auto"/>
            <w:hideMark/>
          </w:tcPr>
          <w:p w:rsidR="00820FEB" w:rsidRDefault="00820FEB" w:rsidP="00820FEB">
            <w:pPr>
              <w:pStyle w:val="TableText"/>
              <w:rPr>
                <w:rFonts w:cstheme="minorBidi"/>
              </w:rPr>
            </w:pPr>
            <w:r>
              <w:t>Manufacturer Short Name = APOGEE</w:t>
            </w:r>
          </w:p>
          <w:p w:rsidR="00820FEB" w:rsidRDefault="00820FEB" w:rsidP="00820FEB">
            <w:pPr>
              <w:pStyle w:val="TableText"/>
            </w:pPr>
            <w:r>
              <w:t>Number of sensor bands = number of spectrum bands</w:t>
            </w:r>
          </w:p>
          <w:p w:rsidR="00820FEB" w:rsidRDefault="00820FEB" w:rsidP="00820FEB">
            <w:pPr>
              <w:pStyle w:val="TableText"/>
            </w:pPr>
            <w:r>
              <w:t>First and last wavelength of spectrum matches sensor</w:t>
            </w:r>
          </w:p>
        </w:tc>
      </w:tr>
      <w:tr w:rsidR="00820FEB" w:rsidTr="00A93CFC">
        <w:trPr>
          <w:cnfStyle w:val="000000010000"/>
        </w:trPr>
        <w:tc>
          <w:tcPr>
            <w:tcW w:w="0" w:type="auto"/>
            <w:hideMark/>
          </w:tcPr>
          <w:p w:rsidR="00820FEB" w:rsidRDefault="00820FEB" w:rsidP="00820FEB">
            <w:pPr>
              <w:pStyle w:val="TableText"/>
              <w:rPr>
                <w:rFonts w:cstheme="minorBidi"/>
              </w:rPr>
            </w:pPr>
            <w:r>
              <w:t>File format = UniSpec_SPU</w:t>
            </w:r>
          </w:p>
          <w:p w:rsidR="00820FEB" w:rsidRDefault="00152B61" w:rsidP="00820FEB">
            <w:pPr>
              <w:pStyle w:val="TableText"/>
            </w:pPr>
            <w:r>
              <w:t>(</w:t>
            </w:r>
            <w:r w:rsidR="00820FEB">
              <w:t>Company = PP Systems</w:t>
            </w:r>
            <w:r>
              <w:t>)</w:t>
            </w:r>
          </w:p>
        </w:tc>
        <w:tc>
          <w:tcPr>
            <w:tcW w:w="0" w:type="auto"/>
            <w:hideMark/>
          </w:tcPr>
          <w:p w:rsidR="00820FEB" w:rsidRDefault="00820FEB" w:rsidP="00820FEB">
            <w:pPr>
              <w:pStyle w:val="TableText"/>
              <w:rPr>
                <w:rFonts w:cstheme="minorBidi"/>
              </w:rPr>
            </w:pPr>
            <w:r>
              <w:t>Manufacturer Short Name = PP Systems</w:t>
            </w:r>
          </w:p>
          <w:p w:rsidR="00820FEB" w:rsidRDefault="00820FEB" w:rsidP="00820FEB">
            <w:pPr>
              <w:pStyle w:val="TableText"/>
            </w:pPr>
            <w:r>
              <w:t>Number of sensor bands = number of spectrum bands</w:t>
            </w:r>
          </w:p>
          <w:p w:rsidR="00820FEB" w:rsidRDefault="00820FEB" w:rsidP="00820FEB">
            <w:pPr>
              <w:pStyle w:val="TableText"/>
            </w:pPr>
            <w:r>
              <w:t>First and last wavelength of spectrum matches sensor</w:t>
            </w:r>
          </w:p>
        </w:tc>
      </w:tr>
      <w:tr w:rsidR="00820FEB" w:rsidTr="00A93CFC">
        <w:tc>
          <w:tcPr>
            <w:tcW w:w="0" w:type="auto"/>
            <w:hideMark/>
          </w:tcPr>
          <w:p w:rsidR="00820FEB" w:rsidRDefault="00820FEB" w:rsidP="00820FEB">
            <w:pPr>
              <w:pStyle w:val="TableText"/>
            </w:pPr>
            <w:r>
              <w:t>ASD System Calibration Files and others where no company is known and instrument type number is not known</w:t>
            </w:r>
          </w:p>
        </w:tc>
        <w:tc>
          <w:tcPr>
            <w:tcW w:w="0" w:type="auto"/>
            <w:hideMark/>
          </w:tcPr>
          <w:p w:rsidR="00820FEB" w:rsidRDefault="00820FEB" w:rsidP="00820FEB">
            <w:pPr>
              <w:pStyle w:val="TableText"/>
            </w:pPr>
            <w:r>
              <w:t>If (Company = null AND</w:t>
            </w:r>
            <w:r w:rsidR="00A93CFC">
              <w:t xml:space="preserve"> </w:t>
            </w:r>
            <w:r>
              <w:t>Instrument</w:t>
            </w:r>
            <w:r w:rsidR="00152B61">
              <w:t>-</w:t>
            </w:r>
            <w:r>
              <w:t>Type</w:t>
            </w:r>
            <w:r w:rsidR="00152B61">
              <w:t>-</w:t>
            </w:r>
            <w:r>
              <w:t>Number = -1) OR (Company = ASD and Instrument</w:t>
            </w:r>
            <w:r w:rsidR="00152B61">
              <w:t>-</w:t>
            </w:r>
            <w:r>
              <w:t>Type</w:t>
            </w:r>
            <w:r w:rsidR="00152B61">
              <w:t>-</w:t>
            </w:r>
            <w:r>
              <w:t>Number = 0)</w:t>
            </w:r>
            <w:r w:rsidR="00152B61">
              <w:t xml:space="preserve"> then</w:t>
            </w:r>
          </w:p>
          <w:p w:rsidR="00820FEB" w:rsidRDefault="00152B61" w:rsidP="00820FEB">
            <w:pPr>
              <w:pStyle w:val="TableText"/>
            </w:pPr>
            <w:r>
              <w:t>Use</w:t>
            </w:r>
            <w:r w:rsidR="00820FEB">
              <w:t xml:space="preserve"> sensor matching the number of bands</w:t>
            </w:r>
          </w:p>
          <w:p w:rsidR="00152B61" w:rsidRDefault="00152B61" w:rsidP="00820FEB">
            <w:pPr>
              <w:pStyle w:val="TableText"/>
            </w:pPr>
            <w:r>
              <w:t>Else %%%</w:t>
            </w:r>
          </w:p>
        </w:tc>
      </w:tr>
      <w:tr w:rsidR="00820FEB" w:rsidTr="00A93CFC">
        <w:trPr>
          <w:cnfStyle w:val="000000010000"/>
        </w:trPr>
        <w:tc>
          <w:tcPr>
            <w:tcW w:w="0" w:type="auto"/>
            <w:hideMark/>
          </w:tcPr>
          <w:p w:rsidR="00820FEB" w:rsidRDefault="00820FEB" w:rsidP="00820FEB">
            <w:pPr>
              <w:pStyle w:val="TableText"/>
            </w:pPr>
            <w:r>
              <w:t>All other files that have an instrument number set</w:t>
            </w:r>
          </w:p>
        </w:tc>
        <w:tc>
          <w:tcPr>
            <w:tcW w:w="0" w:type="auto"/>
            <w:hideMark/>
          </w:tcPr>
          <w:p w:rsidR="00820FEB" w:rsidRDefault="00820FEB" w:rsidP="00820FEB">
            <w:pPr>
              <w:pStyle w:val="TableText"/>
            </w:pPr>
            <w:r>
              <w:t>Get sensor via instrument if instrument is defined in database</w:t>
            </w:r>
          </w:p>
        </w:tc>
      </w:tr>
      <w:tr w:rsidR="00820FEB" w:rsidTr="00A93CFC">
        <w:tc>
          <w:tcPr>
            <w:tcW w:w="0" w:type="auto"/>
            <w:hideMark/>
          </w:tcPr>
          <w:p w:rsidR="00820FEB" w:rsidRDefault="00820FEB" w:rsidP="00820FEB">
            <w:pPr>
              <w:pStyle w:val="TableText"/>
            </w:pPr>
            <w:r>
              <w:t>All other files that have no instrument number set or instrument is not found in DB</w:t>
            </w:r>
          </w:p>
        </w:tc>
        <w:tc>
          <w:tcPr>
            <w:tcW w:w="0" w:type="auto"/>
            <w:hideMark/>
          </w:tcPr>
          <w:p w:rsidR="00820FEB" w:rsidRDefault="00820FEB" w:rsidP="00820FEB">
            <w:pPr>
              <w:pStyle w:val="TableText"/>
            </w:pPr>
            <w:r>
              <w:t xml:space="preserve">Get sensor via company and </w:t>
            </w:r>
            <w:bookmarkStart w:id="142" w:name="OLE_LINK1"/>
            <w:bookmarkStart w:id="143" w:name="OLE_LINK2"/>
            <w:r>
              <w:t>instrument type number</w:t>
            </w:r>
            <w:bookmarkEnd w:id="142"/>
            <w:bookmarkEnd w:id="143"/>
          </w:p>
        </w:tc>
      </w:tr>
    </w:tbl>
    <w:p w:rsidR="00820FEB" w:rsidRPr="00152B61" w:rsidRDefault="00820FEB" w:rsidP="00152B61">
      <w:pPr>
        <w:pStyle w:val="Heading3"/>
      </w:pPr>
      <w:bookmarkStart w:id="144" w:name="_Toc356807273"/>
      <w:r w:rsidRPr="00152B61">
        <w:t>Instrument type number settings during file loading</w:t>
      </w:r>
      <w:bookmarkEnd w:id="144"/>
    </w:p>
    <w:tbl>
      <w:tblPr>
        <w:tblStyle w:val="TableGeneral"/>
        <w:tblW w:w="0" w:type="auto"/>
        <w:tblLook w:val="04A0"/>
      </w:tblPr>
      <w:tblGrid>
        <w:gridCol w:w="1332"/>
        <w:gridCol w:w="3132"/>
        <w:gridCol w:w="4398"/>
      </w:tblGrid>
      <w:tr w:rsidR="00820FEB" w:rsidTr="00A93CFC">
        <w:trPr>
          <w:cnfStyle w:val="100000000000"/>
        </w:trPr>
        <w:tc>
          <w:tcPr>
            <w:tcW w:w="0" w:type="auto"/>
            <w:hideMark/>
          </w:tcPr>
          <w:p w:rsidR="00820FEB" w:rsidRDefault="00820FEB" w:rsidP="00820FEB">
            <w:pPr>
              <w:pStyle w:val="TableText"/>
              <w:rPr>
                <w:sz w:val="24"/>
                <w:lang w:val="en-US"/>
              </w:rPr>
            </w:pPr>
            <w:r>
              <w:rPr>
                <w:lang w:val="en-US"/>
              </w:rPr>
              <w:t>File Type</w:t>
            </w:r>
          </w:p>
        </w:tc>
        <w:tc>
          <w:tcPr>
            <w:tcW w:w="0" w:type="auto"/>
            <w:hideMark/>
          </w:tcPr>
          <w:p w:rsidR="00820FEB" w:rsidRDefault="00152B61" w:rsidP="00820FEB">
            <w:pPr>
              <w:pStyle w:val="TableText"/>
              <w:rPr>
                <w:sz w:val="24"/>
                <w:lang w:val="en-US"/>
              </w:rPr>
            </w:pPr>
            <w:r>
              <w:rPr>
                <w:lang w:val="en-US"/>
              </w:rPr>
              <w:t xml:space="preserve">File Type </w:t>
            </w:r>
            <w:r w:rsidR="00820FEB">
              <w:rPr>
                <w:lang w:val="en-US"/>
              </w:rPr>
              <w:t>Description</w:t>
            </w:r>
          </w:p>
        </w:tc>
        <w:tc>
          <w:tcPr>
            <w:tcW w:w="0" w:type="auto"/>
            <w:hideMark/>
          </w:tcPr>
          <w:p w:rsidR="00820FEB" w:rsidRDefault="00152B61" w:rsidP="00820FEB">
            <w:pPr>
              <w:pStyle w:val="TableText"/>
              <w:rPr>
                <w:sz w:val="24"/>
                <w:lang w:val="en-US"/>
              </w:rPr>
            </w:pPr>
            <w:r>
              <w:rPr>
                <w:lang w:val="en-US"/>
              </w:rPr>
              <w:t>Instrument Type Numbers</w:t>
            </w:r>
          </w:p>
        </w:tc>
      </w:tr>
      <w:tr w:rsidR="00820FEB" w:rsidTr="00A93CFC">
        <w:tc>
          <w:tcPr>
            <w:tcW w:w="0" w:type="auto"/>
            <w:hideMark/>
          </w:tcPr>
          <w:p w:rsidR="00820FEB" w:rsidRDefault="00820FEB" w:rsidP="00820FEB">
            <w:pPr>
              <w:pStyle w:val="TableText"/>
              <w:rPr>
                <w:sz w:val="24"/>
                <w:lang w:val="en-US"/>
              </w:rPr>
            </w:pPr>
            <w:r>
              <w:rPr>
                <w:lang w:val="en-US"/>
              </w:rPr>
              <w:t xml:space="preserve">ASD binary </w:t>
            </w:r>
          </w:p>
        </w:tc>
        <w:tc>
          <w:tcPr>
            <w:tcW w:w="0" w:type="auto"/>
          </w:tcPr>
          <w:p w:rsidR="00820FEB" w:rsidRPr="00152B61" w:rsidRDefault="00820FEB" w:rsidP="00820FEB">
            <w:pPr>
              <w:pStyle w:val="TableText"/>
              <w:rPr>
                <w:rFonts w:cstheme="minorBidi"/>
                <w:sz w:val="24"/>
                <w:lang w:val="en-US"/>
              </w:rPr>
            </w:pPr>
            <w:r>
              <w:rPr>
                <w:lang w:val="en-US"/>
              </w:rPr>
              <w:t>Analytical Spectral Devices, old and new file formats.</w:t>
            </w:r>
          </w:p>
        </w:tc>
        <w:tc>
          <w:tcPr>
            <w:tcW w:w="0" w:type="auto"/>
            <w:hideMark/>
          </w:tcPr>
          <w:p w:rsidR="00820FEB" w:rsidRDefault="00820FEB" w:rsidP="00820FEB">
            <w:pPr>
              <w:pStyle w:val="TableText"/>
              <w:rPr>
                <w:rFonts w:cstheme="minorBidi"/>
                <w:sz w:val="24"/>
                <w:lang w:val="en-US"/>
              </w:rPr>
            </w:pPr>
            <w:r>
              <w:rPr>
                <w:lang w:val="en-US"/>
              </w:rPr>
              <w:t>From input file:</w:t>
            </w:r>
          </w:p>
          <w:p w:rsidR="00820FEB" w:rsidRDefault="00820FEB" w:rsidP="00820FEB">
            <w:pPr>
              <w:pStyle w:val="TableText"/>
            </w:pPr>
            <w:r>
              <w:t>UNKNOWN_INSTRUMENT=0</w:t>
            </w:r>
          </w:p>
          <w:p w:rsidR="00820FEB" w:rsidRDefault="00820FEB" w:rsidP="00820FEB">
            <w:pPr>
              <w:pStyle w:val="TableText"/>
            </w:pPr>
            <w:r>
              <w:t>PSII_INSTRUMENT=1</w:t>
            </w:r>
          </w:p>
          <w:p w:rsidR="00820FEB" w:rsidRDefault="00820FEB" w:rsidP="00820FEB">
            <w:pPr>
              <w:pStyle w:val="TableText"/>
            </w:pPr>
            <w:r>
              <w:t xml:space="preserve"> LSVNIR_INSTRUMENT=2</w:t>
            </w:r>
          </w:p>
          <w:p w:rsidR="00820FEB" w:rsidRDefault="00820FEB" w:rsidP="00820FEB">
            <w:pPr>
              <w:pStyle w:val="TableText"/>
            </w:pPr>
            <w:r>
              <w:t>FSVNIR_INSTRUMENT=3</w:t>
            </w:r>
          </w:p>
          <w:p w:rsidR="00820FEB" w:rsidRDefault="00820FEB" w:rsidP="00820FEB">
            <w:pPr>
              <w:pStyle w:val="TableText"/>
            </w:pPr>
            <w:r>
              <w:t>FSFR_INSTRUMENT=4</w:t>
            </w:r>
          </w:p>
          <w:p w:rsidR="00820FEB" w:rsidRDefault="00820FEB" w:rsidP="00820FEB">
            <w:pPr>
              <w:pStyle w:val="TableText"/>
            </w:pPr>
            <w:r>
              <w:t>FSNIR_INSTRUMENT=5</w:t>
            </w:r>
          </w:p>
          <w:p w:rsidR="00820FEB" w:rsidRDefault="00820FEB" w:rsidP="00820FEB">
            <w:pPr>
              <w:pStyle w:val="TableText"/>
            </w:pPr>
            <w:r>
              <w:t>CHEM_INSTRUMENT=6</w:t>
            </w:r>
          </w:p>
          <w:p w:rsidR="00820FEB" w:rsidRDefault="00820FEB" w:rsidP="00820FEB">
            <w:pPr>
              <w:pStyle w:val="TableText"/>
              <w:rPr>
                <w:sz w:val="24"/>
              </w:rPr>
            </w:pPr>
            <w:r>
              <w:t>FSFR_UNATTENDED_INSTRUMENT=7</w:t>
            </w:r>
          </w:p>
        </w:tc>
      </w:tr>
      <w:tr w:rsidR="00820FEB" w:rsidTr="00A93CFC">
        <w:trPr>
          <w:cnfStyle w:val="000000010000"/>
        </w:trPr>
        <w:tc>
          <w:tcPr>
            <w:tcW w:w="0" w:type="auto"/>
            <w:hideMark/>
          </w:tcPr>
          <w:p w:rsidR="00820FEB" w:rsidRDefault="00820FEB" w:rsidP="00820FEB">
            <w:pPr>
              <w:pStyle w:val="TableText"/>
              <w:rPr>
                <w:sz w:val="24"/>
                <w:lang w:val="en-US"/>
              </w:rPr>
            </w:pPr>
            <w:r>
              <w:rPr>
                <w:lang w:val="en-US"/>
              </w:rPr>
              <w:t>GER</w:t>
            </w:r>
          </w:p>
        </w:tc>
        <w:tc>
          <w:tcPr>
            <w:tcW w:w="0" w:type="auto"/>
            <w:hideMark/>
          </w:tcPr>
          <w:p w:rsidR="00820FEB" w:rsidRDefault="00820FEB" w:rsidP="00820FEB">
            <w:pPr>
              <w:pStyle w:val="TableText"/>
              <w:rPr>
                <w:sz w:val="24"/>
                <w:lang w:val="en-US"/>
              </w:rPr>
            </w:pPr>
            <w:r>
              <w:rPr>
                <w:lang w:val="en-US"/>
              </w:rPr>
              <w:t>GER 3700 instruments text files</w:t>
            </w:r>
          </w:p>
        </w:tc>
        <w:tc>
          <w:tcPr>
            <w:tcW w:w="0" w:type="auto"/>
          </w:tcPr>
          <w:p w:rsidR="00820FEB" w:rsidRPr="00152B61" w:rsidRDefault="00820FEB" w:rsidP="00820FEB">
            <w:pPr>
              <w:pStyle w:val="TableText"/>
              <w:rPr>
                <w:rFonts w:cstheme="minorBidi"/>
                <w:sz w:val="24"/>
                <w:lang w:val="en-US"/>
              </w:rPr>
            </w:pPr>
            <w:r>
              <w:rPr>
                <w:lang w:val="en-US"/>
              </w:rPr>
              <w:t>From input file: first number on instrument line</w:t>
            </w:r>
          </w:p>
          <w:p w:rsidR="00820FEB" w:rsidRDefault="00820FEB" w:rsidP="00820FEB">
            <w:pPr>
              <w:pStyle w:val="TableText"/>
              <w:rPr>
                <w:sz w:val="24"/>
                <w:lang w:val="en-US"/>
              </w:rPr>
            </w:pPr>
            <w:r>
              <w:rPr>
                <w:lang w:val="en-US"/>
              </w:rPr>
              <w:t>instrument= 3700: 1002</w:t>
            </w:r>
          </w:p>
        </w:tc>
      </w:tr>
      <w:tr w:rsidR="00820FEB" w:rsidTr="00A93CFC">
        <w:tc>
          <w:tcPr>
            <w:tcW w:w="0" w:type="auto"/>
            <w:hideMark/>
          </w:tcPr>
          <w:p w:rsidR="00820FEB" w:rsidRDefault="00820FEB" w:rsidP="00820FEB">
            <w:pPr>
              <w:pStyle w:val="TableText"/>
              <w:rPr>
                <w:sz w:val="24"/>
                <w:lang w:val="en-US"/>
              </w:rPr>
            </w:pPr>
            <w:r>
              <w:rPr>
                <w:lang w:val="en-US"/>
              </w:rPr>
              <w:t>MFR 7</w:t>
            </w:r>
          </w:p>
        </w:tc>
        <w:tc>
          <w:tcPr>
            <w:tcW w:w="0" w:type="auto"/>
            <w:hideMark/>
          </w:tcPr>
          <w:p w:rsidR="00820FEB" w:rsidRDefault="00820FEB" w:rsidP="00820FEB">
            <w:pPr>
              <w:pStyle w:val="TableText"/>
              <w:rPr>
                <w:sz w:val="24"/>
                <w:lang w:val="en-US"/>
              </w:rPr>
            </w:pPr>
            <w:r>
              <w:rPr>
                <w:lang w:val="en-US"/>
              </w:rPr>
              <w:t>MFR Sun Photometer text files</w:t>
            </w:r>
          </w:p>
        </w:tc>
        <w:tc>
          <w:tcPr>
            <w:tcW w:w="0" w:type="auto"/>
            <w:hideMark/>
          </w:tcPr>
          <w:p w:rsidR="00820FEB" w:rsidRDefault="00820FEB" w:rsidP="00820FEB">
            <w:pPr>
              <w:pStyle w:val="TableText"/>
              <w:rPr>
                <w:sz w:val="24"/>
                <w:lang w:val="en-US"/>
              </w:rPr>
            </w:pPr>
            <w:r>
              <w:rPr>
                <w:lang w:val="en-US"/>
              </w:rPr>
              <w:t>Hardcoded in MFR7 file reader = 7</w:t>
            </w:r>
          </w:p>
        </w:tc>
      </w:tr>
      <w:tr w:rsidR="00820FEB" w:rsidTr="00A93CFC">
        <w:trPr>
          <w:cnfStyle w:val="000000010000"/>
        </w:trPr>
        <w:tc>
          <w:tcPr>
            <w:tcW w:w="0" w:type="auto"/>
            <w:hideMark/>
          </w:tcPr>
          <w:p w:rsidR="00820FEB" w:rsidRDefault="00820FEB" w:rsidP="00820FEB">
            <w:pPr>
              <w:pStyle w:val="TableText"/>
              <w:rPr>
                <w:sz w:val="24"/>
                <w:lang w:val="en-US"/>
              </w:rPr>
            </w:pPr>
            <w:r>
              <w:rPr>
                <w:lang w:val="en-US"/>
              </w:rPr>
              <w:t>SVC</w:t>
            </w:r>
          </w:p>
        </w:tc>
        <w:tc>
          <w:tcPr>
            <w:tcW w:w="0" w:type="auto"/>
            <w:hideMark/>
          </w:tcPr>
          <w:p w:rsidR="00820FEB" w:rsidRDefault="00820FEB" w:rsidP="00820FEB">
            <w:pPr>
              <w:pStyle w:val="TableText"/>
              <w:rPr>
                <w:sz w:val="24"/>
              </w:rPr>
            </w:pPr>
            <w:r>
              <w:t>SVC HR-1024 files</w:t>
            </w:r>
          </w:p>
        </w:tc>
        <w:tc>
          <w:tcPr>
            <w:tcW w:w="0" w:type="auto"/>
            <w:hideMark/>
          </w:tcPr>
          <w:p w:rsidR="00820FEB" w:rsidRDefault="00820FEB" w:rsidP="00820FEB">
            <w:pPr>
              <w:pStyle w:val="TableText"/>
              <w:rPr>
                <w:sz w:val="24"/>
              </w:rPr>
            </w:pPr>
            <w:r>
              <w:rPr>
                <w:lang w:val="en-US"/>
              </w:rPr>
              <w:t>Hardcoded in SVC 1024 file reader = 1024</w:t>
            </w:r>
          </w:p>
        </w:tc>
      </w:tr>
      <w:tr w:rsidR="00820FEB" w:rsidTr="00A93CFC">
        <w:tc>
          <w:tcPr>
            <w:tcW w:w="0" w:type="auto"/>
            <w:hideMark/>
          </w:tcPr>
          <w:p w:rsidR="00820FEB" w:rsidRDefault="00820FEB" w:rsidP="00820FEB">
            <w:pPr>
              <w:pStyle w:val="TableText"/>
              <w:rPr>
                <w:sz w:val="24"/>
                <w:lang w:val="en-US"/>
              </w:rPr>
            </w:pPr>
            <w:r>
              <w:t>Apogee</w:t>
            </w:r>
          </w:p>
        </w:tc>
        <w:tc>
          <w:tcPr>
            <w:tcW w:w="0" w:type="auto"/>
            <w:hideMark/>
          </w:tcPr>
          <w:p w:rsidR="00820FEB" w:rsidRDefault="00820FEB" w:rsidP="00820FEB">
            <w:pPr>
              <w:pStyle w:val="TableText"/>
              <w:rPr>
                <w:sz w:val="24"/>
              </w:rPr>
            </w:pPr>
            <w:r>
              <w:t>Apogee text files, preliminary support</w:t>
            </w:r>
          </w:p>
        </w:tc>
        <w:tc>
          <w:tcPr>
            <w:tcW w:w="0" w:type="auto"/>
            <w:hideMark/>
          </w:tcPr>
          <w:p w:rsidR="00820FEB" w:rsidRDefault="00820FEB" w:rsidP="00820FEB">
            <w:pPr>
              <w:pStyle w:val="TableText"/>
              <w:rPr>
                <w:sz w:val="24"/>
              </w:rPr>
            </w:pPr>
            <w:r>
              <w:t>Set to -1 as not available</w:t>
            </w:r>
          </w:p>
        </w:tc>
      </w:tr>
      <w:tr w:rsidR="00820FEB" w:rsidTr="00A93CFC">
        <w:trPr>
          <w:cnfStyle w:val="000000010000"/>
        </w:trPr>
        <w:tc>
          <w:tcPr>
            <w:tcW w:w="0" w:type="auto"/>
            <w:hideMark/>
          </w:tcPr>
          <w:p w:rsidR="00820FEB" w:rsidRDefault="00820FEB" w:rsidP="00820FEB">
            <w:pPr>
              <w:pStyle w:val="TableText"/>
              <w:rPr>
                <w:sz w:val="24"/>
              </w:rPr>
            </w:pPr>
            <w:r>
              <w:t>ENVI SLB</w:t>
            </w:r>
          </w:p>
        </w:tc>
        <w:tc>
          <w:tcPr>
            <w:tcW w:w="0" w:type="auto"/>
            <w:hideMark/>
          </w:tcPr>
          <w:p w:rsidR="00820FEB" w:rsidRDefault="00820FEB" w:rsidP="00820FEB">
            <w:pPr>
              <w:pStyle w:val="TableText"/>
              <w:rPr>
                <w:sz w:val="24"/>
              </w:rPr>
            </w:pPr>
            <w:r>
              <w:t>ENVI spectral library files</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 xml:space="preserve">Ocean Optics </w:t>
            </w:r>
          </w:p>
        </w:tc>
        <w:tc>
          <w:tcPr>
            <w:tcW w:w="0" w:type="auto"/>
            <w:hideMark/>
          </w:tcPr>
          <w:p w:rsidR="00820FEB" w:rsidRDefault="00820FEB" w:rsidP="00820FEB">
            <w:pPr>
              <w:pStyle w:val="TableText"/>
              <w:rPr>
                <w:sz w:val="24"/>
              </w:rPr>
            </w:pPr>
            <w:r>
              <w:t>Ocean Optics SpectraSuite text files</w:t>
            </w:r>
          </w:p>
        </w:tc>
        <w:tc>
          <w:tcPr>
            <w:tcW w:w="0" w:type="auto"/>
            <w:hideMark/>
          </w:tcPr>
          <w:p w:rsidR="00820FEB" w:rsidRDefault="00820FEB" w:rsidP="00820FEB">
            <w:pPr>
              <w:pStyle w:val="TableText"/>
              <w:rPr>
                <w:rFonts w:cstheme="minorBidi"/>
                <w:sz w:val="24"/>
              </w:rPr>
            </w:pPr>
            <w:r>
              <w:t>Last four numerical characters of the Spectrometer tag:</w:t>
            </w:r>
          </w:p>
          <w:p w:rsidR="00820FEB" w:rsidRDefault="00820FEB" w:rsidP="00820FEB">
            <w:pPr>
              <w:pStyle w:val="TableText"/>
              <w:rPr>
                <w:sz w:val="24"/>
              </w:rPr>
            </w:pPr>
            <w:r>
              <w:t>Spectrometers: HR4C1078</w:t>
            </w:r>
            <w:r>
              <w:tab/>
            </w:r>
          </w:p>
        </w:tc>
      </w:tr>
      <w:tr w:rsidR="00820FEB" w:rsidTr="00A93CFC">
        <w:trPr>
          <w:cnfStyle w:val="000000010000"/>
        </w:trPr>
        <w:tc>
          <w:tcPr>
            <w:tcW w:w="0" w:type="auto"/>
            <w:hideMark/>
          </w:tcPr>
          <w:p w:rsidR="00820FEB" w:rsidRDefault="00820FEB" w:rsidP="00820FEB">
            <w:pPr>
              <w:pStyle w:val="TableText"/>
              <w:rPr>
                <w:sz w:val="24"/>
              </w:rPr>
            </w:pPr>
            <w:r>
              <w:t xml:space="preserve">UniSpec </w:t>
            </w:r>
          </w:p>
        </w:tc>
        <w:tc>
          <w:tcPr>
            <w:tcW w:w="0" w:type="auto"/>
            <w:hideMark/>
          </w:tcPr>
          <w:p w:rsidR="00820FEB" w:rsidRDefault="00820FEB" w:rsidP="00820FEB">
            <w:pPr>
              <w:pStyle w:val="TableText"/>
              <w:rPr>
                <w:sz w:val="24"/>
              </w:rPr>
            </w:pPr>
            <w:r>
              <w:t>UniSpec Single Beam and Dual Beam text files</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FGI HDF5</w:t>
            </w:r>
          </w:p>
        </w:tc>
        <w:tc>
          <w:tcPr>
            <w:tcW w:w="0" w:type="auto"/>
            <w:hideMark/>
          </w:tcPr>
          <w:p w:rsidR="00820FEB" w:rsidRDefault="00820FEB" w:rsidP="00820FEB">
            <w:pPr>
              <w:pStyle w:val="TableText"/>
              <w:rPr>
                <w:sz w:val="24"/>
              </w:rPr>
            </w:pPr>
            <w:r>
              <w:t>HDF5 files with data structure proprietary to the Finnish Geodetic Institute</w:t>
            </w:r>
          </w:p>
        </w:tc>
        <w:tc>
          <w:tcPr>
            <w:tcW w:w="0" w:type="auto"/>
            <w:hideMark/>
          </w:tcPr>
          <w:p w:rsidR="00820FEB" w:rsidRDefault="00820FEB" w:rsidP="00820FEB">
            <w:pPr>
              <w:pStyle w:val="TableText"/>
              <w:rPr>
                <w:sz w:val="24"/>
              </w:rPr>
            </w:pPr>
            <w:r>
              <w:t>Part of the metadata in the HDF5</w:t>
            </w:r>
          </w:p>
        </w:tc>
      </w:tr>
      <w:tr w:rsidR="00820FEB" w:rsidTr="00A93CFC">
        <w:trPr>
          <w:cnfStyle w:val="000000010000"/>
        </w:trPr>
        <w:tc>
          <w:tcPr>
            <w:tcW w:w="0" w:type="auto"/>
            <w:hideMark/>
          </w:tcPr>
          <w:p w:rsidR="00820FEB" w:rsidRDefault="00820FEB" w:rsidP="00820FEB">
            <w:pPr>
              <w:pStyle w:val="TableText"/>
              <w:rPr>
                <w:sz w:val="24"/>
              </w:rPr>
            </w:pPr>
            <w:r>
              <w:t>Text</w:t>
            </w:r>
          </w:p>
        </w:tc>
        <w:tc>
          <w:tcPr>
            <w:tcW w:w="0" w:type="auto"/>
            <w:hideMark/>
          </w:tcPr>
          <w:p w:rsidR="00820FEB" w:rsidRDefault="00820FEB" w:rsidP="00820FEB">
            <w:pPr>
              <w:pStyle w:val="TableText"/>
              <w:rPr>
                <w:sz w:val="24"/>
              </w:rPr>
            </w:pPr>
            <w:r>
              <w:t>Columnar, space separated spectral data</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SPECPR</w:t>
            </w:r>
          </w:p>
        </w:tc>
        <w:tc>
          <w:tcPr>
            <w:tcW w:w="0" w:type="auto"/>
            <w:hideMark/>
          </w:tcPr>
          <w:p w:rsidR="00820FEB" w:rsidRDefault="00820FEB" w:rsidP="00820FEB">
            <w:pPr>
              <w:pStyle w:val="TableText"/>
              <w:rPr>
                <w:sz w:val="24"/>
              </w:rPr>
            </w:pPr>
            <w:r>
              <w:t>Spectral file format by USGS, also generated by the USGS PRISM software</w:t>
            </w:r>
          </w:p>
        </w:tc>
        <w:tc>
          <w:tcPr>
            <w:tcW w:w="0" w:type="auto"/>
            <w:hideMark/>
          </w:tcPr>
          <w:p w:rsidR="00820FEB" w:rsidRDefault="00820FEB" w:rsidP="00820FEB">
            <w:pPr>
              <w:pStyle w:val="TableText"/>
              <w:rPr>
                <w:sz w:val="24"/>
              </w:rPr>
            </w:pPr>
            <w:r>
              <w:t>Set to -1 as not available</w:t>
            </w:r>
          </w:p>
        </w:tc>
      </w:tr>
      <w:tr w:rsidR="00820FEB" w:rsidTr="00A93CFC">
        <w:trPr>
          <w:cnfStyle w:val="000000010000"/>
        </w:trPr>
        <w:tc>
          <w:tcPr>
            <w:tcW w:w="0" w:type="auto"/>
            <w:hideMark/>
          </w:tcPr>
          <w:p w:rsidR="00820FEB" w:rsidRDefault="00820FEB" w:rsidP="00820FEB">
            <w:pPr>
              <w:pStyle w:val="TableText"/>
              <w:rPr>
                <w:sz w:val="24"/>
              </w:rPr>
            </w:pPr>
            <w:r>
              <w:t>XLS</w:t>
            </w:r>
          </w:p>
        </w:tc>
        <w:tc>
          <w:tcPr>
            <w:tcW w:w="0" w:type="auto"/>
            <w:hideMark/>
          </w:tcPr>
          <w:p w:rsidR="00820FEB" w:rsidRDefault="00820FEB" w:rsidP="00820FEB">
            <w:pPr>
              <w:pStyle w:val="TableText"/>
              <w:rPr>
                <w:sz w:val="24"/>
              </w:rPr>
            </w:pPr>
            <w:r>
              <w:t>Excel format file</w:t>
            </w:r>
          </w:p>
        </w:tc>
        <w:tc>
          <w:tcPr>
            <w:tcW w:w="0" w:type="auto"/>
            <w:hideMark/>
          </w:tcPr>
          <w:p w:rsidR="00820FEB" w:rsidRDefault="00820FEB" w:rsidP="00820FEB">
            <w:pPr>
              <w:pStyle w:val="TableText"/>
              <w:rPr>
                <w:sz w:val="24"/>
              </w:rPr>
            </w:pPr>
            <w:r>
              <w:t>Set to -1 as not available</w:t>
            </w:r>
          </w:p>
        </w:tc>
      </w:tr>
      <w:tr w:rsidR="00820FEB" w:rsidTr="00A93CFC">
        <w:tc>
          <w:tcPr>
            <w:tcW w:w="0" w:type="auto"/>
            <w:hideMark/>
          </w:tcPr>
          <w:p w:rsidR="00820FEB" w:rsidRDefault="00820FEB" w:rsidP="00820FEB">
            <w:pPr>
              <w:pStyle w:val="TableText"/>
              <w:rPr>
                <w:sz w:val="24"/>
              </w:rPr>
            </w:pPr>
            <w:r>
              <w:t>Modtran Albedo File</w:t>
            </w:r>
          </w:p>
        </w:tc>
        <w:tc>
          <w:tcPr>
            <w:tcW w:w="0" w:type="auto"/>
          </w:tcPr>
          <w:p w:rsidR="00820FEB" w:rsidRDefault="00820FEB" w:rsidP="00820FEB">
            <w:pPr>
              <w:pStyle w:val="TableText"/>
              <w:rPr>
                <w:sz w:val="24"/>
              </w:rPr>
            </w:pPr>
          </w:p>
        </w:tc>
        <w:tc>
          <w:tcPr>
            <w:tcW w:w="0" w:type="auto"/>
            <w:hideMark/>
          </w:tcPr>
          <w:p w:rsidR="00820FEB" w:rsidRDefault="00820FEB" w:rsidP="00820FEB">
            <w:pPr>
              <w:pStyle w:val="TableText"/>
              <w:rPr>
                <w:sz w:val="24"/>
              </w:rPr>
            </w:pPr>
            <w:r>
              <w:t>Set to -1 as not available</w:t>
            </w:r>
          </w:p>
        </w:tc>
      </w:tr>
    </w:tbl>
    <w:p w:rsidR="00820FEB" w:rsidRDefault="00820FEB" w:rsidP="00820FEB">
      <w:pPr>
        <w:pStyle w:val="Heading3"/>
      </w:pPr>
      <w:bookmarkStart w:id="145" w:name="_Toc356807274"/>
      <w:r>
        <w:t>Instrument Selection</w:t>
      </w:r>
      <w:bookmarkEnd w:id="145"/>
    </w:p>
    <w:p w:rsidR="00820FEB" w:rsidRDefault="00820FEB" w:rsidP="00820FEB">
      <w:pPr>
        <w:pStyle w:val="Body"/>
      </w:pPr>
      <w:r>
        <w:t>This applies if an instrument number is available.</w:t>
      </w:r>
    </w:p>
    <w:p w:rsidR="00820FEB" w:rsidRDefault="00820FEB" w:rsidP="00820FEB">
      <w:pPr>
        <w:pStyle w:val="Bullet"/>
      </w:pPr>
      <w:r>
        <w:t>Get the sensor is described above</w:t>
      </w:r>
    </w:p>
    <w:p w:rsidR="00820FEB" w:rsidRDefault="00820FEB" w:rsidP="00820FEB">
      <w:pPr>
        <w:pStyle w:val="Bullet"/>
      </w:pPr>
      <w:r>
        <w:t>Get the instrument via the instrument number and sensor id</w:t>
      </w:r>
    </w:p>
    <w:p w:rsidR="00820FEB" w:rsidRDefault="00820FEB" w:rsidP="00820FEB">
      <w:pPr>
        <w:pStyle w:val="Bullet"/>
      </w:pPr>
      <w:r>
        <w:t xml:space="preserve">If not successful: try to find an instrument that matches the centre wavelengths of the spectrum for all bands </w:t>
      </w:r>
    </w:p>
    <w:p w:rsidR="00820FEB" w:rsidRDefault="00820FEB" w:rsidP="00820FEB">
      <w:pPr>
        <w:pStyle w:val="Bullet"/>
        <w:numPr>
          <w:ilvl w:val="1"/>
          <w:numId w:val="22"/>
        </w:numPr>
      </w:pPr>
      <w:r>
        <w:t>If instrument cannot be found: automatically insert a new instrument for that sensor, the instrument name is set to ‘&lt;sensor name&gt; #&lt;instrument number&gt; instrument’</w:t>
      </w:r>
    </w:p>
    <w:p w:rsidR="00BF0F6A" w:rsidRDefault="00BF0F6A" w:rsidP="00BF0F6A">
      <w:pPr>
        <w:pStyle w:val="DocAction"/>
      </w:pPr>
      <w:r>
        <w:t>%%% For XLS files, it tries to match the wavelengths to the Sensor definitions to find it. There’s other stuff done too.</w:t>
      </w:r>
      <w:r w:rsidR="00820FEB">
        <w:t xml:space="preserve"> Does this match the table above?</w:t>
      </w:r>
    </w:p>
    <w:p w:rsidR="00CB4748" w:rsidRPr="00CB4748" w:rsidRDefault="00CB4748" w:rsidP="00CB4748">
      <w:pPr>
        <w:pStyle w:val="DocAction"/>
      </w:pPr>
      <w:r>
        <w:t xml:space="preserve">%%% Moved here from elsewhere... </w:t>
      </w:r>
      <w:r w:rsidR="005B3AA3" w:rsidRPr="005B3AA3">
        <w:rPr>
          <w:rPrChange w:id="146" w:author="Peter" w:date="2013-05-08T09:19:00Z">
            <w:rPr>
              <w:rStyle w:val="DocActionChar"/>
            </w:rPr>
          </w:rPrChange>
        </w:rPr>
        <w:t xml:space="preserve">If you load a </w:t>
      </w:r>
      <w:ins w:id="147" w:author="Peter" w:date="2013-05-08T09:19:00Z">
        <w:r>
          <w:t>S</w:t>
        </w:r>
        <w:r w:rsidRPr="00C41199">
          <w:t xml:space="preserve">pectrum </w:t>
        </w:r>
        <w:r>
          <w:t xml:space="preserve">file which contains </w:t>
        </w:r>
      </w:ins>
      <w:del w:id="148" w:author="Peter" w:date="2013-05-08T09:19:00Z">
        <w:r w:rsidRPr="00CB4748">
          <w:delText xml:space="preserve">spectrum with </w:delText>
        </w:r>
      </w:del>
      <w:r w:rsidR="005B3AA3" w:rsidRPr="005B3AA3">
        <w:rPr>
          <w:rPrChange w:id="149" w:author="Peter" w:date="2013-05-08T09:19:00Z">
            <w:rPr>
              <w:rStyle w:val="DocActionChar"/>
            </w:rPr>
          </w:rPrChange>
        </w:rPr>
        <w:t xml:space="preserve">a reference to an unknown </w:t>
      </w:r>
      <w:ins w:id="150" w:author="Peter" w:date="2013-05-08T09:19:00Z">
        <w:r>
          <w:t>I</w:t>
        </w:r>
        <w:r w:rsidRPr="00C41199">
          <w:t>nstr</w:t>
        </w:r>
        <w:r>
          <w:t xml:space="preserve">ument, Specchio </w:t>
        </w:r>
      </w:ins>
      <w:del w:id="151" w:author="Peter" w:date="2013-05-08T09:19:00Z">
        <w:r w:rsidRPr="00CB4748">
          <w:delText xml:space="preserve">instrument, it </w:delText>
        </w:r>
      </w:del>
      <w:r w:rsidR="005B3AA3" w:rsidRPr="005B3AA3">
        <w:rPr>
          <w:rPrChange w:id="152" w:author="Peter" w:date="2013-05-08T09:19:00Z">
            <w:rPr>
              <w:rStyle w:val="DocActionChar"/>
            </w:rPr>
          </w:rPrChange>
        </w:rPr>
        <w:t xml:space="preserve">will place </w:t>
      </w:r>
      <w:ins w:id="153" w:author="Peter" w:date="2013-05-08T09:19:00Z">
        <w:r>
          <w:t>its name into</w:t>
        </w:r>
      </w:ins>
      <w:del w:id="154" w:author="Peter" w:date="2013-05-08T09:19:00Z">
        <w:r w:rsidRPr="00CB4748">
          <w:delText>it in</w:delText>
        </w:r>
      </w:del>
      <w:r w:rsidR="005B3AA3" w:rsidRPr="005B3AA3">
        <w:rPr>
          <w:rPrChange w:id="155" w:author="Peter" w:date="2013-05-08T09:19:00Z">
            <w:rPr>
              <w:rStyle w:val="DocActionChar"/>
            </w:rPr>
          </w:rPrChange>
        </w:rPr>
        <w:t xml:space="preserve"> the </w:t>
      </w:r>
      <w:ins w:id="156" w:author="Peter" w:date="2013-05-08T09:19:00Z">
        <w:r>
          <w:t>I</w:t>
        </w:r>
        <w:r w:rsidRPr="00C41199">
          <w:t>nstrument</w:t>
        </w:r>
      </w:ins>
      <w:del w:id="157" w:author="Peter" w:date="2013-05-08T09:19:00Z">
        <w:r w:rsidRPr="00CB4748">
          <w:delText>instrument</w:delText>
        </w:r>
      </w:del>
      <w:r w:rsidR="005B3AA3" w:rsidRPr="005B3AA3">
        <w:rPr>
          <w:rPrChange w:id="158" w:author="Peter" w:date="2013-05-08T09:19:00Z">
            <w:rPr>
              <w:rStyle w:val="DocActionChar"/>
            </w:rPr>
          </w:rPrChange>
        </w:rPr>
        <w:t xml:space="preserve"> table with dummy </w:t>
      </w:r>
      <w:ins w:id="159" w:author="Peter" w:date="2013-05-08T09:19:00Z">
        <w:r w:rsidRPr="00C41199">
          <w:t>info</w:t>
        </w:r>
        <w:r>
          <w:t>rmation</w:t>
        </w:r>
        <w:r w:rsidRPr="00C41199">
          <w:t xml:space="preserve">. </w:t>
        </w:r>
        <w:r>
          <w:t xml:space="preserve">After loading, use the </w:t>
        </w:r>
        <w:r w:rsidRPr="00C41199">
          <w:rPr>
            <w:rStyle w:val="GUIWord"/>
          </w:rPr>
          <w:t>Data maintenance/</w:t>
        </w:r>
      </w:ins>
      <w:del w:id="160" w:author="Peter" w:date="2013-05-08T09:19:00Z">
        <w:r w:rsidRPr="00CB4748">
          <w:delText xml:space="preserve">info. Then </w:delText>
        </w:r>
      </w:del>
      <w:r w:rsidR="005B3AA3" w:rsidRPr="005B3AA3">
        <w:rPr>
          <w:rStyle w:val="GUIWord"/>
          <w:rPrChange w:id="161" w:author="Peter" w:date="2013-05-08T09:19:00Z">
            <w:rPr>
              <w:rStyle w:val="DocActionChar"/>
            </w:rPr>
          </w:rPrChange>
        </w:rPr>
        <w:t xml:space="preserve">Instrument </w:t>
      </w:r>
      <w:ins w:id="162" w:author="Peter" w:date="2013-05-08T09:19:00Z">
        <w:r w:rsidRPr="00C41199">
          <w:rPr>
            <w:rStyle w:val="GUIWord"/>
          </w:rPr>
          <w:t>admin.</w:t>
        </w:r>
        <w:r>
          <w:t xml:space="preserve"> function</w:t>
        </w:r>
      </w:ins>
      <w:del w:id="163" w:author="Peter" w:date="2013-05-08T09:19:00Z">
        <w:r w:rsidRPr="00CB4748">
          <w:delText>metadata can be used</w:delText>
        </w:r>
      </w:del>
      <w:r w:rsidR="005B3AA3" w:rsidRPr="005B3AA3">
        <w:rPr>
          <w:rPrChange w:id="164" w:author="Peter" w:date="2013-05-08T09:19:00Z">
            <w:rPr>
              <w:rStyle w:val="DocActionChar"/>
            </w:rPr>
          </w:rPrChange>
        </w:rPr>
        <w:t xml:space="preserve"> to fill in data </w:t>
      </w:r>
      <w:ins w:id="165" w:author="Peter" w:date="2013-05-08T09:19:00Z">
        <w:r>
          <w:t>for the Instrument</w:t>
        </w:r>
      </w:ins>
      <w:del w:id="166" w:author="Peter" w:date="2013-05-08T09:19:00Z">
        <w:r w:rsidRPr="00CB4748">
          <w:delText>manually</w:delText>
        </w:r>
      </w:del>
      <w:r w:rsidR="005B3AA3" w:rsidRPr="005B3AA3">
        <w:rPr>
          <w:rPrChange w:id="167" w:author="Peter" w:date="2013-05-08T09:19:00Z">
            <w:rPr>
              <w:rStyle w:val="DocActionChar"/>
            </w:rPr>
          </w:rPrChange>
        </w:rPr>
        <w:t>.</w:t>
      </w:r>
    </w:p>
    <w:p w:rsidR="00BF0F6A" w:rsidRPr="00BF0F6A" w:rsidRDefault="00E36F51" w:rsidP="00E36F51">
      <w:pPr>
        <w:pStyle w:val="DocAction"/>
      </w:pPr>
      <w:r>
        <w:t xml:space="preserve">%%% </w:t>
      </w:r>
      <w:r w:rsidR="00BF0F6A">
        <w:t xml:space="preserve">If no Matching sensor is found, the </w:t>
      </w:r>
      <w:r w:rsidR="00152B61">
        <w:t xml:space="preserve">spectral </w:t>
      </w:r>
      <w:r w:rsidR="00BF0F6A">
        <w:t>data is read as bands. It is not sorted in the case of XLS files.</w:t>
      </w:r>
    </w:p>
    <w:p w:rsidR="001310CE" w:rsidRDefault="001310CE" w:rsidP="0049064B">
      <w:pPr>
        <w:pStyle w:val="Heading2"/>
      </w:pPr>
      <w:bookmarkStart w:id="168" w:name="_Ref354072820"/>
      <w:bookmarkStart w:id="169" w:name="_Ref354072822"/>
      <w:bookmarkStart w:id="170" w:name="_Toc355280347"/>
      <w:bookmarkStart w:id="171" w:name="_Toc356807275"/>
      <w:r w:rsidRPr="00084655">
        <w:t>Metadata</w:t>
      </w:r>
      <w:bookmarkEnd w:id="168"/>
      <w:bookmarkEnd w:id="169"/>
      <w:bookmarkEnd w:id="170"/>
      <w:bookmarkEnd w:id="171"/>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1310CE" w:rsidRDefault="001310CE" w:rsidP="00A7583F">
      <w:pPr>
        <w:pStyle w:val="Body"/>
      </w:pPr>
      <w:r>
        <w:t>For more information on the metadata parameters supported by SPECCHIO please refer to</w:t>
      </w:r>
      <w:r w:rsidRPr="00084655">
        <w:t xml:space="preserve"> Hüni et al.</w:t>
      </w:r>
      <w:r w:rsidR="005B3AA3" w:rsidRPr="00084655">
        <w:fldChar w:fldCharType="begin"/>
      </w:r>
      <w:r>
        <w:instrText xml:space="preserve"> ADDIN EN.CITE &lt;EndNote&gt;&lt;Cite ExcludeAuth="1"&gt;&lt;Author&gt;Hüni&lt;/Author&gt;&lt;Year&gt;2007&lt;/Year&gt;&lt;RecNum&gt;220&lt;/RecNum&gt;&lt;record&gt;&lt;rec-number&gt;220&lt;/rec-number&gt;&lt;foreign-keys&gt;&lt;key app="EN" db-id="0svr2tdvgevw2ned2pb5tt5ur5tdf0savr9s"&gt;220&lt;/key&gt;&lt;/foreign-keys&gt;&lt;ref-type name="Conference Proceedings"&gt;10&lt;/ref-type&gt;&lt;contributors&gt;&lt;authors&gt;&lt;author&gt;Hüni, A.&lt;/author&gt;&lt;author&gt;Nieke, Jens&lt;/author&gt;&lt;author&gt;Schopfer, J.&lt;/author&gt;&lt;author&gt;Kneubühler, M.&lt;/author&gt;&lt;author&gt;Itten, Klaus&lt;/author&gt;&lt;/authors&gt;&lt;/contributors&gt;&lt;titles&gt;&lt;title&gt;Metadata of Spectral Data Collections&lt;/title&gt;&lt;secondary-title&gt;5th EARSeL Workshop on Imaging Spectroscopy&lt;/secondary-title&gt;&lt;/titles&gt;&lt;pages&gt;14&lt;/pages&gt;&lt;dates&gt;&lt;year&gt;2007&lt;/year&gt;&lt;pub-dates&gt;&lt;date&gt;23-25 April 2007&lt;/date&gt;&lt;/pub-dates&gt;&lt;/dates&gt;&lt;pub-location&gt;Bruges, Belgium&lt;/pub-location&gt;&lt;urls&gt;&lt;/urls&gt;&lt;/record&gt;&lt;/Cite&gt;&lt;/EndNote&gt;</w:instrText>
      </w:r>
      <w:r w:rsidR="005B3AA3" w:rsidRPr="00084655">
        <w:fldChar w:fldCharType="separate"/>
      </w:r>
      <w:r w:rsidRPr="00084655">
        <w:rPr>
          <w:noProof/>
        </w:rPr>
        <w:t>(2007)</w:t>
      </w:r>
      <w:r w:rsidR="005B3AA3" w:rsidRPr="00084655">
        <w:fldChar w:fldCharType="end"/>
      </w:r>
      <w:r>
        <w:t xml:space="preserve"> </w:t>
      </w:r>
      <w:sdt>
        <w:sdtPr>
          <w:id w:val="12084322"/>
          <w:citation/>
        </w:sdtPr>
        <w:sdtContent>
          <w:r w:rsidR="005B3AA3">
            <w:fldChar w:fldCharType="begin"/>
          </w:r>
          <w:r w:rsidR="00243D76">
            <w:rPr>
              <w:lang w:val="en-AU"/>
            </w:rPr>
            <w:instrText xml:space="preserve"> CITATION Hün07 \l 3081 </w:instrText>
          </w:r>
          <w:r w:rsidR="005B3AA3">
            <w:fldChar w:fldCharType="separate"/>
          </w:r>
          <w:r w:rsidR="00E47832" w:rsidRPr="00E47832">
            <w:rPr>
              <w:noProof/>
              <w:lang w:val="en-AU"/>
            </w:rPr>
            <w:t>[2]</w:t>
          </w:r>
          <w:r w:rsidR="005B3AA3">
            <w:fldChar w:fldCharType="end"/>
          </w:r>
        </w:sdtContent>
      </w:sdt>
      <w:r w:rsidR="00152B61">
        <w:t xml:space="preserve">. </w:t>
      </w:r>
      <w:r w:rsidR="00243D76">
        <w:t xml:space="preserve"> </w:t>
      </w:r>
      <w:r w:rsidR="00243D76" w:rsidRPr="00243D76">
        <w:rPr>
          <w:rStyle w:val="DocActionChar"/>
        </w:rPr>
        <w:t>%%% Check this reference. It could be one of three. Even better, remove the need for it, because these are all references to info which should be in this document</w:t>
      </w:r>
      <w:r w:rsidR="00243D76">
        <w:rPr>
          <w:rStyle w:val="DocActionChar"/>
        </w:rPr>
        <w:t xml:space="preserve"> </w:t>
      </w:r>
      <w:r w:rsidRPr="00CF7394">
        <w:rPr>
          <w:rStyle w:val="DocActionChar"/>
        </w:rPr>
        <w:t>%%%</w:t>
      </w:r>
      <w:r>
        <w:rPr>
          <w:rStyle w:val="DocActionChar"/>
        </w:rPr>
        <w:t xml:space="preserve"> </w:t>
      </w:r>
      <w:r w:rsidR="00243D76">
        <w:rPr>
          <w:rStyle w:val="DocActionChar"/>
        </w:rPr>
        <w:t>Can I see the</w:t>
      </w:r>
      <w:r w:rsidRPr="00CF7394">
        <w:rPr>
          <w:rStyle w:val="DocActionChar"/>
        </w:rPr>
        <w:t>s</w:t>
      </w:r>
      <w:r w:rsidR="00243D76">
        <w:rPr>
          <w:rStyle w:val="DocActionChar"/>
        </w:rPr>
        <w:t>e three</w:t>
      </w:r>
      <w:r w:rsidRPr="00CF7394">
        <w:rPr>
          <w:rStyle w:val="DocActionChar"/>
        </w:rPr>
        <w:t xml:space="preserve"> reference</w:t>
      </w:r>
      <w:r w:rsidR="00243D76">
        <w:rPr>
          <w:rStyle w:val="DocActionChar"/>
        </w:rPr>
        <w:t>s</w:t>
      </w:r>
      <w:r w:rsidRPr="00CF7394">
        <w:rPr>
          <w:rStyle w:val="DocActionChar"/>
        </w:rPr>
        <w:t>?</w:t>
      </w:r>
      <w:r w:rsidR="00243D76">
        <w:rPr>
          <w:rStyle w:val="DocActionChar"/>
        </w:rPr>
        <w:t xml:space="preserve"> Ask Andy.</w:t>
      </w:r>
    </w:p>
    <w:p w:rsidR="001310CE" w:rsidRDefault="001310CE" w:rsidP="00A7583F">
      <w:pPr>
        <w:pStyle w:val="Heading3"/>
      </w:pPr>
      <w:bookmarkStart w:id="172" w:name="_Ref354084379"/>
      <w:bookmarkStart w:id="173" w:name="_Ref354084382"/>
      <w:bookmarkStart w:id="174" w:name="_Toc355280348"/>
      <w:bookmarkStart w:id="175" w:name="_Toc356807276"/>
      <w:r>
        <w:t>Campaign</w:t>
      </w:r>
      <w:r w:rsidR="00152B61">
        <w:t>-r</w:t>
      </w:r>
      <w:r>
        <w:t>elated Metadata</w:t>
      </w:r>
      <w:bookmarkEnd w:id="172"/>
      <w:bookmarkEnd w:id="173"/>
      <w:bookmarkEnd w:id="174"/>
      <w:bookmarkEnd w:id="175"/>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A7583F">
      <w:pPr>
        <w:pStyle w:val="Heading3"/>
      </w:pPr>
      <w:bookmarkStart w:id="176" w:name="_Ref354084522"/>
      <w:bookmarkStart w:id="177" w:name="_Ref354084526"/>
      <w:bookmarkStart w:id="178" w:name="_Toc355280349"/>
      <w:bookmarkStart w:id="179" w:name="_Toc356807277"/>
      <w:r>
        <w:t>Spectrum</w:t>
      </w:r>
      <w:r w:rsidR="00152B61">
        <w:t>-r</w:t>
      </w:r>
      <w:r>
        <w:t>elated Metadata</w:t>
      </w:r>
      <w:bookmarkEnd w:id="176"/>
      <w:bookmarkEnd w:id="177"/>
      <w:bookmarkEnd w:id="178"/>
      <w:bookmarkEnd w:id="179"/>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E47832" w:rsidRPr="00E47832">
          <w:rPr>
            <w:rStyle w:val="CrossReference"/>
          </w:rPr>
          <w:t>8.2</w:t>
        </w:r>
      </w:fldSimple>
      <w:r w:rsidRPr="009F581D">
        <w:rPr>
          <w:rStyle w:val="CrossReference"/>
        </w:rPr>
        <w:t xml:space="preserve"> </w:t>
      </w:r>
      <w:fldSimple w:instr=" REF _Ref356400902 \h  \* MERGEFORMAT ">
        <w:r w:rsidR="00E47832" w:rsidRPr="00E47832">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1310CE" w:rsidRPr="00155FA4" w:rsidRDefault="001310CE" w:rsidP="00155FA4">
      <w:pPr>
        <w:pStyle w:val="HeadingSubUnnumbered"/>
      </w:pPr>
      <w:r w:rsidRPr="00155FA4">
        <w:t>Campaign Details</w:t>
      </w:r>
    </w:p>
    <w:p w:rsidR="005E66DA" w:rsidRDefault="005E66DA" w:rsidP="005E66DA">
      <w:pPr>
        <w:pStyle w:val="Body"/>
      </w:pPr>
      <w:r>
        <w:t xml:space="preserve">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 </w:t>
      </w:r>
      <w:fldSimple w:instr=" REF _Ref354084379 \r \h  \* MERGEFORMAT ">
        <w:r w:rsidR="00E47832" w:rsidRPr="00E47832">
          <w:rPr>
            <w:rStyle w:val="CrossReference"/>
          </w:rPr>
          <w:t>3.10.1</w:t>
        </w:r>
      </w:fldSimple>
      <w:r w:rsidRPr="002B10D8">
        <w:rPr>
          <w:rStyle w:val="CrossReference"/>
        </w:rPr>
        <w:t xml:space="preserve"> </w:t>
      </w:r>
      <w:fldSimple w:instr=" REF _Ref354084379 \h  \* MERGEFORMAT ">
        <w:r w:rsidR="00E47832" w:rsidRPr="00E47832">
          <w:rPr>
            <w:rStyle w:val="CrossReference"/>
          </w:rPr>
          <w:t>Campaign-related Metadata</w:t>
        </w:r>
      </w:fldSimple>
      <w:r>
        <w:t>.</w:t>
      </w:r>
    </w:p>
    <w:p w:rsidR="0095151A" w:rsidRDefault="0095151A" w:rsidP="0095151A">
      <w:pPr>
        <w:pStyle w:val="Note"/>
      </w:pPr>
      <w:r>
        <w:t xml:space="preserve">Note </w:t>
      </w:r>
      <w:r>
        <w:tab/>
      </w:r>
      <w:r w:rsidR="005E66DA">
        <w:t xml:space="preserve">It is not recommended to generally enter Campaign metadata into these Spectrum-related metadata fields. Instead, use the Campaign Metadata fields described in section </w:t>
      </w:r>
      <w:fldSimple w:instr=" REF _Ref354084379 \r \h  \* MERGEFORMAT ">
        <w:r w:rsidR="00E47832" w:rsidRPr="00E47832">
          <w:rPr>
            <w:rStyle w:val="CrossReference"/>
          </w:rPr>
          <w:t>3.10.1</w:t>
        </w:r>
      </w:fldSimple>
      <w:r w:rsidR="005E66DA" w:rsidRPr="002B10D8">
        <w:rPr>
          <w:rStyle w:val="CrossReference"/>
        </w:rPr>
        <w:t xml:space="preserve"> </w:t>
      </w:r>
      <w:fldSimple w:instr=" REF _Ref354084379 \h  \* MERGEFORMAT ">
        <w:r w:rsidR="00E47832" w:rsidRPr="00E47832">
          <w:rPr>
            <w:rStyle w:val="CrossReference"/>
          </w:rPr>
          <w:t>Campaign-related Metadata</w:t>
        </w:r>
      </w:fldSimple>
      <w:r w:rsidR="005E66DA">
        <w:t xml:space="preserve">. These fields can </w:t>
      </w:r>
      <w:r>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155FA4">
      <w:pPr>
        <w:pStyle w:val="HeadingSubUnnumbered"/>
      </w:pPr>
      <w:r w:rsidRPr="00155FA4">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E47832" w:rsidRPr="00E47832">
          <w:rPr>
            <w:rStyle w:val="CrossReference"/>
          </w:rPr>
          <w:t>9</w:t>
        </w:r>
      </w:fldSimple>
      <w:r w:rsidR="004A2EFA" w:rsidRPr="009F581D">
        <w:rPr>
          <w:rStyle w:val="CrossReference"/>
        </w:rPr>
        <w:t xml:space="preserve"> </w:t>
      </w:r>
      <w:fldSimple w:instr=" REF _Ref356399222 \h  \* MERGEFORMAT ">
        <w:r w:rsidR="00E47832" w:rsidRPr="00E47832">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587"/>
        <w:gridCol w:w="7275"/>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5B3AA3">
                  <w:fldChar w:fldCharType="begin"/>
                </w:r>
                <w:r w:rsidR="006B0A5F">
                  <w:rPr>
                    <w:lang w:val="en-AU"/>
                  </w:rPr>
                  <w:instrText xml:space="preserve"> CITATION Aus08 \l 3081  </w:instrText>
                </w:r>
                <w:r w:rsidR="005B3AA3">
                  <w:fldChar w:fldCharType="separate"/>
                </w:r>
                <w:r w:rsidR="00E47832" w:rsidRPr="00E47832">
                  <w:rPr>
                    <w:noProof/>
                    <w:lang w:val="en-AU"/>
                  </w:rPr>
                  <w:t>[3]</w:t>
                </w:r>
                <w:r w:rsidR="005B3AA3">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155FA4">
      <w:pPr>
        <w:pStyle w:val="HeadingSubUnnumbered"/>
      </w:pPr>
      <w:r w:rsidRPr="00155FA4">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1968"/>
        <w:gridCol w:w="689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80" w:author="Peter" w:date="2013-05-08T09:19:00Z">
              <w:r>
                <w:t>]</w:t>
              </w:r>
            </w:ins>
            <w:r w:rsidR="006C44F0">
              <w:t xml:space="preserve"> Ambient air pressure</w:t>
            </w:r>
            <w:del w:id="181"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82" w:author="Peter" w:date="2013-05-08T09:19:00Z">
              <w:r>
                <w:t>]</w:t>
              </w:r>
            </w:ins>
            <w:r w:rsidR="006C44F0">
              <w:t xml:space="preserve"> Ambient air temperature</w:t>
            </w:r>
            <w:del w:id="183"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4" w:author="Peter" w:date="2013-05-08T09:19:00Z">
              <w:r>
                <w:t>[</w:t>
              </w:r>
            </w:ins>
            <w:r w:rsidR="006C44F0">
              <w:t>Percentage</w:t>
            </w:r>
            <w:ins w:id="185" w:author="Peter" w:date="2013-05-08T09:19:00Z">
              <w:r>
                <w:t>]</w:t>
              </w:r>
            </w:ins>
            <w:r w:rsidR="006C44F0">
              <w:t xml:space="preserve"> </w:t>
            </w:r>
            <w:r w:rsidR="006C44F0" w:rsidRPr="006C44F0">
              <w:t xml:space="preserve">Relative air humidity </w:t>
            </w:r>
            <w:del w:id="186"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6C44F0" w:rsidRDefault="006C44F0" w:rsidP="006C44F0">
            <w:pPr>
              <w:pStyle w:val="TableText"/>
            </w:pPr>
            <w:r>
              <w:t>[</w:t>
            </w:r>
            <w:r w:rsidR="00821621">
              <w:t>Drop down list</w:t>
            </w:r>
            <w:r>
              <w:t xml:space="preserve">] </w:t>
            </w:r>
            <w:r w:rsidRPr="006C44F0">
              <w:t>Describes where data were spectrally acquired, i.e. Field or laboratory</w:t>
            </w:r>
          </w:p>
          <w:p w:rsidR="00821621" w:rsidRDefault="00821621" w:rsidP="00821621">
            <w:pPr>
              <w:pStyle w:val="DocAction"/>
            </w:pPr>
            <w:r>
              <w:t>%%% Where are these list elements defined?</w:t>
            </w:r>
            <w:r w:rsidR="007A07DA">
              <w:t xml:space="preserve"> Nick/Andy</w:t>
            </w:r>
          </w:p>
          <w:p w:rsidR="00D0611E" w:rsidRPr="00D0611E" w:rsidRDefault="00D0611E" w:rsidP="00D0611E">
            <w:pPr>
              <w:pStyle w:val="DocAction"/>
            </w:pPr>
            <w:r>
              <w:t>%%% List of defined vocabulary system table - taxonomy. Could be augmented by system admins.</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AE0AA7" w:rsidRDefault="006C44F0">
            <w:pPr>
              <w:pStyle w:val="TableText"/>
            </w:pPr>
            <w:r>
              <w:t xml:space="preserve">[Metres/second] </w:t>
            </w:r>
            <w:r w:rsidRPr="006C44F0">
              <w:t>Speed of the wind</w:t>
            </w:r>
          </w:p>
          <w:p w:rsidR="0061012D" w:rsidRDefault="0061012D" w:rsidP="0061012D">
            <w:pPr>
              <w:pStyle w:val="TableText"/>
            </w:pPr>
            <w:r>
              <w:t xml:space="preserve">Values in this field are generally estimates. </w:t>
            </w:r>
            <w:r w:rsidRPr="0061012D">
              <w:rPr>
                <w:rStyle w:val="DocActionChar"/>
              </w:rPr>
              <w:t xml:space="preserve">%%% </w:t>
            </w:r>
            <w:r>
              <w:rPr>
                <w:rStyle w:val="DocActionChar"/>
              </w:rPr>
              <w:t xml:space="preserve">This is my comment. </w:t>
            </w:r>
            <w:r w:rsidRPr="0061012D">
              <w:rPr>
                <w:rStyle w:val="DocActionChar"/>
              </w:rPr>
              <w:t xml:space="preserve">Is </w:t>
            </w:r>
            <w:r>
              <w:rPr>
                <w:rStyle w:val="DocActionChar"/>
              </w:rPr>
              <w:t>it</w:t>
            </w:r>
            <w:r w:rsidRPr="0061012D">
              <w:rPr>
                <w:rStyle w:val="DocActionChar"/>
              </w:rPr>
              <w:t xml:space="preserve"> true?</w:t>
            </w:r>
            <w:r w:rsidR="007A07DA">
              <w:rPr>
                <w:rStyle w:val="DocActionChar"/>
              </w:rPr>
              <w:t xml:space="preserve"> Andy</w:t>
            </w:r>
            <w:r w:rsidR="00CC34B9">
              <w:rPr>
                <w:rStyle w:val="DocActionChar"/>
              </w:rPr>
              <w:t xml:space="preserve"> Estimated or measured.</w:t>
            </w:r>
          </w:p>
        </w:tc>
      </w:tr>
    </w:tbl>
    <w:p w:rsidR="001310CE" w:rsidRPr="00155FA4" w:rsidRDefault="001310CE" w:rsidP="00155FA4">
      <w:pPr>
        <w:pStyle w:val="HeadingSubUnnumbered"/>
      </w:pPr>
      <w:r w:rsidRPr="00155FA4">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04"/>
        <w:gridCol w:w="7258"/>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1310CE" w:rsidRDefault="00C96D90" w:rsidP="00C96D90">
            <w:pPr>
              <w:pStyle w:val="TableText"/>
              <w:rPr>
                <w:del w:id="187" w:author="Peter" w:date="2013-05-08T09:19:00Z"/>
              </w:rPr>
            </w:pPr>
            <w:ins w:id="188" w:author="Peter" w:date="2013-05-08T09:19:00Z">
              <w:r>
                <w:t xml:space="preserve">If </w:t>
              </w:r>
              <w:r w:rsidR="002935FF">
                <w:t>the acquisition system’s</w:t>
              </w:r>
            </w:ins>
            <w:del w:id="189" w:author="Peter" w:date="2013-05-08T09:19:00Z">
              <w:r>
                <w:delText xml:space="preserve"> This</w:delText>
              </w:r>
            </w:del>
            <w:r>
              <w:t xml:space="preserve"> time </w:t>
            </w:r>
            <w:ins w:id="190" w:author="Peter" w:date="2013-05-08T09:19:00Z">
              <w:r w:rsidR="002935FF">
                <w:t>was</w:t>
              </w:r>
            </w:ins>
            <w:del w:id="191" w:author="Peter" w:date="2013-05-08T09:19:00Z">
              <w:r>
                <w:delText>is set from %%%. If this is</w:delText>
              </w:r>
            </w:del>
            <w:r>
              <w:t xml:space="preserve"> not set to UTC, </w:t>
            </w:r>
            <w:ins w:id="192" w:author="Peter" w:date="2013-05-08T09:19:00Z">
              <w:r w:rsidR="002935FF">
                <w:t>then</w:t>
              </w:r>
            </w:ins>
            <w:del w:id="193"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194" w:author="Peter" w:date="2013-05-08T09:19:00Z">
              <w:r w:rsidR="005B3AA3">
                <w:fldChar w:fldCharType="begin"/>
              </w:r>
              <w:r w:rsidR="00410625">
                <w:instrText xml:space="preserve"> REF _Ref157338239 \r \h  \* MERGEFORMAT </w:instrText>
              </w:r>
            </w:ins>
            <w:ins w:id="195" w:author="Peter" w:date="2013-05-08T09:19:00Z">
              <w:r w:rsidR="005B3AA3">
                <w:fldChar w:fldCharType="separate"/>
              </w:r>
            </w:ins>
            <w:r w:rsidR="00E47832" w:rsidRPr="00E47832">
              <w:rPr>
                <w:rStyle w:val="CrossReference"/>
              </w:rPr>
              <w:t>6.4</w:t>
            </w:r>
            <w:ins w:id="196" w:author="Peter" w:date="2013-05-08T09:19:00Z">
              <w:r w:rsidR="005B3AA3">
                <w:fldChar w:fldCharType="end"/>
              </w:r>
              <w:r w:rsidR="002935FF" w:rsidRPr="002935FF">
                <w:rPr>
                  <w:rStyle w:val="CrossReference"/>
                </w:rPr>
                <w:t xml:space="preserve"> </w:t>
              </w:r>
              <w:r w:rsidR="005B3AA3">
                <w:fldChar w:fldCharType="begin"/>
              </w:r>
              <w:r w:rsidR="00410625">
                <w:instrText xml:space="preserve"> REF _Ref157338239 \h  \* MERGEFORMAT </w:instrText>
              </w:r>
            </w:ins>
            <w:ins w:id="197" w:author="Peter" w:date="2013-05-08T09:19:00Z">
              <w:r w:rsidR="005B3AA3">
                <w:fldChar w:fldCharType="separate"/>
              </w:r>
            </w:ins>
            <w:r w:rsidR="00E47832" w:rsidRPr="00E47832">
              <w:rPr>
                <w:rStyle w:val="CrossReference"/>
              </w:rPr>
              <w:t>UTC Time Correction</w:t>
            </w:r>
            <w:ins w:id="198" w:author="Peter" w:date="2013-05-08T09:19:00Z">
              <w:r w:rsidR="005B3AA3">
                <w:fldChar w:fldCharType="end"/>
              </w:r>
              <w:r>
                <w:t>.</w:t>
              </w:r>
            </w:ins>
            <w:del w:id="199" w:author="Peter" w:date="2013-05-08T09:19:00Z">
              <w:r>
                <w:delText>%%%.</w:delText>
              </w:r>
            </w:del>
          </w:p>
          <w:p w:rsidR="005B3AA3" w:rsidRDefault="00C96D90" w:rsidP="005B3AA3">
            <w:pPr>
              <w:pStyle w:val="TableText"/>
              <w:pPrChange w:id="200" w:author="Peter" w:date="2013-05-08T09:19:00Z">
                <w:pPr>
                  <w:pStyle w:val="DocAction"/>
                </w:pPr>
              </w:pPrChange>
            </w:pPr>
            <w:del w:id="201"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61012D" w:rsidRDefault="002935FF" w:rsidP="002935FF">
            <w:pPr>
              <w:pStyle w:val="TableText"/>
            </w:pPr>
            <w:ins w:id="202" w:author="Peter" w:date="2013-05-08T09:19:00Z">
              <w:r>
                <w:t xml:space="preserve">This Attribute </w:t>
              </w:r>
            </w:ins>
            <w:r w:rsidR="0061012D">
              <w:t>is</w:t>
            </w:r>
            <w:ins w:id="203" w:author="Peter" w:date="2013-05-08T09:19:00Z">
              <w:r>
                <w:t xml:space="preserve"> always be present</w:t>
              </w:r>
            </w:ins>
            <w:r w:rsidR="0061012D">
              <w:t xml:space="preserve"> and is generally set by Specchio when the spectrum is read</w:t>
            </w:r>
            <w:ins w:id="204" w:author="Peter" w:date="2013-05-08T09:19:00Z">
              <w:r>
                <w:t>.</w:t>
              </w:r>
            </w:ins>
          </w:p>
          <w:p w:rsidR="002935FF" w:rsidRDefault="002935FF" w:rsidP="0061012D">
            <w:pPr>
              <w:pStyle w:val="TableText"/>
              <w:rPr>
                <w:ins w:id="205" w:author="Peter" w:date="2013-05-08T09:19:00Z"/>
              </w:rPr>
            </w:pPr>
            <w:ins w:id="206" w:author="Peter" w:date="2013-05-08T09:19:00Z">
              <w:r>
                <w:t xml:space="preserve">If no data is available, </w:t>
              </w:r>
            </w:ins>
            <w:r w:rsidR="0061012D">
              <w:t xml:space="preserve">it should be </w:t>
            </w:r>
            <w:ins w:id="207" w:author="Peter" w:date="2013-05-08T09:19:00Z">
              <w:r>
                <w:t xml:space="preserve">set to </w:t>
              </w:r>
              <w:r w:rsidRPr="00EF56D8">
                <w:rPr>
                  <w:rStyle w:val="GUIWord"/>
                </w:rPr>
                <w:t>Nil</w:t>
              </w:r>
              <w:r>
                <w:t>.</w:t>
              </w:r>
            </w:ins>
            <w:r w:rsidR="0061012D">
              <w:t xml:space="preserve"> However, a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08" w:author="Peter" w:date="2013-05-08T09:19:00Z">
              <w:r w:rsidR="002935FF">
                <w:t>S</w:t>
              </w:r>
              <w:r>
                <w:t>pectra</w:t>
              </w:r>
            </w:ins>
            <w:del w:id="209"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1310CE" w:rsidRDefault="001310CE" w:rsidP="00305207">
            <w:pPr>
              <w:pStyle w:val="TableText"/>
            </w:pPr>
            <w:r>
              <w:t>[alpha string]</w:t>
            </w:r>
            <w:r w:rsidR="006C44F0">
              <w:t xml:space="preserve"> </w:t>
            </w:r>
            <w:r w:rsidR="006C44F0" w:rsidRPr="006C44F0">
              <w:t>Version of the input file</w:t>
            </w:r>
          </w:p>
          <w:p w:rsidR="006C44F0" w:rsidRDefault="006C44F0" w:rsidP="003D4CCB">
            <w:pPr>
              <w:pStyle w:val="DocAction"/>
            </w:pPr>
            <w:r>
              <w:t>%%% File content version, or file format version?</w:t>
            </w:r>
            <w:r w:rsidR="00B93C94">
              <w:t xml:space="preserve"> Is it </w:t>
            </w:r>
            <w:r w:rsidR="0061012D">
              <w:t xml:space="preserve">ever </w:t>
            </w:r>
            <w:r w:rsidR="00B93C94">
              <w:t xml:space="preserve">auto-loaded – </w:t>
            </w:r>
            <w:r w:rsidR="004567B8">
              <w:t xml:space="preserve">evaluate by </w:t>
            </w:r>
            <w:r w:rsidR="00B93C94">
              <w:t>check</w:t>
            </w:r>
            <w:r w:rsidR="004567B8">
              <w:t>ing</w:t>
            </w:r>
            <w:r w:rsidR="00B93C94">
              <w:t xml:space="preserve"> what it gets set to for well-defined file formats and for </w:t>
            </w:r>
            <w:r w:rsidR="003D4CCB">
              <w:t>XLS</w:t>
            </w:r>
            <w:r w:rsidR="00B93C94">
              <w:t>, TXT, etc.</w:t>
            </w:r>
            <w:r w:rsidR="007A07DA">
              <w:t xml:space="preserve"> Andy</w:t>
            </w:r>
            <w:r w:rsidR="00CC34B9">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10" w:author="Peter" w:date="2013-05-08T09:19:00Z"/>
              </w:rPr>
            </w:pPr>
            <w:ins w:id="211" w:author="Peter" w:date="2013-05-08T09:19:00Z">
              <w:r>
                <w:t>This value is automatically set when the Spectrum is uploaded to Specchio.</w:t>
              </w:r>
            </w:ins>
            <w:r w:rsidR="0061012D">
              <w:t xml:space="preserve"> </w:t>
            </w:r>
            <w:r w:rsidR="00B93C94" w:rsidRPr="0061012D">
              <w:rPr>
                <w:rStyle w:val="DocActionChar"/>
              </w:rPr>
              <w:t>%</w:t>
            </w:r>
            <w:r w:rsidR="00587DC2" w:rsidRPr="0061012D">
              <w:rPr>
                <w:rStyle w:val="DocActionChar"/>
              </w:rPr>
              <w:t>%% Is it set to the Specchio client’s time or the Specchio server’s time or UTC?</w:t>
            </w:r>
            <w:r w:rsidR="007A07DA">
              <w:rPr>
                <w:rStyle w:val="DocActionChar"/>
              </w:rPr>
              <w:t xml:space="preserve"> Andy/Nick</w:t>
            </w:r>
            <w:r w:rsidR="00CC34B9">
              <w:rPr>
                <w:rStyle w:val="DocActionChar"/>
              </w:rPr>
              <w:t xml:space="preserve"> System time of the server.</w:t>
            </w:r>
          </w:p>
          <w:p w:rsidR="001310CE" w:rsidRDefault="00C96D90" w:rsidP="00C96D90">
            <w:pPr>
              <w:pStyle w:val="TableText"/>
            </w:pPr>
            <w:del w:id="212"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13" w:author="Peter" w:date="2013-05-08T09:19:00Z">
              <w:r>
                <w:t>.</w:t>
              </w:r>
            </w:ins>
            <w:del w:id="214"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5" w:author="Peter" w:date="2013-05-08T09:19:00Z">
              <w:r w:rsidR="00D642A9">
                <w:t>Describes the nature</w:t>
              </w:r>
            </w:ins>
            <w:del w:id="216" w:author="Peter" w:date="2013-05-08T09:19:00Z">
              <w:r w:rsidR="00D642A9" w:rsidRPr="00084655">
                <w:delText>Name</w:delText>
              </w:r>
            </w:del>
            <w:r w:rsidR="00D642A9" w:rsidRPr="00084655">
              <w:t xml:space="preserve"> of the </w:t>
            </w:r>
            <w:del w:id="217" w:author="Peter" w:date="2013-05-08T09:19:00Z">
              <w:r w:rsidR="00D642A9" w:rsidRPr="00084655">
                <w:delText xml:space="preserve">spectral </w:delText>
              </w:r>
            </w:del>
            <w:r w:rsidR="00D642A9" w:rsidRPr="00084655">
              <w:t>measurement</w:t>
            </w:r>
            <w:r w:rsidR="00D642A9">
              <w:t xml:space="preserve"> - s</w:t>
            </w:r>
            <w:ins w:id="218" w:author="Peter" w:date="2013-05-08T09:19:00Z">
              <w:r w:rsidR="00D642A9">
                <w:t>elect from</w:t>
              </w:r>
            </w:ins>
            <w:r w:rsidR="00D642A9">
              <w:t xml:space="preserve">: </w:t>
            </w:r>
            <w:r w:rsidR="00D642A9" w:rsidRPr="00B93C94">
              <w:t>Reflectance, Radiance, Transmission, Absorbance, DNs, Irradiance, Mueller10, Mueller20, Wavelength</w:t>
            </w:r>
            <w:ins w:id="219" w:author="Peter" w:date="2013-05-08T09:19:00Z">
              <w:r w:rsidR="00D642A9">
                <w:t>.</w:t>
              </w:r>
            </w:ins>
          </w:p>
          <w:p w:rsidR="00EF56D8" w:rsidRDefault="00EF56D8" w:rsidP="00305207">
            <w:pPr>
              <w:pStyle w:val="TableText"/>
            </w:pPr>
            <w:ins w:id="220" w:author="Peter" w:date="2013-05-08T09:19:00Z">
              <w:r>
                <w:t xml:space="preserve">This Attribute is compulsory and cannot be deleted. If no data is available, set it to </w:t>
              </w:r>
              <w:r w:rsidRPr="00EF56D8">
                <w:rPr>
                  <w:rStyle w:val="GUIWord"/>
                </w:rPr>
                <w:t>Nil</w:t>
              </w:r>
              <w:r>
                <w:t>.</w:t>
              </w:r>
            </w:ins>
          </w:p>
          <w:p w:rsidR="001310CE" w:rsidRDefault="00B93C94" w:rsidP="00D642A9">
            <w:pPr>
              <w:pStyle w:val="DocAction"/>
            </w:pPr>
            <w:r>
              <w:t xml:space="preserve">%%% Is it set </w:t>
            </w:r>
            <w:r w:rsidR="004567B8">
              <w:t>by</w:t>
            </w:r>
            <w:r>
              <w:t xml:space="preserve"> upload in most cases?</w:t>
            </w:r>
            <w:r w:rsidR="007A07DA">
              <w:t xml:space="preserve"> Andy</w:t>
            </w:r>
            <w:r w:rsidR="00CC34B9">
              <w:t xml:space="preserve"> Usually set automatically, but from TXT or XLS or other file that does not say, user defines it. If not set, plotting may not be correct. Target/reference link. Links only make sense if target=radiance, and reference is radiance or irradiance.</w:t>
            </w:r>
            <w:del w:id="221"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2B10D8" w:rsidRDefault="001310CE" w:rsidP="00305207">
            <w:pPr>
              <w:pStyle w:val="TableText"/>
            </w:pPr>
            <w:r>
              <w:t>[</w:t>
            </w:r>
            <w:r w:rsidR="00B93C94">
              <w:t>Integer</w:t>
            </w:r>
            <w:r>
              <w:t xml:space="preserve">] </w:t>
            </w:r>
            <w:r w:rsidR="0079636E">
              <w:t xml:space="preserve">Some </w:t>
            </w:r>
            <w:r w:rsidR="002B10D8">
              <w:t xml:space="preserve">recording devices </w:t>
            </w:r>
            <w:ins w:id="222" w:author="Peter" w:date="2013-05-08T09:19:00Z">
              <w:r w:rsidR="00723D0B">
                <w:t xml:space="preserve">and file formats </w:t>
              </w:r>
            </w:ins>
            <w:r w:rsidR="002B10D8">
              <w:t>apply a number which is recorded in the Spectrum file</w:t>
            </w:r>
            <w:del w:id="223"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 </w:t>
            </w:r>
            <w:r w:rsidR="00155FA4">
              <w:t xml:space="preserve">Most other loaders do not set this value, although some loaders may generate an artificial number. This behaviour is deprecated and should not be relied upon. </w:t>
            </w:r>
            <w:r w:rsidR="00155FA4" w:rsidRPr="00155FA4">
              <w:rPr>
                <w:rStyle w:val="DocActionChar"/>
              </w:rPr>
              <w:t>%%% Wording</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155FA4">
      <w:pPr>
        <w:pStyle w:val="HeadingSubUnnumbered"/>
      </w:pPr>
      <w:r w:rsidRPr="00155FA4">
        <w:t>Generic Target Properties</w:t>
      </w:r>
    </w:p>
    <w:p w:rsidR="003E6F8A" w:rsidRPr="003E6F8A" w:rsidRDefault="003E6F8A" w:rsidP="00CB4748">
      <w:pPr>
        <w:pStyle w:val="Body"/>
        <w:rPr>
          <w:lang w:val="en-AU" w:eastAsia="ja-JP"/>
        </w:rPr>
      </w:pPr>
      <w:r w:rsidRPr="003E6F8A">
        <w:rPr>
          <w:lang w:val="en-AU" w:eastAsia="ja-JP"/>
        </w:rPr>
        <w:t>The Generic Target Properties group</w:t>
      </w:r>
      <w:r w:rsidR="00CB4748">
        <w:rPr>
          <w:lang w:val="en-AU" w:eastAsia="ja-JP"/>
        </w:rPr>
        <w:t>s</w:t>
      </w:r>
      <w:r w:rsidRPr="003E6F8A">
        <w:rPr>
          <w:lang w:val="en-AU" w:eastAsia="ja-JP"/>
        </w:rPr>
        <w:t xml:space="preserve"> hold data related to a target or sample irrespective of the study case, i.e. sample number would e.g. apply to both soil and vegetation studies.</w:t>
      </w:r>
      <w:r w:rsidR="00CB4748">
        <w:rPr>
          <w:lang w:val="en-AU" w:eastAsia="ja-JP"/>
        </w:rPr>
        <w:t xml:space="preserve"> </w:t>
      </w:r>
      <w:r w:rsidR="00CB4748" w:rsidRPr="00CB4748">
        <w:rPr>
          <w:rStyle w:val="DocActionChar"/>
        </w:rPr>
        <w:t>%%% Clarify these words, which came from Andy.</w:t>
      </w:r>
    </w:p>
    <w:tbl>
      <w:tblPr>
        <w:tblStyle w:val="TableSimple"/>
        <w:tblW w:w="0" w:type="auto"/>
        <w:tblLook w:val="04A0"/>
      </w:tblPr>
      <w:tblGrid>
        <w:gridCol w:w="1607"/>
        <w:gridCol w:w="7255"/>
      </w:tblGrid>
      <w:tr w:rsidR="00D642A9"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may be a different time from when it was measured.</w:t>
            </w:r>
            <w:r w:rsidR="004567B8">
              <w:t xml:space="preserve"> </w:t>
            </w:r>
            <w:r w:rsidR="004567B8" w:rsidRPr="004567B8">
              <w:rPr>
                <w:rStyle w:val="DocActionChar"/>
              </w:rPr>
              <w:t>%%% Local time?</w:t>
            </w:r>
            <w:r w:rsidR="00D642A9">
              <w:rPr>
                <w:rStyle w:val="DocActionChar"/>
              </w:rPr>
              <w:t xml:space="preserve"> Does it ever get filled in automatically?</w:t>
            </w:r>
            <w:r w:rsidR="007A07DA">
              <w:rPr>
                <w:rStyle w:val="DocActionChar"/>
              </w:rPr>
              <w:t xml:space="preserve"> Andy</w:t>
            </w:r>
            <w:r w:rsidR="00155FA4">
              <w:rPr>
                <w:rStyle w:val="DocActionChar"/>
              </w:rPr>
              <w:t xml:space="preserve"> Mostly auto to local time.</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24" w:author="Peter" w:date="2013-05-08T09:19:00Z">
              <w:r>
                <w:t>.</w:t>
              </w:r>
            </w:ins>
            <w:del w:id="225" w:author="Peter" w:date="2013-05-08T09:19:00Z">
              <w:r>
                <w:delText>.)</w:delText>
              </w:r>
            </w:del>
          </w:p>
        </w:tc>
      </w:tr>
      <w:tr w:rsidR="00D642A9"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D642A9"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D642A9"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26"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r w:rsidR="007A07DA">
              <w:t xml:space="preserve"> Andy</w:t>
            </w:r>
          </w:p>
          <w:p w:rsidR="00155FA4" w:rsidRPr="00155FA4" w:rsidRDefault="00155FA4" w:rsidP="00155FA4">
            <w:pPr>
              <w:pStyle w:val="DocAction"/>
            </w:pPr>
            <w:r>
              <w:t>%%% Asked Andy, but he didn’t know. Maybe various samples from the one target.</w:t>
            </w:r>
          </w:p>
        </w:tc>
      </w:tr>
      <w:tr w:rsidR="00D642A9"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310CE" w:rsidRDefault="001310CE" w:rsidP="00305207">
            <w:pPr>
              <w:pStyle w:val="TableText"/>
            </w:pPr>
            <w:r>
              <w:t>[alpha string]</w:t>
            </w:r>
            <w:r w:rsidR="00B93C94">
              <w:t xml:space="preserve"> </w:t>
            </w:r>
            <w:r w:rsidR="00B93C94" w:rsidRPr="00B93C94">
              <w:t>Identification of the target that was collected</w:t>
            </w:r>
          </w:p>
          <w:p w:rsidR="00155FA4" w:rsidRDefault="00155FA4" w:rsidP="00305207">
            <w:pPr>
              <w:pStyle w:val="TableText"/>
            </w:pPr>
          </w:p>
        </w:tc>
      </w:tr>
    </w:tbl>
    <w:p w:rsidR="001310CE" w:rsidRPr="00155FA4" w:rsidRDefault="001310CE" w:rsidP="00155FA4">
      <w:pPr>
        <w:pStyle w:val="HeadingSubUnnumbered"/>
      </w:pPr>
      <w:r w:rsidRPr="00155FA4">
        <w:t>Illumination</w:t>
      </w:r>
    </w:p>
    <w:tbl>
      <w:tblPr>
        <w:tblStyle w:val="TableSimple"/>
        <w:tblW w:w="0" w:type="auto"/>
        <w:tblLook w:val="04A0"/>
      </w:tblPr>
      <w:tblGrid>
        <w:gridCol w:w="1616"/>
        <w:gridCol w:w="7246"/>
      </w:tblGrid>
      <w:tr w:rsidR="007A535E"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7A535E">
            <w:pPr>
              <w:pStyle w:val="TableText"/>
            </w:pPr>
            <w:r w:rsidRPr="007A535E">
              <w:t xml:space="preserve">[alpha string] </w:t>
            </w:r>
            <w:r w:rsidR="007A535E" w:rsidRPr="007A535E">
              <w:t>Description of illumination polarisation, typically “Horizontal” or “Vertical”</w:t>
            </w:r>
          </w:p>
        </w:tc>
      </w:tr>
      <w:tr w:rsidR="007A535E"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7A535E" w:rsidRDefault="001310CE" w:rsidP="007A535E">
            <w:pPr>
              <w:pStyle w:val="TableText"/>
            </w:pPr>
            <w:r>
              <w:t>[</w:t>
            </w:r>
            <w:r w:rsidR="007A535E">
              <w:t>Degrees</w:t>
            </w:r>
            <w:r>
              <w:t xml:space="preserve">] </w:t>
            </w:r>
            <w:r w:rsidR="007A535E">
              <w:t>Polarisation direction</w:t>
            </w:r>
          </w:p>
          <w:p w:rsidR="001310CE" w:rsidRDefault="007A535E" w:rsidP="007A535E">
            <w:pPr>
              <w:pStyle w:val="DocAction"/>
            </w:pPr>
            <w:r w:rsidRPr="007A535E">
              <w:t>%</w:t>
            </w:r>
            <w:r w:rsidR="001310CE" w:rsidRPr="007A535E">
              <w:t xml:space="preserve">%% Angle measured from where? </w:t>
            </w:r>
            <w:r>
              <w:t>Clockwise from vertical? Anti-clockwise from +ve X-axis (i.e right pointing direction)?</w:t>
            </w:r>
            <w:r w:rsidR="007A07DA">
              <w:t xml:space="preserve"> Andy</w:t>
            </w:r>
          </w:p>
        </w:tc>
      </w:tr>
    </w:tbl>
    <w:p w:rsidR="001310CE" w:rsidRPr="00155FA4" w:rsidRDefault="001310CE" w:rsidP="00155FA4">
      <w:pPr>
        <w:pStyle w:val="HeadingSubUnnumbered"/>
      </w:pPr>
      <w:r w:rsidRPr="00155FA4">
        <w:t>Instrument</w:t>
      </w:r>
    </w:p>
    <w:p w:rsidR="00CB4748" w:rsidRDefault="00CB4748" w:rsidP="003E6F8A">
      <w:pPr>
        <w:pStyle w:val="DocAction"/>
      </w:pPr>
      <w:r>
        <w:t xml:space="preserve">This Group of Attributes describes the specific </w:t>
      </w:r>
      <w:r w:rsidRPr="0014777F">
        <w:rPr>
          <w:rStyle w:val="Strong"/>
          <w:b w:val="0"/>
          <w:bCs w:val="0"/>
        </w:rPr>
        <w:t xml:space="preserve">spectroradiographic </w:t>
      </w:r>
      <w:r>
        <w:t>Instrument which was used to measure this Spectrum and the Sensor Type which is used in that Instrument.</w:t>
      </w:r>
    </w:p>
    <w:p w:rsidR="003E6F8A" w:rsidRPr="003E6F8A" w:rsidRDefault="003E6F8A" w:rsidP="003E6F8A">
      <w:pPr>
        <w:pStyle w:val="DocAction"/>
      </w:pPr>
      <w:r w:rsidRPr="003E6F8A">
        <w:t>-- the Instrument should be entered if known.</w:t>
      </w:r>
      <w:r>
        <w:br/>
      </w:r>
      <w:r w:rsidRPr="003E6F8A">
        <w:t>-- If no Instrument is entered, the Sensor should be entered and will be used, otheriwse it is ignored.</w:t>
      </w:r>
      <w:r>
        <w:br/>
      </w:r>
      <w:r w:rsidRPr="003E6F8A">
        <w:t>-- Presently the Calibration number is ignored, but it should be set correctly, even if an Instrument is entered and the Sensor is not. In future, some processing functions may resort to using this value if the calibrations do not have sufficient date information.</w:t>
      </w:r>
      <w:r>
        <w:br/>
      </w:r>
    </w:p>
    <w:p w:rsidR="003E6F8A" w:rsidRPr="003E6F8A" w:rsidRDefault="003E6F8A" w:rsidP="003E6F8A">
      <w:pPr>
        <w:pStyle w:val="DocAction"/>
        <w:rPr>
          <w:lang w:val="en-AU" w:eastAsia="ja-JP"/>
        </w:rPr>
      </w:pPr>
      <w:r w:rsidRPr="003E6F8A">
        <w:t>%%% Email comment from Andy: It could happen that an instrument is not in the list of known instruments, and as administrator rights are required to add instruments, users might just add the calibration number. Hopefully, at some point the instrument would be added, at which point it could be used for integrity checks.</w:t>
      </w:r>
      <w:r w:rsidRPr="003E6F8A">
        <w:br/>
      </w:r>
      <w:r w:rsidRPr="003E6F8A">
        <w:br/>
      </w:r>
      <w:r w:rsidRPr="003E6F8A">
        <w:rPr>
          <w:lang w:val="en-AU" w:eastAsia="ja-JP"/>
        </w:rPr>
        <w:t>In most cases, the sensor will be set automatically during data loading.</w:t>
      </w:r>
      <w:r>
        <w:rPr>
          <w:lang w:val="en-AU" w:eastAsia="ja-JP"/>
        </w:rPr>
        <w:br/>
      </w:r>
      <w:r>
        <w:rPr>
          <w:lang w:val="en-AU" w:eastAsia="ja-JP"/>
        </w:rPr>
        <w:br/>
      </w:r>
      <w:r w:rsidRPr="003E6F8A">
        <w:rPr>
          <w:lang w:val="en-AU" w:eastAsia="ja-JP"/>
        </w:rPr>
        <w:t>It should never happen that an instrument is set but no sensor; for practical reasons the instrument should actually enforce the sensor. Setting the sensor could also be checked versus the number of spectral bands of the spectra, as they must always match. However, the interface is not that smart at this point.</w:t>
      </w:r>
      <w:r>
        <w:rPr>
          <w:lang w:val="en-AU" w:eastAsia="ja-JP"/>
        </w:rPr>
        <w:br/>
      </w:r>
      <w:r>
        <w:rPr>
          <w:lang w:val="en-AU" w:eastAsia="ja-JP"/>
        </w:rPr>
        <w:br/>
      </w:r>
      <w:r w:rsidRPr="003E6F8A">
        <w:rPr>
          <w:lang w:val="en-AU" w:eastAsia="ja-JP"/>
        </w:rPr>
        <w:t>The calibration number should be filled in if no calibration data referring to this particular calibration is stored with the instrument. Of course, it may also be entered even if the calibration exists in the system.</w:t>
      </w:r>
    </w:p>
    <w:tbl>
      <w:tblPr>
        <w:tblStyle w:val="TableSimple"/>
        <w:tblW w:w="0" w:type="auto"/>
        <w:tblLook w:val="04A0"/>
      </w:tblPr>
      <w:tblGrid>
        <w:gridCol w:w="1649"/>
        <w:gridCol w:w="7213"/>
        <w:tblGridChange w:id="227">
          <w:tblGrid>
            <w:gridCol w:w="709"/>
            <w:gridCol w:w="885"/>
            <w:gridCol w:w="764"/>
            <w:gridCol w:w="6396"/>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28" w:author="Peter" w:date="2013-05-08T09:19:00Z">
              <w:r w:rsidR="00CB4748">
                <w:t>Th</w:t>
              </w:r>
            </w:ins>
            <w:r w:rsidR="00CB4748">
              <w:t>e</w:t>
            </w:r>
            <w:ins w:id="229" w:author="Peter" w:date="2013-05-08T09:19:00Z">
              <w:r w:rsidR="00CB4748">
                <w:t xml:space="preserve"> name </w:t>
              </w:r>
            </w:ins>
            <w:r w:rsidR="00CB4748">
              <w:t>of</w:t>
            </w:r>
            <w:ins w:id="230"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31" w:author="Peter" w:date="2013-05-08T09:19:00Z">
              <w:r w:rsidR="00CB4748">
                <w:t>used to take these measurements</w:t>
              </w:r>
            </w:ins>
          </w:p>
          <w:p w:rsidR="00CB4748" w:rsidRPr="00C41199" w:rsidRDefault="00CB4748" w:rsidP="00CB4748">
            <w:pPr>
              <w:pStyle w:val="TableText"/>
              <w:rPr>
                <w:rPrChange w:id="232" w:author="Peter" w:date="2013-05-08T09:19:00Z">
                  <w:rPr>
                    <w:rStyle w:val="DocActionChar"/>
                    <w:i w:val="0"/>
                  </w:rPr>
                </w:rPrChange>
              </w:rPr>
            </w:pPr>
            <w:r>
              <w:t xml:space="preserve">The drop down list is a predefined list of </w:t>
            </w:r>
            <w:ins w:id="233" w:author="Peter" w:date="2013-05-08T09:19:00Z">
              <w:r>
                <w:t xml:space="preserve">Instruments which is created using the </w:t>
              </w:r>
              <w:r w:rsidRPr="00C41199">
                <w:rPr>
                  <w:rStyle w:val="GUIWord"/>
                </w:rPr>
                <w:t>Data maintenance/</w:t>
              </w:r>
            </w:ins>
            <w:del w:id="234"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5B3AA3" w:rsidRPr="005B3AA3">
              <w:rPr>
                <w:rStyle w:val="GUIWord"/>
                <w:rPrChange w:id="235" w:author="Peter" w:date="2013-05-08T09:19:00Z">
                  <w:rPr>
                    <w:rStyle w:val="DocActionChar"/>
                  </w:rPr>
                </w:rPrChange>
              </w:rPr>
              <w:t xml:space="preserve">Instrument </w:t>
            </w:r>
            <w:ins w:id="236" w:author="Peter" w:date="2013-05-08T09:19:00Z">
              <w:r w:rsidRPr="00C41199">
                <w:rPr>
                  <w:rStyle w:val="GUIWord"/>
                </w:rPr>
                <w:t>admin.</w:t>
              </w:r>
              <w:r>
                <w:t xml:space="preserve"> </w:t>
              </w:r>
            </w:ins>
            <w:r w:rsidR="005B3AA3" w:rsidRPr="005B3AA3">
              <w:rPr>
                <w:rPrChange w:id="237" w:author="Peter" w:date="2013-05-08T09:19:00Z">
                  <w:rPr>
                    <w:rStyle w:val="DocActionChar"/>
                  </w:rPr>
                </w:rPrChange>
              </w:rPr>
              <w:t>function</w:t>
            </w:r>
            <w:del w:id="238" w:author="Peter" w:date="2013-05-08T09:19:00Z">
              <w:r>
                <w:rPr>
                  <w:rStyle w:val="DocActionChar"/>
                </w:rPr>
                <w:delText xml:space="preserve"> metadata editor</w:delText>
              </w:r>
            </w:del>
            <w:r w:rsidR="005B3AA3" w:rsidRPr="005B3AA3">
              <w:rPr>
                <w:rPrChange w:id="239" w:author="Peter" w:date="2013-05-08T09:19:00Z">
                  <w:rPr>
                    <w:rStyle w:val="DocActionChar"/>
                  </w:rPr>
                </w:rPrChange>
              </w:rPr>
              <w:t>.</w:t>
            </w:r>
          </w:p>
          <w:p w:rsidR="00CB4748" w:rsidRDefault="00CB4748" w:rsidP="00305207">
            <w:pPr>
              <w:pStyle w:val="TableText"/>
            </w:pPr>
            <w:r>
              <w:t>Th</w:t>
            </w:r>
            <w:ins w:id="240" w:author="Peter" w:date="2013-05-08T09:19:00Z">
              <w:r w:rsidR="002935FF">
                <w:t xml:space="preserve">is Attribute is </w:t>
              </w:r>
            </w:ins>
            <w:r w:rsidR="00BE1D96">
              <w:t>always present</w:t>
            </w:r>
            <w:ins w:id="241" w:author="Peter" w:date="2013-05-08T09:19:00Z">
              <w:r w:rsidR="002935FF">
                <w:t xml:space="preserve"> and cannot be deleted. If no data is available, set it to </w:t>
              </w:r>
              <w:r w:rsidR="002935FF" w:rsidRPr="00EF56D8">
                <w:rPr>
                  <w:rStyle w:val="GUIWord"/>
                </w:rPr>
                <w:t>Nil</w:t>
              </w:r>
              <w:r w:rsidR="002935FF">
                <w:t>.</w:t>
              </w:r>
            </w:ins>
          </w:p>
          <w:p w:rsidR="004D7399" w:rsidRDefault="00CB4748" w:rsidP="00BE1D96">
            <w:pPr>
              <w:pStyle w:val="TableText"/>
            </w:pPr>
            <w:r>
              <w:t xml:space="preserve">This </w:t>
            </w:r>
            <w:r w:rsidR="00BE1D96">
              <w:t>Attribute</w:t>
            </w:r>
            <w:r>
              <w:t xml:space="preserve"> is generally set when Spectra are loaded. See </w:t>
            </w:r>
            <w:fldSimple w:instr=" REF _Ref356491633 \r \h  \* MERGEFORMAT ">
              <w:r w:rsidR="00E47832" w:rsidRPr="00E47832">
                <w:rPr>
                  <w:rStyle w:val="CrossReference"/>
                </w:rPr>
                <w:t>3.9</w:t>
              </w:r>
            </w:fldSimple>
            <w:r w:rsidRPr="00CB4748">
              <w:rPr>
                <w:rStyle w:val="CrossReference"/>
              </w:rPr>
              <w:t xml:space="preserve"> </w:t>
            </w:r>
            <w:fldSimple w:instr=" REF _Ref356491633 \h  \* MERGEFORMAT ">
              <w:r w:rsidR="00E47832" w:rsidRPr="00E47832">
                <w:rPr>
                  <w:rStyle w:val="CrossReference"/>
                </w:rPr>
                <w:t>Matching Spectra to Instruments and Sensors on Loading</w:t>
              </w:r>
            </w:fldSimple>
            <w:r>
              <w:t xml:space="preserve"> for more information on this process.</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E1D96" w:rsidRDefault="00BE1D96" w:rsidP="00BE1D96">
            <w:pPr>
              <w:pStyle w:val="TableText"/>
            </w:pPr>
            <w:r>
              <w:t>This Sensor Attribute is ignored if the Instrument Attribute above is set.</w:t>
            </w:r>
          </w:p>
          <w:p w:rsidR="002935FF" w:rsidRDefault="002935FF" w:rsidP="002935FF">
            <w:pPr>
              <w:pStyle w:val="TableText"/>
              <w:rPr>
                <w:ins w:id="242" w:author="Peter" w:date="2013-05-08T09:19:00Z"/>
              </w:rPr>
            </w:pPr>
            <w:ins w:id="243" w:author="Peter" w:date="2013-05-08T09:19:00Z">
              <w:r>
                <w:t xml:space="preserve">This Attribute is </w:t>
              </w:r>
            </w:ins>
            <w:r w:rsidR="00BE1D96">
              <w:t>always present</w:t>
            </w:r>
            <w:ins w:id="244" w:author="Peter" w:date="2013-05-08T09:19:00Z">
              <w:r>
                <w:t xml:space="preserve"> and cannot be deleted. If </w:t>
              </w:r>
            </w:ins>
            <w:r w:rsidR="0014777F">
              <w:t>not required</w:t>
            </w:r>
            <w:ins w:id="245" w:author="Peter" w:date="2013-05-08T09:19:00Z">
              <w:r>
                <w:t xml:space="preserve">, </w:t>
              </w:r>
            </w:ins>
            <w:r w:rsidR="00BE1D96">
              <w:t xml:space="preserve">it can be </w:t>
            </w:r>
            <w:ins w:id="246" w:author="Peter" w:date="2013-05-08T09:19:00Z">
              <w:r>
                <w:t xml:space="preserve">set to </w:t>
              </w:r>
              <w:r w:rsidRPr="00EF56D8">
                <w:rPr>
                  <w:rStyle w:val="GUIWord"/>
                </w:rPr>
                <w:t>Nil</w:t>
              </w:r>
              <w:r>
                <w:t>.</w:t>
              </w:r>
            </w:ins>
          </w:p>
          <w:p w:rsidR="006A683F" w:rsidRDefault="00BE1D96">
            <w:pPr>
              <w:pStyle w:val="TableText"/>
            </w:pPr>
            <w:r>
              <w:t xml:space="preserve">This Attribute is generally set when Spectra are loaded. See </w:t>
            </w:r>
            <w:fldSimple w:instr=" REF _Ref356491633 \r \h  \* MERGEFORMAT ">
              <w:r w:rsidR="00E47832" w:rsidRPr="00E47832">
                <w:rPr>
                  <w:rStyle w:val="CrossReference"/>
                </w:rPr>
                <w:t>3.9</w:t>
              </w:r>
            </w:fldSimple>
            <w:r w:rsidRPr="00CB4748">
              <w:rPr>
                <w:rStyle w:val="CrossReference"/>
              </w:rPr>
              <w:t xml:space="preserve"> </w:t>
            </w:r>
            <w:fldSimple w:instr=" REF _Ref356491633 \h  \* MERGEFORMAT ">
              <w:r w:rsidR="00E47832" w:rsidRPr="00E47832">
                <w:rPr>
                  <w:rStyle w:val="CrossReference"/>
                </w:rPr>
                <w:t>Matching Spectra to Instruments and Sensors on Loading</w:t>
              </w:r>
            </w:fldSimple>
            <w:r>
              <w:t xml:space="preserve"> for more information on this process.</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E97B4D" w:rsidRPr="00BE1D96" w:rsidRDefault="00BE1D96" w:rsidP="00EF5480">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p>
        </w:tc>
      </w:tr>
      <w:tr w:rsidR="004D7399" w:rsidTr="00CB4748">
        <w:tblPrEx>
          <w:tblW w:w="0" w:type="auto"/>
          <w:tblPrExChange w:id="247" w:author="Peter" w:date="2013-05-08T09:19:00Z">
            <w:tblPrEx>
              <w:tblW w:w="0" w:type="auto"/>
              <w:tblInd w:w="817" w:type="dxa"/>
            </w:tblPrEx>
          </w:tblPrExChange>
        </w:tblPrEx>
        <w:trPr>
          <w:trPrChange w:id="248" w:author="Peter" w:date="2013-05-08T09:19:00Z">
            <w:trPr>
              <w:gridAfter w:val="0"/>
            </w:trPr>
          </w:trPrChange>
        </w:trPr>
        <w:tc>
          <w:tcPr>
            <w:tcW w:w="0" w:type="auto"/>
            <w:tcPrChange w:id="24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50"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EF5480" w:rsidRDefault="00EF5480" w:rsidP="007A535E">
            <w:pPr>
              <w:pStyle w:val="TableText"/>
            </w:pPr>
            <w:r>
              <w:t xml:space="preserve">This is additional text information to describe the Instrument. It is recommended to use it if </w:t>
            </w:r>
            <w:r w:rsidR="00D93CA9">
              <w:t xml:space="preserve">the Instrument used is not in the Specchio’s Instrument List and </w:t>
            </w:r>
            <w:r>
              <w:t xml:space="preserve">the Instrument Attribute above is </w:t>
            </w:r>
            <w:r w:rsidR="00D93CA9">
              <w:t xml:space="preserve">therefore </w:t>
            </w:r>
            <w:r>
              <w:t>Nil.</w:t>
            </w:r>
          </w:p>
          <w:p w:rsidR="007A535E" w:rsidRDefault="007A535E" w:rsidP="00D93CA9">
            <w:pPr>
              <w:pStyle w:val="TableText"/>
            </w:pPr>
            <w:r>
              <w:t>This name may</w:t>
            </w:r>
            <w:r w:rsidRPr="007A535E">
              <w:t xml:space="preserve"> potentially </w:t>
            </w:r>
            <w:r>
              <w:t xml:space="preserve">be </w:t>
            </w:r>
            <w:r w:rsidRPr="007A535E">
              <w:t xml:space="preserve">different </w:t>
            </w:r>
            <w:r>
              <w:t>from</w:t>
            </w:r>
            <w:r w:rsidRPr="007A535E">
              <w:t xml:space="preserve"> </w:t>
            </w:r>
            <w:r w:rsidR="00D93CA9">
              <w:t>any I</w:t>
            </w:r>
            <w:r w:rsidRPr="007A535E">
              <w:t xml:space="preserve">nstrument in the database if used during a particular campaign where all </w:t>
            </w:r>
            <w:r w:rsidR="00D93CA9" w:rsidRPr="007A535E">
              <w:t xml:space="preserve">Instruments </w:t>
            </w:r>
            <w:r w:rsidRPr="007A535E">
              <w:t>were named.</w:t>
            </w:r>
            <w:r w:rsidR="00D93CA9">
              <w:t xml:space="preserve"> </w:t>
            </w:r>
            <w:r w:rsidR="00D93CA9" w:rsidRPr="00D93CA9">
              <w:rPr>
                <w:rStyle w:val="DocActionChar"/>
              </w:rPr>
              <w:t>%%% I don’t follow this.</w:t>
            </w:r>
            <w:r w:rsidR="007A07DA">
              <w:rPr>
                <w:rStyle w:val="DocActionChar"/>
              </w:rPr>
              <w:t xml:space="preserve"> Andy</w:t>
            </w:r>
            <w:r w:rsidR="00334C91">
              <w:rPr>
                <w:rStyle w:val="DocActionChar"/>
              </w:rPr>
              <w:t xml:space="preserve">  Maybe just and alternate name, for clarity.</w:t>
            </w:r>
            <w:r w:rsidR="007A07DA">
              <w:rPr>
                <w:rStyle w:val="DocActionChar"/>
              </w:rPr>
              <w:t xml:space="preserve"> </w:t>
            </w:r>
          </w:p>
        </w:tc>
      </w:tr>
      <w:tr w:rsidR="004D7399" w:rsidTr="00CB4748">
        <w:tblPrEx>
          <w:tblW w:w="0" w:type="auto"/>
          <w:tblPrExChange w:id="251" w:author="Peter" w:date="2013-05-08T09:19:00Z">
            <w:tblPrEx>
              <w:tblW w:w="0" w:type="auto"/>
              <w:tblInd w:w="817" w:type="dxa"/>
            </w:tblPrEx>
          </w:tblPrExChange>
        </w:tblPrEx>
        <w:trPr>
          <w:trPrChange w:id="252" w:author="Peter" w:date="2013-05-08T09:19:00Z">
            <w:trPr>
              <w:gridAfter w:val="0"/>
            </w:trPr>
          </w:trPrChange>
        </w:trPr>
        <w:tc>
          <w:tcPr>
            <w:tcW w:w="0" w:type="auto"/>
            <w:tcPrChange w:id="25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54"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instrument is not </w:t>
            </w:r>
            <w:r w:rsidR="004567B8">
              <w:t>shown in the drop down lists</w:t>
            </w:r>
            <w:r w:rsidR="007A535E" w:rsidRPr="007A535E">
              <w:t>.</w:t>
            </w:r>
          </w:p>
        </w:tc>
      </w:tr>
    </w:tbl>
    <w:p w:rsidR="001310CE" w:rsidRPr="00155FA4" w:rsidRDefault="001310CE" w:rsidP="00155FA4">
      <w:pPr>
        <w:pStyle w:val="HeadingSubUnnumbered"/>
      </w:pPr>
      <w:r w:rsidRPr="00155FA4">
        <w:t>Instrument Settings</w:t>
      </w:r>
    </w:p>
    <w:p w:rsidR="005679CD" w:rsidRDefault="005679CD" w:rsidP="00A7583F">
      <w:pPr>
        <w:pStyle w:val="Body"/>
        <w:rPr>
          <w:ins w:id="255" w:author="Peter" w:date="2013-05-08T09:19:00Z"/>
        </w:rPr>
      </w:pPr>
      <w:ins w:id="256" w:author="Peter" w:date="2013-05-08T09:19:00Z">
        <w:r>
          <w:t xml:space="preserve">These attributes describe the settings of the </w:t>
        </w:r>
      </w:ins>
      <w:r w:rsidR="001310CE">
        <w:t xml:space="preserve">Instrument </w:t>
      </w:r>
      <w:ins w:id="257" w:author="Peter" w:date="2013-05-08T09:19:00Z">
        <w:r>
          <w:t>at the time the Spect</w:t>
        </w:r>
      </w:ins>
      <w:r w:rsidR="00D93CA9">
        <w:t>r</w:t>
      </w:r>
      <w:ins w:id="258" w:author="Peter" w:date="2013-05-08T09:19:00Z">
        <w:r>
          <w:t>um was observed.</w:t>
        </w:r>
      </w:ins>
    </w:p>
    <w:p w:rsidR="001310CE" w:rsidRDefault="005679CD" w:rsidP="00A7583F">
      <w:pPr>
        <w:pStyle w:val="Body"/>
      </w:pPr>
      <w:ins w:id="259" w:author="Peter" w:date="2013-05-08T09:19:00Z">
        <w:r>
          <w:t xml:space="preserve">For some Instruments and file formats, the following </w:t>
        </w:r>
        <w:r w:rsidR="001310CE">
          <w:t>Instrument settings</w:t>
        </w:r>
        <w:r>
          <w:t xml:space="preserve"> are read</w:t>
        </w:r>
      </w:ins>
      <w:del w:id="260" w:author="Peter" w:date="2013-05-08T09:19:00Z">
        <w:r w:rsidR="001310CE">
          <w:delText>settings, depending on the sensor. Automatically generated</w:delText>
        </w:r>
      </w:del>
      <w:r w:rsidR="001310CE">
        <w:t xml:space="preserve"> from the </w:t>
      </w:r>
      <w:ins w:id="261" w:author="Peter" w:date="2013-05-08T09:19:00Z">
        <w:r>
          <w:t>Spectrum</w:t>
        </w:r>
      </w:ins>
      <w:del w:id="262" w:author="Peter" w:date="2013-05-08T09:19:00Z">
        <w:r w:rsidR="001310CE">
          <w:delText>spectral</w:delText>
        </w:r>
      </w:del>
      <w:r w:rsidR="001310CE">
        <w:t xml:space="preserve"> input file</w:t>
      </w:r>
      <w:ins w:id="263" w:author="Peter" w:date="2013-05-08T09:19:00Z">
        <w:r>
          <w:t xml:space="preserve"> and set into the Spectrum metadata</w:t>
        </w:r>
      </w:ins>
      <w:r w:rsidR="001310CE">
        <w:t>.</w:t>
      </w:r>
      <w:r w:rsidR="00F95093">
        <w:t xml:space="preserve"> </w:t>
      </w:r>
      <w:r w:rsidR="00F95093" w:rsidRPr="00F95093">
        <w:rPr>
          <w:rStyle w:val="DocActionChar"/>
        </w:rPr>
        <w:t>%%% Make this statement stronger.</w:t>
      </w:r>
    </w:p>
    <w:tbl>
      <w:tblPr>
        <w:tblStyle w:val="TableGrid"/>
        <w:tblW w:w="0" w:type="auto"/>
        <w:tblInd w:w="817" w:type="dxa"/>
        <w:tblLook w:val="04A0"/>
      </w:tblPr>
      <w:tblGrid>
        <w:gridCol w:w="1732"/>
        <w:gridCol w:w="7022"/>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1310CE" w:rsidRDefault="007A535E" w:rsidP="00305207">
            <w:pPr>
              <w:pStyle w:val="TableText"/>
            </w:pPr>
            <w:r>
              <w:t xml:space="preserve">[Alpha string] </w:t>
            </w:r>
            <w:r w:rsidRPr="007A535E">
              <w:t>Dark current has been compensated for by the instrument (ON/OFF)</w:t>
            </w:r>
          </w:p>
          <w:p w:rsidR="007A535E" w:rsidRDefault="007A535E" w:rsidP="007A535E">
            <w:pPr>
              <w:pStyle w:val="DocAction"/>
            </w:pPr>
            <w:r>
              <w:t>%%% Does this mean you should only put in ON or OFF, or typical values are ON or OFF? Why isn’t this a Boolean field?</w:t>
            </w:r>
            <w:r w:rsidR="004567B8">
              <w:t xml:space="preserve"> Does anything check for these values, so does it have to be exactly correct?</w:t>
            </w:r>
            <w:r w:rsidR="007A07DA">
              <w:t xml:space="preserve"> Andy</w:t>
            </w:r>
            <w:r w:rsidR="00334C91">
              <w:t xml:space="preserve"> Automatically set to ON or OFF if known, otherwise it’s not present. Just for user info.</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1310CE" w:rsidRDefault="001310CE" w:rsidP="00305207">
            <w:pPr>
              <w:pStyle w:val="TableText"/>
            </w:pPr>
            <w:r>
              <w:t>[ms]</w:t>
            </w:r>
            <w:r w:rsidR="00042627">
              <w:t xml:space="preserve"> Integration time</w:t>
            </w:r>
          </w:p>
          <w:p w:rsidR="00042627" w:rsidRDefault="00042627" w:rsidP="00042627">
            <w:pPr>
              <w:pStyle w:val="DocAction"/>
            </w:pPr>
            <w:r>
              <w:t>%%% What is being integrated?</w:t>
            </w:r>
            <w:r w:rsidR="007A07DA">
              <w:t xml:space="preserve"> Andy</w:t>
            </w:r>
            <w:r w:rsidR="00334C91">
              <w:t xml:space="preserve"> Jargon so users will know.</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Default="00042627" w:rsidP="00042627">
            <w:pPr>
              <w:pStyle w:val="DocAction"/>
            </w:pPr>
            <w:r>
              <w:t>%%% Does this mean you should only put in ON or OFF, or typical values are ON or OFF? Why isn’t this a Boolean field?</w:t>
            </w:r>
            <w:r w:rsidR="007A07DA">
              <w:t xml:space="preserve"> Andy</w:t>
            </w:r>
            <w:r w:rsidR="00F95093">
              <w:t xml:space="preserve">  As before.</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64" w:author="Peter" w:date="2013-05-08T09:19:00Z"/>
        </w:rPr>
      </w:pPr>
      <w:ins w:id="265" w:author="Peter" w:date="2013-05-08T09:19:00Z">
        <w:r>
          <w:t>These attributes describe</w:t>
        </w:r>
      </w:ins>
      <w:del w:id="266" w:author="Peter" w:date="2013-05-08T09:19:00Z">
        <w:r w:rsidR="000F2D03" w:rsidRPr="000F2D03">
          <w:delText>This group defines how</w:delText>
        </w:r>
      </w:del>
      <w:r w:rsidR="000F2D03" w:rsidRPr="000F2D03">
        <w:t xml:space="preserve"> the </w:t>
      </w:r>
      <w:ins w:id="267" w:author="Peter" w:date="2013-05-08T09:19:00Z">
        <w:r>
          <w:t>way in which</w:t>
        </w:r>
      </w:ins>
      <w:del w:id="268" w:author="Peter" w:date="2013-05-08T09:19:00Z">
        <w:r w:rsidR="000F2D03" w:rsidRPr="000F2D03">
          <w:delText>instrument has been set up.</w:delText>
        </w:r>
      </w:del>
    </w:p>
    <w:p w:rsidR="005B3AA3" w:rsidRDefault="001310CE" w:rsidP="005B3AA3">
      <w:pPr>
        <w:pStyle w:val="Body"/>
        <w:pPrChange w:id="269" w:author="Peter" w:date="2013-05-08T09:19:00Z">
          <w:pPr>
            <w:pStyle w:val="DocAction"/>
          </w:pPr>
        </w:pPrChange>
      </w:pPr>
      <w:del w:id="270" w:author="Peter" w:date="2013-05-08T09:19:00Z">
        <w:r w:rsidRPr="00245A33">
          <w:delText>%%% How does</w:delText>
        </w:r>
      </w:del>
      <w:r w:rsidRPr="00245A33">
        <w:t xml:space="preserve"> the </w:t>
      </w:r>
      <w:del w:id="271" w:author="Peter" w:date="2013-05-08T09:19:00Z">
        <w:r w:rsidRPr="00245A33">
          <w:delText xml:space="preserve">objective of this group differ from </w:delText>
        </w:r>
      </w:del>
      <w:r w:rsidRPr="00245A33">
        <w:t xml:space="preserve">Instrument </w:t>
      </w:r>
      <w:ins w:id="272" w:author="Peter" w:date="2013-05-08T09:19:00Z">
        <w:r w:rsidR="005679CD">
          <w:t xml:space="preserve">was being used </w:t>
        </w:r>
        <w:r w:rsidR="00C82A81">
          <w:t>at</w:t>
        </w:r>
      </w:ins>
      <w:del w:id="273" w:author="Peter" w:date="2013-05-08T09:19:00Z">
        <w:r w:rsidRPr="00245A33">
          <w:delText>and Instrument Settings?</w:delText>
        </w:r>
        <w:r w:rsidR="00E97B4D">
          <w:delText xml:space="preserve"> This is any further manually recorded information related to</w:delText>
        </w:r>
      </w:del>
      <w:r w:rsidR="00E97B4D">
        <w:t xml:space="preserve"> the </w:t>
      </w:r>
      <w:ins w:id="274" w:author="Peter" w:date="2013-05-08T09:19:00Z">
        <w:r w:rsidR="00C82A81">
          <w:t>time the Spectrum was observed</w:t>
        </w:r>
      </w:ins>
      <w:del w:id="275"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76" w:author="Peter" w:date="2013-05-08T09:19:00Z"/>
        </w:rPr>
      </w:pPr>
      <w:ins w:id="277" w:author="Peter" w:date="2013-05-08T09:19:00Z">
        <w:r>
          <w:t>For some file formats (particularly HDF files), the following Instrumentation settings are read from the Spectrum input file and set into the Spectrum metadata.</w:t>
        </w:r>
      </w:ins>
    </w:p>
    <w:tbl>
      <w:tblPr>
        <w:tblStyle w:val="TableGrid"/>
        <w:tblW w:w="0" w:type="auto"/>
        <w:tblInd w:w="817" w:type="dxa"/>
        <w:tblLook w:val="04A0"/>
      </w:tblPr>
      <w:tblGrid>
        <w:gridCol w:w="1817"/>
        <w:gridCol w:w="6937"/>
      </w:tblGrid>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42627"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Default="00042627" w:rsidP="00A30980">
            <w:pPr>
              <w:pStyle w:val="TableText"/>
            </w:pPr>
            <w:r>
              <w:t>[</w:t>
            </w:r>
            <w:r w:rsidR="00963352">
              <w:t>Drop down list</w:t>
            </w:r>
            <w:r>
              <w:t xml:space="preserve">] </w:t>
            </w:r>
            <w:r w:rsidRPr="00042627">
              <w:t>Contact probe instrumentation name, usually includes a light source and provides optical input to the spectrometer.</w:t>
            </w:r>
          </w:p>
          <w:p w:rsidR="00042627" w:rsidRPr="00084655" w:rsidRDefault="00963352" w:rsidP="00963352">
            <w:pPr>
              <w:pStyle w:val="DocAction"/>
            </w:pPr>
            <w:r>
              <w:t>%%% Where are these names defined?</w:t>
            </w:r>
            <w:r w:rsidR="007A07DA">
              <w:t xml:space="preserve"> Andy/Nick</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042627" w:rsidRDefault="00042627" w:rsidP="00A30980">
            <w:pPr>
              <w:pStyle w:val="TableText"/>
            </w:pPr>
            <w:r>
              <w:t>[</w:t>
            </w:r>
            <w:r w:rsidR="00963352">
              <w:t>Drop down list</w:t>
            </w:r>
            <w:r>
              <w:t xml:space="preserve">] </w:t>
            </w:r>
            <w:r w:rsidR="00A30980" w:rsidRPr="00084655">
              <w:t>Goniometer</w:t>
            </w:r>
            <w:r>
              <w:t xml:space="preserve"> name</w:t>
            </w:r>
          </w:p>
          <w:p w:rsidR="001310CE" w:rsidRPr="00A30980" w:rsidRDefault="00963352" w:rsidP="00392B0B">
            <w:pPr>
              <w:pStyle w:val="DocAction"/>
            </w:pPr>
            <w:r>
              <w:t>%%% Where are these names defined?</w:t>
            </w:r>
            <w:r w:rsidR="007A07DA">
              <w:t xml:space="preserve"> Andy/Nick</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963352" w:rsidRDefault="00392B0B" w:rsidP="00963352">
            <w:pPr>
              <w:pStyle w:val="TableText"/>
            </w:pPr>
            <w:r>
              <w:t>[</w:t>
            </w:r>
            <w:r w:rsidR="00963352">
              <w:t>Drop down list</w:t>
            </w:r>
            <w:r>
              <w:t xml:space="preserve">] </w:t>
            </w:r>
            <w:r w:rsidRPr="00392B0B">
              <w:t>Illumination source name, e.g. Sun or Hg lamp</w:t>
            </w:r>
          </w:p>
          <w:p w:rsidR="001310CE" w:rsidRDefault="00963352" w:rsidP="00963352">
            <w:pPr>
              <w:pStyle w:val="DocAction"/>
            </w:pPr>
            <w:r>
              <w:t>%%% Where are these names defined?</w:t>
            </w:r>
            <w:r w:rsidR="007A07DA">
              <w:t xml:space="preserve"> Andy/Nick</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963352" w:rsidRDefault="00392B0B" w:rsidP="00963352">
            <w:pPr>
              <w:pStyle w:val="TableText"/>
            </w:pPr>
            <w:r>
              <w:t>[</w:t>
            </w:r>
            <w:r w:rsidR="00963352">
              <w:t>Drop down list</w:t>
            </w:r>
            <w:r>
              <w:t xml:space="preserve">] </w:t>
            </w:r>
            <w:r w:rsidRPr="00392B0B">
              <w:t>Integrating sphere name</w:t>
            </w:r>
          </w:p>
          <w:p w:rsidR="001310CE" w:rsidRDefault="00963352" w:rsidP="00963352">
            <w:pPr>
              <w:pStyle w:val="DocAction"/>
            </w:pPr>
            <w:r>
              <w:t>%%% Where are these names defined?</w:t>
            </w:r>
            <w:r w:rsidR="007A07DA">
              <w:t xml:space="preserve"> Andy/Nick</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963352">
            <w:pPr>
              <w:pStyle w:val="TableText"/>
            </w:pPr>
            <w:ins w:id="278" w:author="Peter" w:date="2013-05-08T09:19:00Z">
              <w:r>
                <w:t xml:space="preserve">This Attribute is compulsory and cannot be deleted. If no data is available, set it to </w:t>
              </w:r>
              <w:r w:rsidRPr="00EF56D8">
                <w:rPr>
                  <w:rStyle w:val="GUIWord"/>
                </w:rPr>
                <w:t>Nil</w:t>
              </w:r>
              <w:r>
                <w:t>.</w:t>
              </w:r>
            </w:ins>
          </w:p>
        </w:tc>
      </w:tr>
      <w:tr w:rsidR="00A30980"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392B0B" w:rsidRDefault="00392B0B" w:rsidP="00305207">
            <w:pPr>
              <w:pStyle w:val="TableText"/>
            </w:pPr>
            <w:r>
              <w:t xml:space="preserve">[Alpha string] </w:t>
            </w:r>
            <w:r w:rsidRPr="00392B0B">
              <w:t>Description of white refer</w:t>
            </w:r>
            <w:r>
              <w:t>ence target</w:t>
            </w:r>
          </w:p>
          <w:p w:rsidR="00963352" w:rsidRDefault="00963352" w:rsidP="00963352">
            <w:pPr>
              <w:pStyle w:val="DocAction"/>
            </w:pPr>
            <w:r>
              <w:t>%%% I’d like to clarify the meanings of “Reference”, Target”, “Reference Panel” and “Reference Target”.</w:t>
            </w:r>
            <w:r w:rsidR="007A07DA">
              <w:t xml:space="preserve"> Andy</w:t>
            </w:r>
            <w:r w:rsidR="00F95093">
              <w:t xml:space="preserve"> Same as “White Reference Panel”</w:t>
            </w:r>
          </w:p>
          <w:p w:rsidR="001310CE" w:rsidRDefault="00392B0B" w:rsidP="00305207">
            <w:pPr>
              <w:pStyle w:val="TableText"/>
            </w:pPr>
            <w:r w:rsidRPr="00392B0B">
              <w:t>Additional information than held by database reference panel data</w:t>
            </w:r>
            <w:r>
              <w:t xml:space="preserve"> </w:t>
            </w:r>
            <w:r w:rsidRPr="00392B0B">
              <w:rPr>
                <w:rStyle w:val="DocActionChar"/>
              </w:rPr>
              <w:t>%%% Wording</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305207">
            <w:pPr>
              <w:pStyle w:val="TableText"/>
            </w:pPr>
            <w:r>
              <w:t xml:space="preserve">[Alpha string] </w:t>
            </w:r>
            <w:r w:rsidRPr="00392B0B">
              <w:t xml:space="preserve">Freely </w:t>
            </w:r>
            <w:r>
              <w:t>chosen</w:t>
            </w:r>
            <w:r w:rsidRPr="00392B0B">
              <w:t xml:space="preserve"> keyword that describes a spectrum or a spectral collection</w:t>
            </w:r>
          </w:p>
          <w:p w:rsidR="00392B0B" w:rsidRDefault="00392B0B" w:rsidP="00305207">
            <w:pPr>
              <w:pStyle w:val="TableText"/>
            </w:pPr>
            <w:r>
              <w:t>Multiple keyword fields can be added.</w:t>
            </w:r>
            <w:r w:rsidR="00C974FC">
              <w:t xml:space="preserve"> </w:t>
            </w:r>
            <w:r w:rsidR="00C974FC" w:rsidRPr="00C974FC">
              <w:rPr>
                <w:rStyle w:val="DocActionChar"/>
              </w:rPr>
              <w:t>%%% Not yet true!</w:t>
            </w:r>
          </w:p>
          <w:p w:rsidR="001310CE" w:rsidRDefault="003E508C" w:rsidP="00C974FC">
            <w:pPr>
              <w:pStyle w:val="TableText"/>
            </w:pPr>
            <w:ins w:id="279" w:author="Peter" w:date="2013-05-08T09:19:00Z">
              <w:r>
                <w:t>Take care on spelling and avoid leading or trailing spaces to avoid confusion when searching. Keyword</w:t>
              </w:r>
            </w:ins>
            <w:r w:rsidR="00C974FC">
              <w:t xml:space="preserve"> searching is</w:t>
            </w:r>
            <w:ins w:id="280"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81" w:author="Peter" w:date="2013-05-08T09:19:00Z">
          <w:tblPr>
            <w:tblStyle w:val="TableGrid"/>
            <w:tblW w:w="0" w:type="auto"/>
            <w:tblInd w:w="817" w:type="dxa"/>
            <w:tblLook w:val="04A0"/>
          </w:tblPr>
        </w:tblPrChange>
      </w:tblPr>
      <w:tblGrid>
        <w:gridCol w:w="1268"/>
        <w:gridCol w:w="7486"/>
        <w:tblGridChange w:id="282">
          <w:tblGrid>
            <w:gridCol w:w="817"/>
            <w:gridCol w:w="591"/>
            <w:gridCol w:w="677"/>
            <w:gridCol w:w="6669"/>
            <w:gridCol w:w="817"/>
          </w:tblGrid>
        </w:tblGridChange>
      </w:tblGrid>
      <w:tr w:rsidR="001310CE" w:rsidTr="00963352">
        <w:trPr>
          <w:cantSplit/>
          <w:trPrChange w:id="283" w:author="Peter" w:date="2013-05-08T09:19:00Z">
            <w:trPr>
              <w:gridAfter w:val="0"/>
            </w:trPr>
          </w:trPrChange>
        </w:trPr>
        <w:tc>
          <w:tcPr>
            <w:tcW w:w="0" w:type="auto"/>
            <w:tcPrChange w:id="28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285"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286" w:author="Peter" w:date="2013-05-08T09:19:00Z">
            <w:trPr>
              <w:gridAfter w:val="0"/>
            </w:trPr>
          </w:trPrChange>
        </w:trPr>
        <w:tc>
          <w:tcPr>
            <w:tcW w:w="0" w:type="auto"/>
            <w:tcPrChange w:id="28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288"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289" w:author="Peter" w:date="2013-05-08T09:19:00Z">
            <w:trPr>
              <w:gridAfter w:val="0"/>
            </w:trPr>
          </w:trPrChange>
        </w:trPr>
        <w:tc>
          <w:tcPr>
            <w:tcW w:w="0" w:type="auto"/>
            <w:tcPrChange w:id="29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291"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292" w:author="Peter" w:date="2013-05-08T09:19:00Z">
            <w:trPr>
              <w:gridAfter w:val="0"/>
            </w:trPr>
          </w:trPrChange>
        </w:trPr>
        <w:tc>
          <w:tcPr>
            <w:tcW w:w="0" w:type="auto"/>
            <w:tcPrChange w:id="29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294"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295" w:author="Peter" w:date="2013-05-08T09:19:00Z"/>
              </w:rPr>
            </w:pPr>
            <w:r>
              <w:t xml:space="preserve">[alpha string] </w:t>
            </w:r>
            <w:r w:rsidR="00392B0B">
              <w:t xml:space="preserve">Identifier of </w:t>
            </w:r>
            <w:ins w:id="296" w:author="Peter" w:date="2013-05-08T09:19:00Z">
              <w:r w:rsidR="003E508C">
                <w:t xml:space="preserve">the State in which the observations were made. </w:t>
              </w:r>
            </w:ins>
          </w:p>
          <w:p w:rsidR="001310CE" w:rsidRDefault="003E508C" w:rsidP="00392B0B">
            <w:pPr>
              <w:pStyle w:val="TableText"/>
            </w:pPr>
            <w:ins w:id="297" w:author="Peter" w:date="2013-05-08T09:19:00Z">
              <w:r>
                <w:t xml:space="preserve">To avoid confusion in searching later, </w:t>
              </w:r>
              <w:r w:rsidR="00842401">
                <w:t xml:space="preserve">it is suggested to use the standard abbreviation for the state </w:t>
              </w:r>
            </w:ins>
            <w:r w:rsidR="00392B0B">
              <w:t>–</w:t>
            </w:r>
            <w:ins w:id="298" w:author="Peter" w:date="2013-05-08T09:19:00Z">
              <w:r w:rsidR="00842401">
                <w:t xml:space="preserve"> for</w:t>
              </w:r>
            </w:ins>
            <w:r w:rsidR="00392B0B">
              <w:t xml:space="preserve"> </w:t>
            </w:r>
            <w:ins w:id="299" w:author="Peter" w:date="2013-05-08T09:19:00Z">
              <w:r w:rsidR="00842401">
                <w:t>example</w:t>
              </w:r>
            </w:ins>
            <w:del w:id="300" w:author="Peter" w:date="2013-05-08T09:19:00Z">
              <w:r w:rsidR="001310CE" w:rsidRPr="00612627">
                <w:rPr>
                  <w:rStyle w:val="DocActionChar"/>
                </w:rPr>
                <w:delText>%%% Presumably SA</w:delText>
              </w:r>
            </w:del>
            <w:r w:rsidR="005B3AA3" w:rsidRPr="005B3AA3">
              <w:rPr>
                <w:rPrChange w:id="301" w:author="Peter" w:date="2013-05-08T09:19:00Z">
                  <w:rPr>
                    <w:rStyle w:val="DocActionChar"/>
                  </w:rPr>
                </w:rPrChange>
              </w:rPr>
              <w:t xml:space="preserve">, </w:t>
            </w:r>
            <w:r w:rsidR="00C974FC">
              <w:t xml:space="preserve">in Australia use </w:t>
            </w:r>
            <w:r w:rsidR="005B3AA3" w:rsidRPr="005B3AA3">
              <w:rPr>
                <w:rPrChange w:id="302" w:author="Peter" w:date="2013-05-08T09:19:00Z">
                  <w:rPr>
                    <w:rStyle w:val="DocActionChar"/>
                  </w:rPr>
                </w:rPrChange>
              </w:rPr>
              <w:t>NSW</w:t>
            </w:r>
            <w:ins w:id="303" w:author="Peter" w:date="2013-05-08T09:19:00Z">
              <w:r w:rsidR="00842401">
                <w:t>, Qld, Vic... D</w:t>
              </w:r>
              <w:r>
                <w:t>o</w:t>
              </w:r>
            </w:ins>
            <w:del w:id="304" w:author="Peter" w:date="2013-05-08T09:19:00Z">
              <w:r w:rsidR="001310CE" w:rsidRPr="00612627">
                <w:rPr>
                  <w:rStyle w:val="DocActionChar"/>
                </w:rPr>
                <w:delText xml:space="preserve"> etc. Why</w:delText>
              </w:r>
            </w:del>
            <w:r w:rsidR="005B3AA3" w:rsidRPr="005B3AA3">
              <w:rPr>
                <w:rPrChange w:id="305" w:author="Peter" w:date="2013-05-08T09:19:00Z">
                  <w:rPr>
                    <w:rStyle w:val="DocActionChar"/>
                  </w:rPr>
                </w:rPrChange>
              </w:rPr>
              <w:t xml:space="preserve"> not </w:t>
            </w:r>
            <w:ins w:id="306" w:author="Peter" w:date="2013-05-08T09:19:00Z">
              <w:r>
                <w:t xml:space="preserve">use periods, </w:t>
              </w:r>
              <w:r w:rsidR="00842401">
                <w:t xml:space="preserve">leading, embedded or </w:t>
              </w:r>
              <w:r>
                <w:t xml:space="preserve">trailing spaces in the field. </w:t>
              </w:r>
              <w:r w:rsidR="00842401">
                <w:t>Searching is not case sensitive</w:t>
              </w:r>
            </w:ins>
            <w:del w:id="307" w:author="Peter" w:date="2013-05-08T09:19:00Z">
              <w:r w:rsidR="001310CE" w:rsidRPr="00612627">
                <w:rPr>
                  <w:rStyle w:val="DocActionChar"/>
                </w:rPr>
                <w:delText>a drop down? Is it international? Could be a configured list</w:delText>
              </w:r>
            </w:del>
            <w:r w:rsidR="005B3AA3" w:rsidRPr="005B3AA3">
              <w:rPr>
                <w:rPrChange w:id="308"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09" w:author="Peter" w:date="2013-05-08T09:19:00Z">
          <w:tblPr>
            <w:tblStyle w:val="TableGrid"/>
            <w:tblW w:w="0" w:type="auto"/>
            <w:tblInd w:w="817" w:type="dxa"/>
            <w:tblLook w:val="04A0"/>
          </w:tblPr>
        </w:tblPrChange>
      </w:tblPr>
      <w:tblGrid>
        <w:gridCol w:w="1258"/>
        <w:gridCol w:w="7496"/>
        <w:tblGridChange w:id="310">
          <w:tblGrid>
            <w:gridCol w:w="817"/>
            <w:gridCol w:w="445"/>
            <w:gridCol w:w="813"/>
            <w:gridCol w:w="6679"/>
            <w:gridCol w:w="817"/>
          </w:tblGrid>
        </w:tblGridChange>
      </w:tblGrid>
      <w:tr w:rsidR="001310CE" w:rsidTr="00305207">
        <w:trPr>
          <w:trPrChange w:id="311" w:author="Peter" w:date="2013-05-08T09:19:00Z">
            <w:trPr>
              <w:gridAfter w:val="0"/>
            </w:trPr>
          </w:trPrChange>
        </w:trPr>
        <w:tc>
          <w:tcPr>
            <w:tcW w:w="0" w:type="auto"/>
            <w:tcPrChange w:id="31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13"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E47832" w:rsidRPr="00E47832">
                <w:rPr>
                  <w:rStyle w:val="CrossReference"/>
                </w:rPr>
                <w:t>6.2.6</w:t>
              </w:r>
            </w:fldSimple>
            <w:r w:rsidRPr="0040574B">
              <w:rPr>
                <w:rStyle w:val="CrossReference"/>
              </w:rPr>
              <w:t xml:space="preserve"> </w:t>
            </w:r>
            <w:fldSimple w:instr=" REF _Ref355167311 \h  \* MERGEFORMAT ">
              <w:r w:rsidR="00E47832" w:rsidRPr="00E47832">
                <w:rPr>
                  <w:rStyle w:val="CrossReference"/>
                </w:rPr>
                <w:t>ENVI Spectral Library Files</w:t>
              </w:r>
            </w:fldSimple>
            <w:r>
              <w:t>), the content of the Spectrum Names tag is copied here if it is set</w:t>
            </w:r>
            <w:ins w:id="314" w:author="Peter" w:date="2013-05-08T09:19:00Z">
              <w:r w:rsidR="00842401">
                <w:t xml:space="preserve"> in the input file</w:t>
              </w:r>
              <w:r>
                <w:t>.</w:t>
              </w:r>
            </w:ins>
            <w:del w:id="315" w:author="Peter" w:date="2013-05-08T09:19:00Z">
              <w:r>
                <w:delText>.</w:delText>
              </w:r>
            </w:del>
          </w:p>
        </w:tc>
      </w:tr>
      <w:tr w:rsidR="001310CE" w:rsidTr="00305207">
        <w:trPr>
          <w:trPrChange w:id="316" w:author="Peter" w:date="2013-05-08T09:19:00Z">
            <w:trPr>
              <w:gridAfter w:val="0"/>
            </w:trPr>
          </w:trPrChange>
        </w:trPr>
        <w:tc>
          <w:tcPr>
            <w:tcW w:w="0" w:type="auto"/>
            <w:tcPrChange w:id="31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18"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19" w:author="Peter" w:date="2013-05-08T09:19:00Z"/>
          <w:rStyle w:val="Strong"/>
          <w:b w:val="0"/>
          <w:bCs w:val="0"/>
        </w:rPr>
      </w:pPr>
      <w:ins w:id="320" w:author="Peter" w:date="2013-05-08T09:19:00Z">
        <w:r w:rsidRPr="00A863FC">
          <w:rPr>
            <w:rStyle w:val="Strong"/>
            <w:b w:val="0"/>
            <w:bCs w:val="0"/>
          </w:rPr>
          <w:t xml:space="preserve">Specchio supports uploading </w:t>
        </w:r>
      </w:ins>
      <w:r w:rsidR="00323FF2">
        <w:rPr>
          <w:rStyle w:val="Strong"/>
          <w:b w:val="0"/>
          <w:bCs w:val="0"/>
        </w:rPr>
        <w:t xml:space="preserve">of </w:t>
      </w:r>
      <w:ins w:id="321"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22"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23" w:author="Peter" w:date="2013-05-08T09:19:00Z">
              <w:r w:rsidR="001310CE">
                <w:delText xml:space="preserve">[Uploaded PDF file] </w:delText>
              </w:r>
              <w:r w:rsidR="0040574B">
                <w:delText>%%%</w:delText>
              </w:r>
            </w:del>
          </w:p>
        </w:tc>
      </w:tr>
    </w:tbl>
    <w:p w:rsidR="001310CE" w:rsidRPr="00BC4E01" w:rsidRDefault="00842401" w:rsidP="00A7583F">
      <w:pPr>
        <w:pStyle w:val="Body"/>
        <w:rPr>
          <w:ins w:id="324" w:author="Peter" w:date="2013-05-08T09:19:00Z"/>
          <w:rStyle w:val="Strong"/>
        </w:rPr>
      </w:pPr>
      <w:ins w:id="325" w:author="Peter" w:date="2013-05-08T09:19:00Z">
        <w:r w:rsidRPr="00BC4E01">
          <w:rPr>
            <w:rStyle w:val="Strong"/>
          </w:rPr>
          <w:t>Personnel</w:t>
        </w:r>
      </w:ins>
    </w:p>
    <w:p w:rsidR="001310CE" w:rsidRPr="00BC4E01" w:rsidRDefault="001310CE" w:rsidP="00A7583F">
      <w:pPr>
        <w:pStyle w:val="Body"/>
        <w:rPr>
          <w:del w:id="326" w:author="Peter" w:date="2013-05-08T09:19:00Z"/>
          <w:rStyle w:val="Strong"/>
        </w:rPr>
      </w:pPr>
      <w:del w:id="327"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842401">
            <w:pPr>
              <w:pStyle w:val="TableText"/>
            </w:pPr>
            <w:r>
              <w:t xml:space="preserve">[Alpha string] </w:t>
            </w:r>
            <w:ins w:id="328" w:author="Peter" w:date="2013-05-08T09:19:00Z">
              <w:r w:rsidR="00842401">
                <w:t>Investigator’s name</w:t>
              </w:r>
            </w:ins>
          </w:p>
          <w:p w:rsidR="00F52170" w:rsidRDefault="00F52170" w:rsidP="00842401">
            <w:pPr>
              <w:pStyle w:val="TableText"/>
            </w:pPr>
            <w:r>
              <w:t xml:space="preserve">Multiple Investigator fields can be added. </w:t>
            </w:r>
            <w:r w:rsidRPr="00F52170">
              <w:rPr>
                <w:rStyle w:val="DocActionChar"/>
              </w:rPr>
              <w:t xml:space="preserve">%%% </w:t>
            </w:r>
            <w:r w:rsidR="00323FF2">
              <w:rPr>
                <w:rStyle w:val="DocActionChar"/>
              </w:rPr>
              <w:t>Not in my version, they can’t!</w:t>
            </w:r>
          </w:p>
          <w:p w:rsidR="00842401" w:rsidRDefault="00E67DCB" w:rsidP="00842401">
            <w:pPr>
              <w:pStyle w:val="TableText"/>
              <w:rPr>
                <w:ins w:id="329" w:author="Peter" w:date="2013-05-08T09:19:00Z"/>
              </w:rPr>
            </w:pPr>
            <w:r>
              <w:t xml:space="preserve">It </w:t>
            </w:r>
            <w:ins w:id="330" w:author="Peter" w:date="2013-05-08T09:19:00Z">
              <w:r w:rsidR="00842401">
                <w:t>is not necessar</w:t>
              </w:r>
            </w:ins>
            <w:r>
              <w:t>il</w:t>
            </w:r>
            <w:ins w:id="331"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32" w:author="Peter" w:date="2013-05-08T09:19:00Z"/>
              </w:rPr>
            </w:pPr>
            <w:ins w:id="333"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5B3AA3" w:rsidRDefault="00A863FC" w:rsidP="005B3AA3">
            <w:pPr>
              <w:pStyle w:val="TableText"/>
              <w:rPr>
                <w:b/>
              </w:rPr>
              <w:pPrChange w:id="334" w:author="Peter" w:date="2013-05-08T09:19:00Z">
                <w:pPr>
                  <w:pStyle w:val="DocAction"/>
                  <w:tabs>
                    <w:tab w:val="right" w:leader="dot" w:pos="8788"/>
                  </w:tabs>
                </w:pPr>
              </w:pPrChange>
            </w:pPr>
            <w:ins w:id="335" w:author="Peter" w:date="2013-05-08T09:19:00Z">
              <w:r>
                <w:t xml:space="preserve">Users are </w:t>
              </w:r>
            </w:ins>
            <w:r w:rsidR="00323FF2">
              <w:t xml:space="preserve">generally </w:t>
            </w:r>
            <w:ins w:id="336" w:author="Peter" w:date="2013-05-08T09:19:00Z">
              <w:r>
                <w:t>encouraged to rely on the Campaign Metadata (either the Investigator, Research Group Members or Description fields) for this function.</w:t>
              </w:r>
            </w:ins>
            <w:del w:id="337"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38" w:author="Peter" w:date="2013-05-08T09:19:00Z"/>
          <w:rStyle w:val="Strong"/>
          <w:b w:val="0"/>
          <w:bCs w:val="0"/>
        </w:rPr>
      </w:pPr>
      <w:ins w:id="339" w:author="Peter" w:date="2013-05-08T09:19:00Z">
        <w:r w:rsidRPr="00A863FC">
          <w:rPr>
            <w:rStyle w:val="Strong"/>
            <w:b w:val="0"/>
            <w:bCs w:val="0"/>
          </w:rPr>
          <w:t xml:space="preserve">Specchio supports uploading </w:t>
        </w:r>
      </w:ins>
      <w:r>
        <w:rPr>
          <w:rStyle w:val="Strong"/>
          <w:b w:val="0"/>
          <w:bCs w:val="0"/>
        </w:rPr>
        <w:t xml:space="preserve">of </w:t>
      </w:r>
      <w:ins w:id="340" w:author="Peter" w:date="2013-05-08T09:19:00Z">
        <w:r w:rsidRPr="00A863FC">
          <w:rPr>
            <w:rStyle w:val="Strong"/>
            <w:b w:val="0"/>
            <w:bCs w:val="0"/>
          </w:rPr>
          <w:t xml:space="preserve">up to </w:t>
        </w:r>
      </w:ins>
      <w:r>
        <w:rPr>
          <w:rStyle w:val="Strong"/>
          <w:b w:val="0"/>
          <w:bCs w:val="0"/>
        </w:rPr>
        <w:t xml:space="preserve">four images </w:t>
      </w:r>
      <w:ins w:id="341"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They are stored as JPEG in the database</w:t>
      </w:r>
      <w:r w:rsidR="001310CE" w:rsidRPr="00084655">
        <w:t>.</w:t>
      </w:r>
      <w:r w:rsidR="001310CE">
        <w:t xml:space="preserve"> </w:t>
      </w:r>
      <w:ins w:id="342" w:author="Peter" w:date="2013-05-08T09:19:00Z">
        <w:r>
          <w:rPr>
            <w:rStyle w:val="Strong"/>
            <w:b w:val="0"/>
            <w:bCs w:val="0"/>
          </w:rPr>
          <w:t>The</w:t>
        </w:r>
      </w:ins>
      <w:r>
        <w:rPr>
          <w:rStyle w:val="Strong"/>
          <w:b w:val="0"/>
          <w:bCs w:val="0"/>
        </w:rPr>
        <w:t>se images</w:t>
      </w:r>
      <w:ins w:id="343" w:author="Peter" w:date="2013-05-08T09:19:00Z">
        <w:r>
          <w:rPr>
            <w:rStyle w:val="Strong"/>
            <w:b w:val="0"/>
            <w:bCs w:val="0"/>
          </w:rPr>
          <w:t xml:space="preserve"> can be viewed directly </w:t>
        </w:r>
      </w:ins>
      <w:r w:rsidR="00323FF2">
        <w:rPr>
          <w:rStyle w:val="Strong"/>
          <w:b w:val="0"/>
          <w:bCs w:val="0"/>
        </w:rPr>
        <w:t>on</w:t>
      </w:r>
      <w:ins w:id="344" w:author="Peter" w:date="2013-05-08T09:19:00Z">
        <w:r>
          <w:rPr>
            <w:rStyle w:val="Strong"/>
            <w:b w:val="0"/>
            <w:bCs w:val="0"/>
          </w:rPr>
          <w:t xml:space="preserve"> the Metadata Editor screen.</w:t>
        </w:r>
      </w:ins>
    </w:p>
    <w:p w:rsidR="001D57A4" w:rsidRPr="001D57A4" w:rsidRDefault="00E92E2C" w:rsidP="00AA263D">
      <w:pPr>
        <w:pStyle w:val="DocAction"/>
      </w:pPr>
      <w:r>
        <w:t>%%% There are other formats supported now. Nick will give me a list of them.</w:t>
      </w:r>
      <w:del w:id="345" w:author="Peter" w:date="2013-05-08T09:19:00Z">
        <w:r w:rsidR="001D57A4">
          <w:delText xml:space="preserve"> Andy tried TIFF, which worked.</w:delText>
        </w:r>
      </w:del>
    </w:p>
    <w:p w:rsidR="001310CE" w:rsidRPr="00084655" w:rsidRDefault="001310CE" w:rsidP="00A7583F">
      <w:pPr>
        <w:pStyle w:val="Note"/>
      </w:pPr>
      <w:r>
        <w:t>Note</w:t>
      </w:r>
      <w:r>
        <w:tab/>
      </w:r>
      <w:ins w:id="346" w:author="Peter" w:date="2013-05-08T09:19:00Z">
        <w:r>
          <w:t>Pictures</w:t>
        </w:r>
      </w:ins>
      <w:del w:id="347" w:author="Peter" w:date="2013-05-08T09:19:00Z">
        <w:r w:rsidR="001D57A4">
          <w:delText>For speed reasons, p</w:delText>
        </w:r>
        <w:r>
          <w:delText>ictures</w:delText>
        </w:r>
      </w:del>
      <w:r>
        <w:t xml:space="preserve"> should be reduced in size before loading to the database</w:t>
      </w:r>
      <w:del w:id="348"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49">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F52170" w:rsidRDefault="00F52170" w:rsidP="00F52170">
            <w:pPr>
              <w:pStyle w:val="TableText"/>
            </w:pPr>
            <w:r>
              <w:t xml:space="preserve">[Uploaded image file] </w:t>
            </w:r>
            <w:r w:rsidRPr="00F52170">
              <w:t>Picture showing the general sampling environment</w:t>
            </w:r>
            <w:r w:rsidR="00323FF2">
              <w:t xml:space="preserve"> in</w:t>
            </w:r>
            <w:r w:rsidRPr="00F52170">
              <w:t xml:space="preserve"> vicinity of the target</w:t>
            </w:r>
          </w:p>
          <w:p w:rsidR="001310CE" w:rsidRPr="00BC4E01" w:rsidRDefault="00F52170" w:rsidP="00323FF2">
            <w:pPr>
              <w:pStyle w:val="TableText"/>
            </w:pPr>
            <w:r>
              <w:t xml:space="preserve">Multiple Sampling </w:t>
            </w:r>
            <w:r w:rsidR="00AA263D">
              <w:t>Environment</w:t>
            </w:r>
            <w:r>
              <w:t xml:space="preserve"> Pictures can be uploaded. </w:t>
            </w:r>
            <w:r w:rsidRPr="00F52170">
              <w:rPr>
                <w:rStyle w:val="DocActionChar"/>
              </w:rPr>
              <w:t xml:space="preserve">%%% </w:t>
            </w:r>
            <w:r w:rsidR="00323FF2">
              <w:rPr>
                <w:rStyle w:val="DocActionChar"/>
              </w:rPr>
              <w:t>Not true in my version of Specchio</w:t>
            </w:r>
            <w:r w:rsidRPr="00F52170">
              <w:rPr>
                <w:rStyle w:val="DocActionChar"/>
              </w:rPr>
              <w:t>.</w:t>
            </w:r>
          </w:p>
        </w:tc>
      </w:tr>
      <w:tr w:rsidR="001310CE" w:rsidRPr="00BC4E01" w:rsidTr="00305207">
        <w:tblPrEx>
          <w:tblW w:w="0" w:type="auto"/>
          <w:tblInd w:w="817" w:type="dxa"/>
          <w:tblPrExChange w:id="350" w:author="Peter" w:date="2013-05-08T09:19:00Z">
            <w:tblPrEx>
              <w:tblW w:w="0" w:type="auto"/>
              <w:tblInd w:w="817" w:type="dxa"/>
            </w:tblPrEx>
          </w:tblPrExChange>
        </w:tblPrEx>
        <w:trPr>
          <w:trPrChange w:id="351" w:author="Peter" w:date="2013-05-08T09:19:00Z">
            <w:trPr>
              <w:gridAfter w:val="0"/>
            </w:trPr>
          </w:trPrChange>
        </w:trPr>
        <w:tc>
          <w:tcPr>
            <w:tcW w:w="0" w:type="auto"/>
            <w:tcPrChange w:id="35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53" w:author="Peter" w:date="2013-05-08T09:19:00Z">
              <w:tcPr>
                <w:tcW w:w="0" w:type="auto"/>
                <w:gridSpan w:val="2"/>
              </w:tcPr>
            </w:tcPrChange>
          </w:tcPr>
          <w:p w:rsidR="001310CE" w:rsidRDefault="00F52170" w:rsidP="00305207">
            <w:pPr>
              <w:pStyle w:val="TableText"/>
            </w:pPr>
            <w:r>
              <w:t xml:space="preserve">[Uploaded image file] </w:t>
            </w:r>
            <w:r w:rsidRPr="00F52170">
              <w:t>Picture showing the positions of sensor and illumination in relation to the target</w:t>
            </w:r>
          </w:p>
          <w:p w:rsidR="00F52170" w:rsidRPr="00BC4E01" w:rsidRDefault="00F52170" w:rsidP="00F52170">
            <w:pPr>
              <w:pStyle w:val="TableText"/>
            </w:pPr>
            <w:r>
              <w:t>Mul</w:t>
            </w:r>
            <w:r w:rsidRPr="00F52170">
              <w:t>tiple Sampling Setup pictur</w:t>
            </w:r>
            <w:r>
              <w:t xml:space="preserve">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54" w:author="Peter" w:date="2013-05-08T09:19:00Z">
            <w:tblPrEx>
              <w:tblW w:w="0" w:type="auto"/>
              <w:tblInd w:w="817" w:type="dxa"/>
            </w:tblPrEx>
          </w:tblPrExChange>
        </w:tblPrEx>
        <w:trPr>
          <w:trPrChange w:id="355" w:author="Peter" w:date="2013-05-08T09:19:00Z">
            <w:trPr>
              <w:gridAfter w:val="0"/>
            </w:trPr>
          </w:trPrChange>
        </w:trPr>
        <w:tc>
          <w:tcPr>
            <w:tcW w:w="0" w:type="auto"/>
            <w:tcPrChange w:id="35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57" w:author="Peter" w:date="2013-05-08T09:19:00Z">
              <w:tcPr>
                <w:tcW w:w="0" w:type="auto"/>
                <w:gridSpan w:val="2"/>
              </w:tcPr>
            </w:tcPrChange>
          </w:tcPr>
          <w:p w:rsidR="001310CE" w:rsidRDefault="00F52170" w:rsidP="00305207">
            <w:pPr>
              <w:pStyle w:val="TableText"/>
            </w:pPr>
            <w:r>
              <w:t xml:space="preserve">[Uploaded image file] </w:t>
            </w:r>
            <w:r w:rsidRPr="00F52170">
              <w:t>Picture of the sky, ideally taken hemispherically</w:t>
            </w:r>
          </w:p>
          <w:p w:rsidR="00F52170" w:rsidRPr="00BC4E01" w:rsidRDefault="00F52170" w:rsidP="00F52170">
            <w:pPr>
              <w:pStyle w:val="TableText"/>
            </w:pPr>
            <w:r>
              <w:t xml:space="preserve">Multiple Sky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r w:rsidR="001310CE" w:rsidRPr="00BC4E01" w:rsidTr="00305207">
        <w:tblPrEx>
          <w:tblW w:w="0" w:type="auto"/>
          <w:tblInd w:w="817" w:type="dxa"/>
          <w:tblPrExChange w:id="358" w:author="Peter" w:date="2013-05-08T09:19:00Z">
            <w:tblPrEx>
              <w:tblW w:w="0" w:type="auto"/>
              <w:tblInd w:w="817" w:type="dxa"/>
            </w:tblPrEx>
          </w:tblPrExChange>
        </w:tblPrEx>
        <w:trPr>
          <w:trPrChange w:id="359" w:author="Peter" w:date="2013-05-08T09:19:00Z">
            <w:trPr>
              <w:gridAfter w:val="0"/>
            </w:trPr>
          </w:trPrChange>
        </w:trPr>
        <w:tc>
          <w:tcPr>
            <w:tcW w:w="0" w:type="auto"/>
            <w:tcPrChange w:id="36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61" w:author="Peter" w:date="2013-05-08T09:19:00Z">
              <w:tcPr>
                <w:tcW w:w="0" w:type="auto"/>
                <w:gridSpan w:val="2"/>
              </w:tcPr>
            </w:tcPrChange>
          </w:tcPr>
          <w:p w:rsidR="001310CE" w:rsidRDefault="00F52170" w:rsidP="00305207">
            <w:pPr>
              <w:pStyle w:val="TableText"/>
            </w:pPr>
            <w:r>
              <w:t xml:space="preserve">[Uploaded image file] </w:t>
            </w:r>
            <w:r w:rsidRPr="00F52170">
              <w:t>Picture showing the target</w:t>
            </w:r>
          </w:p>
          <w:p w:rsidR="00F52170" w:rsidRPr="00BC4E01" w:rsidRDefault="00F52170" w:rsidP="00F52170">
            <w:pPr>
              <w:pStyle w:val="TableText"/>
            </w:pPr>
            <w:r>
              <w:t xml:space="preserve">Multiple Target pictures can be uploaded. </w:t>
            </w:r>
            <w:r w:rsidRPr="00F52170">
              <w:rPr>
                <w:rStyle w:val="DocActionChar"/>
              </w:rPr>
              <w:t xml:space="preserve">%%% </w:t>
            </w:r>
            <w:r w:rsidR="00323FF2">
              <w:rPr>
                <w:rStyle w:val="DocActionChar"/>
              </w:rPr>
              <w:t>Not true in my version of Specchio</w:t>
            </w:r>
            <w:r w:rsidR="00323FF2" w:rsidRPr="00F52170">
              <w:rPr>
                <w:rStyle w:val="DocActionChar"/>
              </w:rPr>
              <w: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62"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63"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64" w:author="Peter" w:date="2013-05-08T09:19:00Z">
          <w:tblPr>
            <w:tblStyle w:val="TableGrid"/>
            <w:tblW w:w="0" w:type="auto"/>
            <w:tblInd w:w="817" w:type="dxa"/>
            <w:tblLook w:val="04A0"/>
          </w:tblPr>
        </w:tblPrChange>
      </w:tblPr>
      <w:tblGrid>
        <w:gridCol w:w="1507"/>
        <w:gridCol w:w="7247"/>
        <w:tblGridChange w:id="365">
          <w:tblGrid>
            <w:gridCol w:w="817"/>
            <w:gridCol w:w="730"/>
            <w:gridCol w:w="777"/>
            <w:gridCol w:w="6430"/>
            <w:gridCol w:w="817"/>
          </w:tblGrid>
        </w:tblGridChange>
      </w:tblGrid>
      <w:tr w:rsidR="00C96D90" w:rsidTr="00AA263D">
        <w:trPr>
          <w:cantSplit/>
          <w:trPrChange w:id="366" w:author="Peter" w:date="2013-05-08T09:19:00Z">
            <w:trPr>
              <w:gridAfter w:val="0"/>
            </w:trPr>
          </w:trPrChange>
        </w:trPr>
        <w:tc>
          <w:tcPr>
            <w:tcW w:w="0" w:type="auto"/>
            <w:tcPrChange w:id="36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68"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69" w:author="Peter" w:date="2013-05-08T09:19:00Z">
            <w:trPr>
              <w:gridAfter w:val="0"/>
            </w:trPr>
          </w:trPrChange>
        </w:trPr>
        <w:tc>
          <w:tcPr>
            <w:tcW w:w="0" w:type="auto"/>
            <w:tcPrChange w:id="37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71"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372" w:author="Peter" w:date="2013-05-08T09:19:00Z">
            <w:trPr>
              <w:gridAfter w:val="0"/>
            </w:trPr>
          </w:trPrChange>
        </w:trPr>
        <w:tc>
          <w:tcPr>
            <w:tcW w:w="0" w:type="auto"/>
            <w:tcPrChange w:id="37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374"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52170">
            <w:pPr>
              <w:pStyle w:val="DocAction"/>
            </w:pPr>
            <w:r>
              <w:t>%%% Is this encoded as 0 = false, 1 = true. Are other values true or false? What sets it?</w:t>
            </w:r>
            <w:r w:rsidR="007A07DA">
              <w:t xml:space="preserve"> Andy</w:t>
            </w:r>
          </w:p>
        </w:tc>
      </w:tr>
      <w:tr w:rsidR="00C96D90" w:rsidTr="00AA263D">
        <w:trPr>
          <w:cantSplit/>
          <w:trPrChange w:id="375" w:author="Peter" w:date="2013-05-08T09:19:00Z">
            <w:trPr>
              <w:gridAfter w:val="0"/>
            </w:trPr>
          </w:trPrChange>
        </w:trPr>
        <w:tc>
          <w:tcPr>
            <w:tcW w:w="0" w:type="auto"/>
            <w:tcPrChange w:id="37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377"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52170">
            <w:pPr>
              <w:pStyle w:val="DocAction"/>
            </w:pPr>
            <w:r>
              <w:t>%%% Is this set by Specchio, or is it a comment field set by the user?</w:t>
            </w:r>
            <w:r w:rsidR="007A07DA">
              <w:t xml:space="preserve"> Andy</w:t>
            </w:r>
          </w:p>
        </w:tc>
      </w:tr>
      <w:tr w:rsidR="00C96D90" w:rsidTr="00AA263D">
        <w:trPr>
          <w:cantSplit/>
          <w:trPrChange w:id="378" w:author="Peter" w:date="2013-05-08T09:19:00Z">
            <w:trPr>
              <w:gridAfter w:val="0"/>
            </w:trPr>
          </w:trPrChange>
        </w:trPr>
        <w:tc>
          <w:tcPr>
            <w:tcW w:w="0" w:type="auto"/>
            <w:tcPrChange w:id="37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380"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r w:rsidR="007A07DA">
              <w:t xml:space="preserve"> Andy</w:t>
            </w:r>
          </w:p>
        </w:tc>
      </w:tr>
      <w:tr w:rsidR="00C96D90" w:rsidTr="00AA263D">
        <w:trPr>
          <w:cantSplit/>
          <w:trPrChange w:id="381" w:author="Peter" w:date="2013-05-08T09:19:00Z">
            <w:trPr>
              <w:gridAfter w:val="0"/>
            </w:trPr>
          </w:trPrChange>
        </w:trPr>
        <w:tc>
          <w:tcPr>
            <w:tcW w:w="0" w:type="auto"/>
            <w:tcPrChange w:id="38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383"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r w:rsidR="007A07DA">
              <w:t xml:space="preserve"> Andy</w:t>
            </w:r>
          </w:p>
        </w:tc>
      </w:tr>
      <w:tr w:rsidR="00C96D90" w:rsidTr="00AA263D">
        <w:trPr>
          <w:cantSplit/>
          <w:trPrChange w:id="384" w:author="Peter" w:date="2013-05-08T09:19:00Z">
            <w:trPr>
              <w:gridAfter w:val="0"/>
            </w:trPr>
          </w:trPrChange>
        </w:trPr>
        <w:tc>
          <w:tcPr>
            <w:tcW w:w="0" w:type="auto"/>
            <w:tcPrChange w:id="38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386"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1310CE" w:rsidRDefault="00547F47" w:rsidP="00547F47">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r w:rsidRPr="007A07DA">
              <w:rPr>
                <w:rStyle w:val="DocActionChar"/>
              </w:rPr>
              <w:t>?</w:t>
            </w:r>
            <w:r w:rsidR="007A07DA" w:rsidRPr="007A07DA">
              <w:rPr>
                <w:rStyle w:val="DocActionChar"/>
              </w:rPr>
              <w:t xml:space="preserve"> Andy</w:t>
            </w:r>
          </w:p>
          <w:p w:rsidR="00547F47" w:rsidRDefault="00547F47" w:rsidP="00547F47">
            <w:pPr>
              <w:pStyle w:val="TableText"/>
            </w:pPr>
            <w:r>
              <w:t xml:space="preserve">Multiple Source File fields may be added to each spectrum. </w:t>
            </w:r>
            <w:r w:rsidRPr="00547F47">
              <w:rPr>
                <w:rStyle w:val="DocActionChar"/>
              </w:rPr>
              <w:t>%%% But what would this mea</w:t>
            </w:r>
            <w:r w:rsidRPr="007A07DA">
              <w:rPr>
                <w:rStyle w:val="DocActionChar"/>
              </w:rPr>
              <w:t>n?</w:t>
            </w:r>
            <w:r w:rsidR="007A07DA" w:rsidRPr="007A07DA">
              <w:rPr>
                <w:rStyle w:val="DocActionChar"/>
              </w:rPr>
              <w:t xml:space="preserve"> Andy</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1310CE" w:rsidRDefault="00547F47" w:rsidP="00C96D90">
            <w:pPr>
              <w:pStyle w:val="TableText"/>
            </w:pPr>
            <w:r>
              <w:t xml:space="preserve">[Alpha string] </w:t>
            </w:r>
            <w:r w:rsidR="00C96D90">
              <w:t xml:space="preserve">This records the time shift processing that was applied to the spectrum using the Special functions/Correct local time to UTC operation. See </w:t>
            </w:r>
            <w:ins w:id="387" w:author="Peter" w:date="2013-05-08T09:19:00Z">
              <w:r w:rsidR="005B3AA3">
                <w:fldChar w:fldCharType="begin"/>
              </w:r>
              <w:r w:rsidR="00410625">
                <w:instrText xml:space="preserve"> REF _Ref157338239 \r \h  \* MERGEFORMAT </w:instrText>
              </w:r>
            </w:ins>
            <w:ins w:id="388" w:author="Peter" w:date="2013-05-08T09:19:00Z">
              <w:r w:rsidR="005B3AA3">
                <w:fldChar w:fldCharType="separate"/>
              </w:r>
            </w:ins>
            <w:r w:rsidR="00E47832" w:rsidRPr="00E47832">
              <w:rPr>
                <w:rStyle w:val="CrossReference"/>
              </w:rPr>
              <w:t>6.4</w:t>
            </w:r>
            <w:ins w:id="389" w:author="Peter" w:date="2013-05-08T09:19:00Z">
              <w:r w:rsidR="005B3AA3">
                <w:fldChar w:fldCharType="end"/>
              </w:r>
              <w:r w:rsidR="00A863FC" w:rsidRPr="00A863FC">
                <w:rPr>
                  <w:rStyle w:val="CrossReference"/>
                </w:rPr>
                <w:t xml:space="preserve"> </w:t>
              </w:r>
              <w:r w:rsidR="005B3AA3">
                <w:fldChar w:fldCharType="begin"/>
              </w:r>
              <w:r w:rsidR="00410625">
                <w:instrText xml:space="preserve"> REF _Ref157338239 \h  \* MERGEFORMAT </w:instrText>
              </w:r>
            </w:ins>
            <w:ins w:id="390" w:author="Peter" w:date="2013-05-08T09:19:00Z">
              <w:r w:rsidR="005B3AA3">
                <w:fldChar w:fldCharType="separate"/>
              </w:r>
            </w:ins>
            <w:r w:rsidR="00E47832" w:rsidRPr="00E47832">
              <w:rPr>
                <w:rStyle w:val="CrossReference"/>
              </w:rPr>
              <w:t>UTC Time Correction</w:t>
            </w:r>
            <w:ins w:id="391" w:author="Peter" w:date="2013-05-08T09:19:00Z">
              <w:r w:rsidR="005B3AA3">
                <w:fldChar w:fldCharType="end"/>
              </w:r>
            </w:ins>
            <w:del w:id="392"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803"/>
        <w:gridCol w:w="6951"/>
      </w:tblGrid>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5B3AA3">
                  <w:fldChar w:fldCharType="begin"/>
                </w:r>
                <w:r w:rsidR="00547F47">
                  <w:rPr>
                    <w:lang w:val="en-AU"/>
                  </w:rPr>
                  <w:instrText xml:space="preserve"> CITATION Sch \l 3081 </w:instrText>
                </w:r>
                <w:r w:rsidR="005B3AA3">
                  <w:fldChar w:fldCharType="separate"/>
                </w:r>
                <w:r w:rsidR="00E47832" w:rsidRPr="00E47832">
                  <w:rPr>
                    <w:noProof/>
                    <w:lang w:val="en-AU"/>
                  </w:rPr>
                  <w:t>[4]</w:t>
                </w:r>
                <w:r w:rsidR="005B3AA3">
                  <w:fldChar w:fldCharType="end"/>
                </w:r>
              </w:sdtContent>
            </w:sdt>
            <w:r>
              <w:t xml:space="preserve"> and </w:t>
            </w:r>
            <w:r w:rsidR="005B3AA3">
              <w:fldChar w:fldCharType="begin"/>
            </w:r>
            <w:r>
              <w:instrText xml:space="preserve"> REF _Ref190487291 \h </w:instrText>
            </w:r>
            <w:r w:rsidR="005B3AA3">
              <w:fldChar w:fldCharType="separate"/>
            </w:r>
            <w:r w:rsidR="00E47832">
              <w:t xml:space="preserve">Figure </w:t>
            </w:r>
            <w:r w:rsidR="00E47832">
              <w:rPr>
                <w:noProof/>
              </w:rPr>
              <w:t>7</w:t>
            </w:r>
            <w:r w:rsidR="005B3AA3">
              <w:fldChar w:fldCharType="end"/>
            </w:r>
            <w:r>
              <w:t xml:space="preserve"> below.</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586F67"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tc>
      </w:tr>
    </w:tbl>
    <w:p w:rsidR="001310CE" w:rsidRDefault="001310CE" w:rsidP="00EB49E0">
      <w:pPr>
        <w:pStyle w:val="Figure"/>
      </w:pPr>
      <w:r>
        <w:rPr>
          <w:lang w:val="en-AU"/>
        </w:rPr>
        <w:drawing>
          <wp:inline distT="0" distB="0" distL="0" distR="0">
            <wp:extent cx="5580380" cy="3134762"/>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0380" cy="3134762"/>
                    </a:xfrm>
                    <a:prstGeom prst="rect">
                      <a:avLst/>
                    </a:prstGeom>
                    <a:noFill/>
                    <a:ln>
                      <a:noFill/>
                    </a:ln>
                  </pic:spPr>
                </pic:pic>
              </a:graphicData>
            </a:graphic>
          </wp:inline>
        </w:drawing>
      </w:r>
    </w:p>
    <w:p w:rsidR="001310CE" w:rsidRDefault="001310CE" w:rsidP="00EB49E0">
      <w:pPr>
        <w:pStyle w:val="Caption"/>
      </w:pPr>
      <w:bookmarkStart w:id="393" w:name="_Ref190487291"/>
      <w:r>
        <w:t xml:space="preserve">Figure </w:t>
      </w:r>
      <w:fldSimple w:instr=" SEQ Figure \* ARABIC ">
        <w:r w:rsidR="00E47832">
          <w:rPr>
            <w:noProof/>
          </w:rPr>
          <w:t>7</w:t>
        </w:r>
      </w:fldSimple>
      <w:bookmarkEnd w:id="393"/>
      <w:r>
        <w:t>: The nine beam geometry cases</w:t>
      </w:r>
    </w:p>
    <w:p w:rsidR="00821621" w:rsidRPr="00821621" w:rsidRDefault="00821621" w:rsidP="00821621">
      <w:pPr>
        <w:pStyle w:val="DocAction"/>
      </w:pPr>
      <w:r>
        <w:t>%%% There is a reference in the picture which is not in the reference section and not in the correct format (‘cause it’s not automated).</w:t>
      </w:r>
      <w:r w:rsidR="004309AF">
        <w:t xml:space="preserve"> Can we put it in the reference section or shall we just cut this off the diagram and re-type the important part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9"/>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1310CE" w:rsidRDefault="000B40E5" w:rsidP="00305207">
            <w:pPr>
              <w:pStyle w:val="TableText"/>
            </w:pPr>
            <w:r>
              <w:t xml:space="preserve">[Alpha string] </w:t>
            </w:r>
            <w:r w:rsidRPr="000B40E5">
              <w:t>Publication to be cited when using these spectral data</w:t>
            </w:r>
          </w:p>
          <w:p w:rsidR="000B40E5" w:rsidRDefault="000B40E5" w:rsidP="00305207">
            <w:pPr>
              <w:pStyle w:val="TableText"/>
            </w:pPr>
            <w:r>
              <w:t>Multiple Citation fields can be entered.</w:t>
            </w:r>
            <w:r w:rsidR="004309AF">
              <w:t xml:space="preserve"> </w:t>
            </w:r>
            <w:r w:rsidR="004309AF" w:rsidRPr="004309AF">
              <w:rPr>
                <w:rStyle w:val="DocActionChar"/>
              </w:rPr>
              <w:t>%%% Not in 8th Version.</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1310CE" w:rsidRDefault="000B40E5" w:rsidP="00305207">
            <w:pPr>
              <w:pStyle w:val="TableText"/>
            </w:pPr>
            <w:r>
              <w:t xml:space="preserve">[Alpha string] </w:t>
            </w:r>
            <w:r w:rsidRPr="000B40E5">
              <w:t>Publication relevant to these spectral data</w:t>
            </w:r>
          </w:p>
          <w:p w:rsidR="000B40E5" w:rsidRDefault="000B40E5" w:rsidP="000B40E5">
            <w:pPr>
              <w:pStyle w:val="TableText"/>
            </w:pPr>
            <w:r>
              <w:t>Multiple Publication fields can be entered.</w:t>
            </w:r>
            <w:r w:rsidR="004309AF" w:rsidRPr="004309AF">
              <w:rPr>
                <w:rStyle w:val="DocActionChar"/>
              </w:rPr>
              <w:t xml:space="preserve"> %%% Not in 8th Version.</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r w:rsidR="008B1E14" w:rsidRPr="007A07DA">
              <w:rPr>
                <w:rStyle w:val="DocActionChar"/>
              </w:rPr>
              <w:t xml:space="preserve"> Andy</w:t>
            </w:r>
            <w:r w:rsidR="008B1E14">
              <w:rPr>
                <w:rStyle w:val="DocActionChar"/>
              </w:rPr>
              <w:t>/Nick</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1310CE" w:rsidRDefault="00C83101" w:rsidP="00821621">
            <w:pPr>
              <w:pStyle w:val="TableText"/>
            </w:pPr>
            <w:r>
              <w:t>[</w:t>
            </w:r>
            <w:r w:rsidR="00821621">
              <w:t>Drop down list</w:t>
            </w:r>
            <w:r>
              <w:t xml:space="preserve">] </w:t>
            </w:r>
            <w:r w:rsidRPr="00C83101">
              <w:t>SOP 13 Measuring a Large Tree Plot</w:t>
            </w:r>
          </w:p>
          <w:p w:rsidR="00821621" w:rsidRDefault="00821621" w:rsidP="00821621">
            <w:pPr>
              <w:pStyle w:val="DocAction"/>
            </w:pPr>
            <w:r>
              <w:t>%%% Where are these list items defined?</w:t>
            </w:r>
            <w:r w:rsidR="008B1E14" w:rsidRPr="007A07DA">
              <w:rPr>
                <w:rStyle w:val="DocActionChar"/>
              </w:rPr>
              <w:t xml:space="preserve"> Andy</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Pr="00084655" w:rsidRDefault="001310CE" w:rsidP="00E75709">
      <w:r w:rsidRPr="00084655">
        <w:t>Spectrum Data:</w:t>
      </w:r>
      <w:r>
        <w:t xml:space="preserve">  </w:t>
      </w:r>
      <w:r w:rsidRPr="00E75709">
        <w:rPr>
          <w:rStyle w:val="DocActionChar"/>
        </w:rPr>
        <w:t>%%% There seem to be some leftovers here.</w:t>
      </w:r>
      <w:r>
        <w:rPr>
          <w:rStyle w:val="DocActionChar"/>
        </w:rPr>
        <w:t xml:space="preserve"> Are they implemented in this version of the app?</w:t>
      </w:r>
    </w:p>
    <w:p w:rsidR="001310CE" w:rsidRPr="005208AE" w:rsidRDefault="001310CE" w:rsidP="005208AE">
      <w:pPr>
        <w:numPr>
          <w:ilvl w:val="0"/>
          <w:numId w:val="4"/>
        </w:numPr>
        <w:rPr>
          <w:rStyle w:val="Strong"/>
          <w:b w:val="0"/>
          <w:bCs w:val="0"/>
        </w:rPr>
      </w:pPr>
      <w:r w:rsidRPr="00084655">
        <w:t>Is reference: an option that can define this spectrum as being a reference spectrum. Only specchio_admin can set this field.</w:t>
      </w:r>
      <w:r w:rsidR="00A30980">
        <w:t xml:space="preserve"> </w:t>
      </w:r>
      <w:r w:rsidR="00A30980" w:rsidRPr="00A30980">
        <w:rPr>
          <w:rStyle w:val="DocActionChar"/>
        </w:rPr>
        <w:t>%%% I think this is no longer true. I asked Andy, but I need to get my head around Links before I can understand this. Check the app.</w:t>
      </w:r>
    </w:p>
    <w:p w:rsidR="001310CE" w:rsidRDefault="001310CE" w:rsidP="00306258">
      <w:pPr>
        <w:pStyle w:val="Heading2"/>
      </w:pPr>
      <w:bookmarkStart w:id="394" w:name="_Ref97181069"/>
      <w:bookmarkStart w:id="395" w:name="_Ref354146650"/>
      <w:bookmarkStart w:id="396" w:name="_Ref354146654"/>
      <w:bookmarkStart w:id="397" w:name="_Toc355280351"/>
      <w:bookmarkStart w:id="398" w:name="_Toc356807278"/>
      <w:r>
        <w:t>Spaces, Space Factory and Data Processing using the Space Network</w:t>
      </w:r>
      <w:bookmarkEnd w:id="394"/>
      <w:bookmarkEnd w:id="395"/>
      <w:bookmarkEnd w:id="396"/>
      <w:bookmarkEnd w:id="397"/>
      <w:bookmarkEnd w:id="398"/>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5B3AA3">
            <w:fldChar w:fldCharType="begin"/>
          </w:r>
          <w:r w:rsidR="0046580D">
            <w:rPr>
              <w:lang w:val="en-AU"/>
            </w:rPr>
            <w:instrText xml:space="preserve"> CITATION Lan97 \l 3081 </w:instrText>
          </w:r>
          <w:r w:rsidR="005B3AA3">
            <w:fldChar w:fldCharType="separate"/>
          </w:r>
          <w:r w:rsidR="00E47832" w:rsidRPr="00E47832">
            <w:rPr>
              <w:noProof/>
              <w:lang w:val="en-AU"/>
            </w:rPr>
            <w:t>[5]</w:t>
          </w:r>
          <w:r w:rsidR="005B3AA3">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5B3AA3">
            <w:fldChar w:fldCharType="begin"/>
          </w:r>
          <w:r w:rsidR="0046580D">
            <w:rPr>
              <w:lang w:val="en-AU"/>
            </w:rPr>
            <w:instrText xml:space="preserve"> CITATION Hue092 \l 3081 </w:instrText>
          </w:r>
          <w:r w:rsidR="005B3AA3">
            <w:fldChar w:fldCharType="separate"/>
          </w:r>
          <w:r w:rsidR="00E47832" w:rsidRPr="00E47832">
            <w:rPr>
              <w:noProof/>
              <w:lang w:val="en-AU"/>
            </w:rPr>
            <w:t>[6]</w:t>
          </w:r>
          <w:r w:rsidR="005B3AA3">
            <w:fldChar w:fldCharType="end"/>
          </w:r>
        </w:sdtContent>
      </w:sdt>
      <w:r w:rsidR="0046580D">
        <w:t xml:space="preserve"> </w:t>
      </w:r>
      <w:r w:rsidR="0046580D" w:rsidRPr="0046580D">
        <w:rPr>
          <w:rStyle w:val="DocActionChar"/>
        </w:rPr>
        <w:t>%%% Check this reference – there are multiple options</w:t>
      </w:r>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5B3AA3">
            <w:fldChar w:fldCharType="begin"/>
          </w:r>
          <w:r w:rsidR="0046580D">
            <w:rPr>
              <w:lang w:val="en-AU"/>
            </w:rPr>
            <w:instrText xml:space="preserve"> CITATION Hün072 \l 3081 </w:instrText>
          </w:r>
          <w:r w:rsidR="005B3AA3">
            <w:fldChar w:fldCharType="separate"/>
          </w:r>
          <w:r w:rsidR="00E47832" w:rsidRPr="00E47832">
            <w:rPr>
              <w:noProof/>
              <w:lang w:val="en-AU"/>
            </w:rPr>
            <w:t>[7]</w:t>
          </w:r>
          <w:r w:rsidR="005B3AA3">
            <w:fldChar w:fldCharType="end"/>
          </w:r>
        </w:sdtContent>
      </w:sdt>
      <w:r w:rsidR="0046580D" w:rsidRPr="0046580D">
        <w:rPr>
          <w:rStyle w:val="DocActionChar"/>
        </w:rPr>
        <w:t>%%% Check this reference – there are multiple options</w:t>
      </w:r>
      <w:r>
        <w:t xml:space="preserve">. Int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5B3AA3">
        <w:fldChar w:fldCharType="begin"/>
      </w:r>
      <w:r>
        <w:instrText xml:space="preserve"> REF _Ref95120608 \h </w:instrText>
      </w:r>
      <w:r w:rsidR="005B3AA3">
        <w:fldChar w:fldCharType="separate"/>
      </w:r>
      <w:r w:rsidR="00E47832">
        <w:t xml:space="preserve">Figure </w:t>
      </w:r>
      <w:r w:rsidR="00E47832">
        <w:rPr>
          <w:noProof/>
        </w:rPr>
        <w:t>8</w:t>
      </w:r>
      <w:r w:rsidR="005B3AA3">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18"/>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399" w:name="_Ref95120608"/>
      <w:r>
        <w:t xml:space="preserve">Figure </w:t>
      </w:r>
      <w:fldSimple w:instr=" SEQ Figure \* ARABIC ">
        <w:r w:rsidR="00E47832">
          <w:rPr>
            <w:noProof/>
          </w:rPr>
          <w:t>8</w:t>
        </w:r>
      </w:fldSimple>
      <w:bookmarkEnd w:id="399"/>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19"/>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00" w:name="_Ref69211722"/>
      <w:r w:rsidRPr="00A71C6E">
        <w:t xml:space="preserve">Figure </w:t>
      </w:r>
      <w:fldSimple w:instr=" SEQ Figure \* ARABIC ">
        <w:r w:rsidR="00E47832">
          <w:rPr>
            <w:noProof/>
          </w:rPr>
          <w:t>9</w:t>
        </w:r>
      </w:fldSimple>
      <w:bookmarkEnd w:id="400"/>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5B3AA3">
        <w:fldChar w:fldCharType="begin"/>
      </w:r>
      <w:r>
        <w:instrText xml:space="preserve"> REF _Ref69211722 \h </w:instrText>
      </w:r>
      <w:r w:rsidR="005B3AA3">
        <w:fldChar w:fldCharType="separate"/>
      </w:r>
      <w:r w:rsidR="00E47832" w:rsidRPr="00A71C6E">
        <w:t xml:space="preserve">Figure </w:t>
      </w:r>
      <w:r w:rsidR="00E47832">
        <w:rPr>
          <w:noProof/>
        </w:rPr>
        <w:t>9</w:t>
      </w:r>
      <w:r w:rsidR="005B3AA3">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1310CE" w:rsidRPr="00084655" w:rsidRDefault="00363277" w:rsidP="001A05D9">
      <w:pPr>
        <w:pStyle w:val="Heading2"/>
      </w:pPr>
      <w:bookmarkStart w:id="401" w:name="_Toc355280353"/>
      <w:bookmarkStart w:id="402" w:name="_Toc356807279"/>
      <w:r>
        <w:t>Supported Input and Output File Formats</w:t>
      </w:r>
      <w:bookmarkEnd w:id="401"/>
      <w:bookmarkEnd w:id="402"/>
    </w:p>
    <w:p w:rsidR="001310CE" w:rsidRPr="00084655" w:rsidRDefault="001310CE" w:rsidP="00A7583F">
      <w:pPr>
        <w:pStyle w:val="Body"/>
      </w:pPr>
      <w:r w:rsidRPr="00084655">
        <w:t xml:space="preserve">SPECCHIO provides </w:t>
      </w:r>
      <w:r w:rsidR="00363277">
        <w:t>loading support for the following</w:t>
      </w:r>
      <w:r w:rsidRPr="00084655">
        <w:t xml:space="preserve"> </w:t>
      </w:r>
      <w:r w:rsidR="00653690">
        <w:t xml:space="preserve">Spectrum </w:t>
      </w:r>
      <w:r w:rsidRPr="00084655">
        <w:t>file formats</w:t>
      </w:r>
      <w:r w:rsidR="00363277">
        <w:t>.</w:t>
      </w:r>
    </w:p>
    <w:p w:rsidR="001310CE" w:rsidRPr="00084655" w:rsidRDefault="001310CE" w:rsidP="00F50667">
      <w:pPr>
        <w:pStyle w:val="Bullet"/>
      </w:pPr>
      <w:r w:rsidRPr="00084655">
        <w:t>ASD binary file as produced by the ASD FieldSpecPro</w:t>
      </w:r>
      <w:r>
        <w:t>/FS3 s</w:t>
      </w:r>
      <w:r w:rsidRPr="00084655">
        <w:t>pectroradiometer</w:t>
      </w:r>
      <w:r>
        <w:t>s</w:t>
      </w:r>
    </w:p>
    <w:p w:rsidR="001310CE" w:rsidRPr="00084655" w:rsidRDefault="001310CE" w:rsidP="00F50667">
      <w:pPr>
        <w:pStyle w:val="Bullet"/>
      </w:pPr>
      <w:r w:rsidRPr="00084655">
        <w:t>ENVI Spectral library files (SLB and SLI)</w:t>
      </w:r>
    </w:p>
    <w:p w:rsidR="001310CE" w:rsidRPr="00084655" w:rsidRDefault="001310CE" w:rsidP="00F50667">
      <w:pPr>
        <w:pStyle w:val="Bullet"/>
      </w:pPr>
      <w:r w:rsidRPr="00084655">
        <w:t>GER signature files as produced by the GER 3700 (Files produced by other GER instruments remain subject to testing)</w:t>
      </w:r>
    </w:p>
    <w:p w:rsidR="001310CE" w:rsidRDefault="001310CE" w:rsidP="00F50667">
      <w:pPr>
        <w:pStyle w:val="Bullet"/>
      </w:pPr>
      <w:r w:rsidRPr="00084655">
        <w:t>MFR Photometer OUT files</w:t>
      </w:r>
    </w:p>
    <w:p w:rsidR="001310CE" w:rsidRDefault="001310CE" w:rsidP="00F50667">
      <w:pPr>
        <w:pStyle w:val="Bullet"/>
      </w:pPr>
      <w:r>
        <w:t>Apogee files (restricted to one tested file format only)</w:t>
      </w:r>
    </w:p>
    <w:p w:rsidR="001310CE" w:rsidRDefault="001310CE" w:rsidP="00F50667">
      <w:pPr>
        <w:pStyle w:val="Bullet"/>
      </w:pPr>
      <w:r>
        <w:t>SVC HR-1024 files (using PDA acquisition)</w:t>
      </w:r>
    </w:p>
    <w:p w:rsidR="001310CE" w:rsidRPr="00084655" w:rsidRDefault="001310CE" w:rsidP="00F50667">
      <w:pPr>
        <w:pStyle w:val="Bullet"/>
      </w:pPr>
      <w:r>
        <w:t>Ocean Optics Spectra Suite</w:t>
      </w:r>
    </w:p>
    <w:p w:rsidR="001310CE" w:rsidRDefault="001310CE" w:rsidP="00F50667">
      <w:pPr>
        <w:pStyle w:val="Bullet"/>
      </w:pPr>
      <w:r>
        <w:t>HDF5 files and xml files containing measurement data from FGI (Finish Geodetic Institute) goniometer measurements</w:t>
      </w:r>
    </w:p>
    <w:p w:rsidR="001310CE" w:rsidRPr="00084655" w:rsidRDefault="001310CE" w:rsidP="00F50667">
      <w:pPr>
        <w:pStyle w:val="Bullet"/>
      </w:pPr>
      <w:r>
        <w:t>New ASD file format (Indico Version 7)</w:t>
      </w:r>
    </w:p>
    <w:p w:rsidR="001310CE" w:rsidRDefault="001310CE" w:rsidP="00F50667">
      <w:pPr>
        <w:pStyle w:val="Bullet"/>
      </w:pPr>
      <w:r w:rsidRPr="00084655">
        <w:t>Proprietary sensor definition file. Sensor definition files are an efficient way of defining new sensors in the database.</w:t>
      </w:r>
    </w:p>
    <w:p w:rsidR="00653690" w:rsidRPr="00084655" w:rsidRDefault="00653690" w:rsidP="00653690">
      <w:pPr>
        <w:pStyle w:val="Bullet"/>
      </w:pPr>
      <w:r w:rsidRPr="00084655">
        <w:t>TXT space formatted text files</w:t>
      </w:r>
    </w:p>
    <w:p w:rsidR="001310CE" w:rsidRPr="00084655" w:rsidRDefault="00653690" w:rsidP="00A7583F">
      <w:pPr>
        <w:pStyle w:val="Body"/>
      </w:pPr>
      <w:r>
        <w:t xml:space="preserve">Spectrum data can </w:t>
      </w:r>
      <w:r w:rsidR="001310CE" w:rsidRPr="00084655">
        <w:t xml:space="preserve">be written in </w:t>
      </w:r>
      <w:r w:rsidR="00A21EE2">
        <w:t>two</w:t>
      </w:r>
      <w:r w:rsidR="001310CE" w:rsidRPr="00084655">
        <w:t xml:space="preserve"> data formats</w:t>
      </w:r>
      <w:r w:rsidR="00363277">
        <w:t>.</w:t>
      </w:r>
    </w:p>
    <w:p w:rsidR="001310CE" w:rsidRPr="00084655" w:rsidRDefault="001310CE" w:rsidP="00F50667">
      <w:pPr>
        <w:pStyle w:val="Bullet"/>
      </w:pPr>
      <w:r w:rsidRPr="00084655">
        <w:t>CSV (Comma Separated Values) for subsequent import into various 3</w:t>
      </w:r>
      <w:r w:rsidRPr="00084655">
        <w:rPr>
          <w:vertAlign w:val="superscript"/>
        </w:rPr>
        <w:t>rd</w:t>
      </w:r>
      <w:r w:rsidRPr="00084655">
        <w:t xml:space="preserve"> party applications like spreadsheets or statistic packages</w:t>
      </w:r>
    </w:p>
    <w:p w:rsidR="001310CE" w:rsidRPr="00084655" w:rsidRDefault="001310CE" w:rsidP="00F50667">
      <w:pPr>
        <w:pStyle w:val="Bullet"/>
      </w:pPr>
      <w:r w:rsidRPr="00084655">
        <w:t>ENVI Spectral Library (SLB)</w:t>
      </w:r>
    </w:p>
    <w:p w:rsidR="001310CE" w:rsidRPr="00084655" w:rsidRDefault="00A21EE2" w:rsidP="00A21EE2">
      <w:pPr>
        <w:pStyle w:val="Body"/>
      </w:pPr>
      <w:r>
        <w:t xml:space="preserve">In addition, an </w:t>
      </w:r>
      <w:r w:rsidR="001310CE" w:rsidRPr="00084655">
        <w:t xml:space="preserve">XML file format </w:t>
      </w:r>
      <w:r>
        <w:t>is supported for whole C</w:t>
      </w:r>
      <w:r w:rsidR="001310CE" w:rsidRPr="00084655">
        <w:t>ampaign exports</w:t>
      </w:r>
      <w:r w:rsidR="001310CE">
        <w:t xml:space="preserve"> </w:t>
      </w:r>
      <w:r>
        <w:t xml:space="preserve">and imports </w:t>
      </w:r>
      <w:r w:rsidR="001310CE">
        <w:t>for data trans</w:t>
      </w:r>
      <w:r>
        <w:t>fer between different SPECCHIO databases.</w:t>
      </w:r>
    </w:p>
    <w:p w:rsidR="002A0FFE" w:rsidRPr="00084655" w:rsidRDefault="002A0FFE" w:rsidP="00306258">
      <w:pPr>
        <w:pStyle w:val="Heading1"/>
      </w:pPr>
      <w:bookmarkStart w:id="403" w:name="_Toc355280354"/>
      <w:bookmarkStart w:id="404" w:name="_Ref356466848"/>
      <w:bookmarkStart w:id="405" w:name="_Ref356466853"/>
      <w:bookmarkStart w:id="406" w:name="_Toc356807280"/>
      <w:bookmarkStart w:id="407" w:name="_Ref356807389"/>
      <w:bookmarkStart w:id="408" w:name="_Ref356807390"/>
      <w:r w:rsidRPr="00084655">
        <w:t>Design of Sampling Experiments</w:t>
      </w:r>
      <w:bookmarkEnd w:id="48"/>
      <w:r w:rsidR="00522234">
        <w:t xml:space="preserve"> and Data Structuring</w:t>
      </w:r>
      <w:bookmarkEnd w:id="403"/>
      <w:bookmarkEnd w:id="404"/>
      <w:bookmarkEnd w:id="405"/>
      <w:bookmarkEnd w:id="406"/>
      <w:bookmarkEnd w:id="407"/>
      <w:bookmarkEnd w:id="408"/>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5B3AA3">
            <w:fldChar w:fldCharType="begin"/>
          </w:r>
          <w:r>
            <w:rPr>
              <w:lang w:val="en-AU"/>
            </w:rPr>
            <w:instrText xml:space="preserve"> CITATION Hue061 \l 3081 </w:instrText>
          </w:r>
          <w:r w:rsidR="005B3AA3">
            <w:fldChar w:fldCharType="separate"/>
          </w:r>
          <w:r w:rsidR="00E47832" w:rsidRPr="00E47832">
            <w:rPr>
              <w:noProof/>
              <w:lang w:val="en-AU"/>
            </w:rPr>
            <w:t>[8]</w:t>
          </w:r>
          <w:r w:rsidR="005B3AA3">
            <w:fldChar w:fldCharType="end"/>
          </w:r>
        </w:sdtContent>
      </w:sdt>
      <w:r w:rsidR="00BA6294">
        <w:t>, which</w:t>
      </w:r>
      <w:r w:rsidR="00BA6294" w:rsidRPr="00BA6294">
        <w:t xml:space="preserve"> </w:t>
      </w:r>
      <w:r w:rsidR="00BA6294" w:rsidRPr="00084655">
        <w:t>was built on a fixed hierarchy of three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9E7491" w:rsidRPr="00084655" w:rsidRDefault="009E7491" w:rsidP="009E7491">
      <w:pPr>
        <w:pStyle w:val="Body"/>
      </w:pPr>
      <w:r w:rsidRPr="00084655">
        <w:t>SPECCHIO builds up on the above concept of hierarchies. However there is no restriction on the number of levels used. Thus any level number (0:N) can be used.</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BA6294" w:rsidP="00A7583F">
      <w:pPr>
        <w:pStyle w:val="Body"/>
      </w:pPr>
      <w:r>
        <w:t xml:space="preserve">However, there are some specific restrictions on </w:t>
      </w:r>
      <w:r w:rsidR="009A1936">
        <w:t xml:space="preserve">the </w:t>
      </w:r>
      <w:r w:rsidR="00540712">
        <w:t xml:space="preserve">hierarchy tree </w:t>
      </w:r>
      <w:r>
        <w:t>structure.</w:t>
      </w:r>
    </w:p>
    <w:p w:rsidR="00540712" w:rsidRDefault="00540712" w:rsidP="00540712">
      <w:pPr>
        <w:pStyle w:val="Bullet"/>
      </w:pPr>
      <w:r>
        <w:t>No other files can be in the tree except spectra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 xml:space="preserve">format, although the sub-directories of a directory may have </w:t>
      </w:r>
      <w:r w:rsidR="00540712">
        <w:t xml:space="preserve">files with </w:t>
      </w:r>
      <w:r>
        <w:t xml:space="preserve">a different </w:t>
      </w:r>
      <w:r w:rsidR="00540712">
        <w:t>data</w:t>
      </w:r>
      <w:r>
        <w:t xml:space="preserve"> format.</w:t>
      </w:r>
      <w:r w:rsidR="00A20F34">
        <w:t xml:space="preserve"> </w:t>
      </w:r>
    </w:p>
    <w:p w:rsidR="00A20F34" w:rsidRDefault="00540712" w:rsidP="00A20F34">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commentRangeStart w:id="409"/>
      <w:r w:rsidR="00A20F34">
        <w:t xml:space="preserve">. But it is important not to mix files from different data structure versions in one folder. </w:t>
      </w:r>
      <w:commentRangeEnd w:id="409"/>
      <w:r w:rsidR="00A20F34">
        <w:rPr>
          <w:rStyle w:val="CommentReference"/>
        </w:rPr>
        <w:commentReference w:id="409"/>
      </w:r>
      <w:r w:rsidRPr="00540712">
        <w:rPr>
          <w:rStyle w:val="DocActionChar"/>
        </w:rPr>
        <w:t xml:space="preserve">%%% What does this last sentence mean? </w:t>
      </w:r>
      <w:r w:rsidR="008B1E14" w:rsidRPr="007A07DA">
        <w:rPr>
          <w:rStyle w:val="DocActionChar"/>
        </w:rPr>
        <w:t>Andy</w:t>
      </w:r>
      <w:r w:rsidR="008B1E14" w:rsidRPr="00540712">
        <w:rPr>
          <w:rStyle w:val="DocActionChar"/>
        </w:rPr>
        <w:t xml:space="preserve"> </w:t>
      </w:r>
      <w:r w:rsidR="008B1E14">
        <w:rPr>
          <w:rStyle w:val="DocActionChar"/>
        </w:rPr>
        <w:t>(It</w:t>
      </w:r>
      <w:r w:rsidRPr="00540712">
        <w:rPr>
          <w:rStyle w:val="DocActionChar"/>
        </w:rPr>
        <w:t>’s an exception to an exception, so perhaps we can simplify it.</w:t>
      </w:r>
      <w:r w:rsidR="008B1E14">
        <w:rPr>
          <w:rStyle w:val="DocActionChar"/>
        </w:rPr>
        <w:t>)</w:t>
      </w:r>
    </w:p>
    <w:p w:rsidR="009E7491" w:rsidRDefault="009E7491" w:rsidP="009E7491">
      <w:pPr>
        <w:pStyle w:val="Bullet"/>
      </w:pPr>
      <w:r>
        <w:t>To use the automatic linking of reference and target spectra, there must be adjacent directories, one with target spectra and the other with the related reference spectra. They must have %%% dates which are in sequence between these directories.</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10" w:name="_Toc356807281"/>
      <w:r>
        <w:t xml:space="preserve">Example Structure </w:t>
      </w:r>
      <w:r w:rsidR="00F7610C">
        <w:t>1</w:t>
      </w:r>
    </w:p>
    <w:p w:rsidR="00A250FC" w:rsidRPr="00A250FC" w:rsidRDefault="00A250FC" w:rsidP="00A250FC">
      <w:pPr>
        <w:pStyle w:val="DocAction"/>
      </w:pPr>
      <w:r>
        <w:t>%%% The example web site needs to be set up so this can describe exactly what is available.</w:t>
      </w:r>
    </w:p>
    <w:tbl>
      <w:tblPr>
        <w:tblStyle w:val="TableSimple"/>
        <w:tblW w:w="0" w:type="auto"/>
        <w:tblLook w:val="04A0"/>
      </w:tblPr>
      <w:tblGrid>
        <w:gridCol w:w="1706"/>
        <w:gridCol w:w="6788"/>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p>
        </w:tc>
      </w:tr>
    </w:tbl>
    <w:bookmarkEnd w:id="410"/>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5B3AA3">
        <w:fldChar w:fldCharType="begin"/>
      </w:r>
      <w:r w:rsidR="00A30B2D">
        <w:instrText xml:space="preserve"> REF _Ref122063892 \h </w:instrText>
      </w:r>
      <w:r w:rsidR="005B3AA3">
        <w:fldChar w:fldCharType="separate"/>
      </w:r>
      <w:r w:rsidR="00E47832" w:rsidRPr="00084655">
        <w:t xml:space="preserve">Figure </w:t>
      </w:r>
      <w:r w:rsidR="00E47832">
        <w:rPr>
          <w:noProof/>
        </w:rPr>
        <w:t>10</w:t>
      </w:r>
      <w:r w:rsidR="005B3AA3">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20"/>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1" w:name="_Ref122063892"/>
      <w:bookmarkStart w:id="412" w:name="_Toc129263006"/>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w:t>
      </w:r>
      <w:r w:rsidR="005B3AA3">
        <w:rPr>
          <w:noProof/>
        </w:rPr>
        <w:fldChar w:fldCharType="end"/>
      </w:r>
      <w:bookmarkEnd w:id="411"/>
      <w:r w:rsidRPr="00084655">
        <w:t>: Hierarchical directory structure</w:t>
      </w:r>
      <w:bookmarkEnd w:id="412"/>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13" w:name="_Ref130789629"/>
    <w:p w:rsidR="00A20F34" w:rsidRDefault="005B3AA3" w:rsidP="00A7583F">
      <w:pPr>
        <w:pStyle w:val="Body"/>
      </w:pPr>
      <w:r>
        <w:fldChar w:fldCharType="begin"/>
      </w:r>
      <w:r w:rsidR="00A30B2D">
        <w:instrText xml:space="preserve"> REF _Ref130790579 \h </w:instrText>
      </w:r>
      <w:r>
        <w:fldChar w:fldCharType="separate"/>
      </w:r>
      <w:r w:rsidR="00E47832" w:rsidRPr="00084655">
        <w:t xml:space="preserve">Figure </w:t>
      </w:r>
      <w:r w:rsidR="00E47832">
        <w:rPr>
          <w:noProof/>
        </w:rPr>
        <w:t>11</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14" w:name="_Ref130790579"/>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w:t>
      </w:r>
      <w:r w:rsidR="005B3AA3">
        <w:rPr>
          <w:noProof/>
        </w:rPr>
        <w:fldChar w:fldCharType="end"/>
      </w:r>
      <w:bookmarkEnd w:id="414"/>
      <w:r w:rsidRPr="00084655">
        <w:t>: Example of a directory structures holding spectral files</w:t>
      </w:r>
    </w:p>
    <w:p w:rsidR="002F155E" w:rsidRDefault="00990009" w:rsidP="00990009">
      <w:pPr>
        <w:pStyle w:val="Heading2"/>
      </w:pPr>
      <w:bookmarkStart w:id="415" w:name="_Toc355280359"/>
      <w:bookmarkStart w:id="416" w:name="_Toc356807283"/>
      <w:r>
        <w:t xml:space="preserve">Example </w:t>
      </w:r>
      <w:r w:rsidR="00A20F34">
        <w:t>for</w:t>
      </w:r>
      <w:r w:rsidR="002F155E">
        <w:t xml:space="preserve"> Reference and Target Spectra</w:t>
      </w:r>
      <w:bookmarkEnd w:id="415"/>
      <w:bookmarkEnd w:id="416"/>
    </w:p>
    <w:tbl>
      <w:tblPr>
        <w:tblStyle w:val="TableSimple"/>
        <w:tblW w:w="0" w:type="auto"/>
        <w:tblLook w:val="04A0"/>
      </w:tblPr>
      <w:tblGrid>
        <w:gridCol w:w="1706"/>
        <w:gridCol w:w="6788"/>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17" w:name="_Ref9653051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w:t>
      </w:r>
      <w:r w:rsidR="005B3AA3">
        <w:rPr>
          <w:noProof/>
        </w:rPr>
        <w:fldChar w:fldCharType="end"/>
      </w:r>
      <w:bookmarkEnd w:id="417"/>
      <w:r>
        <w:t>: A possible structure for the storage of target and reference radiance spectra</w:t>
      </w:r>
    </w:p>
    <w:p w:rsidR="00A20F34" w:rsidRPr="00A20F34" w:rsidRDefault="00A20F34" w:rsidP="00A20F34">
      <w:pPr>
        <w:pStyle w:val="Body"/>
      </w:pPr>
      <w:r>
        <w:t xml:space="preserve">In this example, the Reference sub-directory holds the reference spectra which relate to Plant A, Plant B and Plant C. The numbers of spectra in each of these directories should be the same in order to use Specchio’s </w:t>
      </w:r>
      <w:r w:rsidRPr="00A20F34">
        <w:rPr>
          <w:rStyle w:val="DocActionChar"/>
        </w:rPr>
        <w:t>%%%</w:t>
      </w:r>
      <w:r>
        <w:t xml:space="preserve"> feature.</w:t>
      </w:r>
    </w:p>
    <w:p w:rsidR="002A0FFE" w:rsidRDefault="002A0FFE" w:rsidP="00BA3445">
      <w:pPr>
        <w:pStyle w:val="Heading1"/>
      </w:pPr>
      <w:bookmarkStart w:id="418" w:name="_Toc355280360"/>
      <w:bookmarkStart w:id="419" w:name="_Toc356807284"/>
      <w:bookmarkEnd w:id="413"/>
      <w:r w:rsidRPr="00084655">
        <w:t xml:space="preserve">SPECCHIO </w:t>
      </w:r>
      <w:r w:rsidR="001A05D9">
        <w:t>Basic Operation</w:t>
      </w:r>
      <w:bookmarkEnd w:id="418"/>
      <w:bookmarkEnd w:id="419"/>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system, the windows and widgets </w:t>
      </w:r>
      <w:r w:rsidR="00B40030">
        <w:t>may</w:t>
      </w:r>
      <w:r w:rsidRPr="00084655">
        <w:t xml:space="preserve"> look </w:t>
      </w:r>
      <w:ins w:id="420"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B40030" w:rsidRDefault="00B40030" w:rsidP="00B40030">
      <w:pPr>
        <w:pStyle w:val="Heading2"/>
      </w:pPr>
      <w:bookmarkStart w:id="421" w:name="_Ref355008998"/>
      <w:bookmarkStart w:id="422" w:name="_Ref355009000"/>
      <w:bookmarkStart w:id="423" w:name="_Toc355280361"/>
      <w:bookmarkStart w:id="424" w:name="_Toc356807285"/>
      <w:r>
        <w:t>Unix Operation</w:t>
      </w:r>
      <w:bookmarkEnd w:id="421"/>
      <w:bookmarkEnd w:id="422"/>
      <w:bookmarkEnd w:id="423"/>
      <w:bookmarkEnd w:id="424"/>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5B3AA3">
        <w:fldChar w:fldCharType="begin"/>
      </w:r>
      <w:r w:rsidR="00A30B2D">
        <w:instrText xml:space="preserve"> REF _Ref157221331 \h </w:instrText>
      </w:r>
      <w:r w:rsidR="005B3AA3">
        <w:fldChar w:fldCharType="separate"/>
      </w:r>
      <w:r w:rsidR="00E47832" w:rsidRPr="00084655">
        <w:t xml:space="preserve">Figure </w:t>
      </w:r>
      <w:r w:rsidR="00E47832">
        <w:rPr>
          <w:noProof/>
        </w:rPr>
        <w:t>13</w:t>
      </w:r>
      <w:r w:rsidR="005B3AA3">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23"/>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5" w:name="_Ref157221331"/>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w:t>
      </w:r>
      <w:r w:rsidR="005B3AA3">
        <w:rPr>
          <w:noProof/>
        </w:rPr>
        <w:fldChar w:fldCharType="end"/>
      </w:r>
      <w:bookmarkEnd w:id="425"/>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26" w:name="_Ref180291208"/>
      <w:bookmarkStart w:id="427" w:name="_Toc355280362"/>
      <w:bookmarkStart w:id="428" w:name="_Toc356807286"/>
      <w:r w:rsidRPr="00084655">
        <w:t>Main Window</w:t>
      </w:r>
      <w:bookmarkEnd w:id="426"/>
      <w:bookmarkEnd w:id="427"/>
      <w:bookmarkEnd w:id="428"/>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p w:rsidR="002A0FFE" w:rsidRPr="00084655" w:rsidRDefault="00F86C48" w:rsidP="00EB49E0">
      <w:pPr>
        <w:pStyle w:val="Figure"/>
      </w:pPr>
      <w:r>
        <w:rPr>
          <w:lang w:val="en-AU"/>
        </w:rPr>
        <w:drawing>
          <wp:inline distT="0" distB="0" distL="0" distR="0">
            <wp:extent cx="5171168" cy="2866738"/>
            <wp:effectExtent l="19050" t="0" r="0" b="0"/>
            <wp:docPr id="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5168800" cy="2865425"/>
                    </a:xfrm>
                    <a:prstGeom prst="rect">
                      <a:avLst/>
                    </a:prstGeom>
                    <a:noFill/>
                    <a:ln w="9525">
                      <a:noFill/>
                      <a:miter lim="800000"/>
                      <a:headEnd/>
                      <a:tailEnd/>
                    </a:ln>
                  </pic:spPr>
                </pic:pic>
              </a:graphicData>
            </a:graphic>
          </wp:inline>
        </w:drawing>
      </w:r>
      <w:r>
        <w:t xml:space="preserve"> </w:t>
      </w:r>
      <w:r w:rsidR="001176EE">
        <w:rPr>
          <w:lang w:val="en-AU"/>
        </w:rPr>
        <w:drawing>
          <wp:inline distT="0" distB="0" distL="0" distR="0">
            <wp:extent cx="5577840" cy="3027680"/>
            <wp:effectExtent l="25400" t="0" r="10160" b="0"/>
            <wp:docPr id="9" name="Picture 13" descr=":::Plots and Graphs and Screenshots:Main Window.p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s and Graphs and Screenshots:Main Window.ppt.pdf"/>
                    <pic:cNvPicPr>
                      <a:picLocks noChangeAspect="1" noChangeArrowheads="1"/>
                    </pic:cNvPicPr>
                  </pic:nvPicPr>
                  <pic:blipFill>
                    <a:blip r:embed="rId25"/>
                    <a:srcRect/>
                    <a:stretch>
                      <a:fillRect/>
                    </a:stretch>
                  </pic:blipFill>
                  <pic:spPr bwMode="auto">
                    <a:xfrm>
                      <a:off x="0" y="0"/>
                      <a:ext cx="5577840" cy="3027680"/>
                    </a:xfrm>
                    <a:prstGeom prst="rect">
                      <a:avLst/>
                    </a:prstGeom>
                    <a:noFill/>
                    <a:ln w="9525">
                      <a:noFill/>
                      <a:miter lim="800000"/>
                      <a:headEnd/>
                      <a:tailEnd/>
                    </a:ln>
                  </pic:spPr>
                </pic:pic>
              </a:graphicData>
            </a:graphic>
          </wp:inline>
        </w:drawing>
      </w:r>
    </w:p>
    <w:p w:rsidR="002A0FFE" w:rsidRDefault="002A0FFE" w:rsidP="00EB49E0">
      <w:pPr>
        <w:pStyle w:val="Caption"/>
      </w:pPr>
      <w:bookmarkStart w:id="429" w:name="_Ref130601899"/>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4</w:t>
      </w:r>
      <w:r w:rsidR="005B3AA3">
        <w:rPr>
          <w:noProof/>
        </w:rPr>
        <w:fldChar w:fldCharType="end"/>
      </w:r>
      <w:bookmarkEnd w:id="429"/>
      <w:r w:rsidRPr="00084655">
        <w:t xml:space="preserve">: Main window </w:t>
      </w:r>
    </w:p>
    <w:p w:rsidR="00F86C48" w:rsidRDefault="00F86C48" w:rsidP="00F86C48">
      <w:pPr>
        <w:pStyle w:val="DocAction"/>
      </w:pPr>
      <w:r>
        <w:t>%%% After making final screenshots, copy annotations to it.</w:t>
      </w:r>
    </w:p>
    <w:p w:rsidR="00B40030" w:rsidRDefault="00B40030" w:rsidP="00B40030">
      <w:pPr>
        <w:pStyle w:val="HangingIndent"/>
      </w:pPr>
      <w:r>
        <w:t>Main menu</w:t>
      </w:r>
      <w:r>
        <w:tab/>
        <w:t xml:space="preserve">Select the </w:t>
      </w:r>
      <w:r w:rsidR="00F86C48">
        <w:t xml:space="preserve">Specchio </w:t>
      </w:r>
      <w:r>
        <w:t>functions you wish to run from here.</w:t>
      </w:r>
    </w:p>
    <w:p w:rsidR="00F86C48" w:rsidRDefault="00B40030" w:rsidP="00B40030">
      <w:pPr>
        <w:pStyle w:val="HangingIndent"/>
      </w:pPr>
      <w:r>
        <w:t xml:space="preserve">Progress Report Panel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t xml:space="preserve">Database Connection Information   </w:t>
      </w:r>
      <w:r>
        <w:tab/>
        <w:t>I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30" w:name="_Ref180396043"/>
      <w:bookmarkStart w:id="431" w:name="_Toc355280363"/>
      <w:bookmarkStart w:id="432" w:name="_Toc356807287"/>
      <w:bookmarkStart w:id="433" w:name="_Ref130639221"/>
      <w:bookmarkStart w:id="434" w:name="_Ref131844250"/>
      <w:r>
        <w:t>Logging In</w:t>
      </w:r>
      <w:r w:rsidRPr="00084655">
        <w:t xml:space="preserve"> </w:t>
      </w:r>
      <w:r>
        <w:t xml:space="preserve">and </w:t>
      </w:r>
      <w:r w:rsidR="002A0FFE" w:rsidRPr="00084655">
        <w:t>Connecting to a Database</w:t>
      </w:r>
      <w:bookmarkEnd w:id="430"/>
      <w:bookmarkEnd w:id="431"/>
      <w:bookmarkEnd w:id="432"/>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35" w:author="Peter" w:date="2013-05-08T09:19:00Z">
        <w:r w:rsidR="00D04BE3">
          <w:t>as one operation</w:t>
        </w:r>
      </w:ins>
      <w:del w:id="436"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E47832" w:rsidRPr="00E47832">
          <w:rPr>
            <w:rStyle w:val="CrossReference"/>
          </w:rPr>
          <w:t>3.1</w:t>
        </w:r>
      </w:fldSimple>
      <w:r w:rsidRPr="00E9051F">
        <w:rPr>
          <w:rStyle w:val="CrossReference"/>
        </w:rPr>
        <w:t xml:space="preserve"> </w:t>
      </w:r>
      <w:fldSimple w:instr=" REF _Ref353786223 \h  \* MERGEFORMAT ">
        <w:r w:rsidR="00E47832" w:rsidRPr="00E47832">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E47832" w:rsidRPr="00E47832">
                <w:rPr>
                  <w:rStyle w:val="CrossReference"/>
                </w:rPr>
                <w:t>2.3</w:t>
              </w:r>
            </w:fldSimple>
            <w:r>
              <w:t xml:space="preserve">, </w:t>
            </w:r>
            <w:fldSimple w:instr=" REF _Ref355279326 \r \h  \* MERGEFORMAT ">
              <w:r w:rsidR="00E47832" w:rsidRPr="00E47832">
                <w:rPr>
                  <w:rStyle w:val="CrossReference"/>
                </w:rPr>
                <w:t>2.4</w:t>
              </w:r>
            </w:fldSimple>
            <w:r>
              <w:t xml:space="preserve"> or </w:t>
            </w:r>
            <w:fldSimple w:instr=" REF _Ref355279327 \r \h  \* MERGEFORMAT ">
              <w:r w:rsidR="00E47832" w:rsidRPr="00E47832">
                <w:rPr>
                  <w:rStyle w:val="CrossReference"/>
                </w:rPr>
                <w:t>2.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E47832">
                <w:rPr>
                  <w:noProof/>
                </w:rPr>
                <w:t>15</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37" w:name="_Toc355280365"/>
      <w:bookmarkStart w:id="438" w:name="_Toc356807288"/>
      <w:bookmarkStart w:id="439" w:name="_Ref153711531"/>
      <w:r>
        <w:t>Logging Out</w:t>
      </w:r>
      <w:bookmarkEnd w:id="437"/>
      <w:bookmarkEnd w:id="438"/>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40" w:name="_Toc355280366"/>
      <w:bookmarkStart w:id="441" w:name="_Toc356807289"/>
      <w:r>
        <w:t>Changing your User Details</w:t>
      </w:r>
      <w:bookmarkEnd w:id="440"/>
      <w:bookmarkEnd w:id="441"/>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E47832">
                <w:rPr>
                  <w:noProof/>
                </w:rPr>
                <w:t>16</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42" w:name="_Toc356807290"/>
      <w:bookmarkStart w:id="443" w:name="_Ref356820291"/>
      <w:bookmarkStart w:id="444" w:name="_Ref356820294"/>
      <w:r>
        <w:t>Browsing the Hierarchy Tree</w:t>
      </w:r>
      <w:bookmarkEnd w:id="442"/>
      <w:bookmarkEnd w:id="443"/>
      <w:bookmarkEnd w:id="444"/>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Pr>
            <w:noProof/>
          </w:rPr>
          <w:t>17</w:t>
        </w:r>
      </w:fldSimple>
      <w:r>
        <w:t>: Campaign Hierarchy browse box</w:t>
      </w:r>
    </w:p>
    <w:p w:rsidR="006C4689" w:rsidRDefault="006C4689" w:rsidP="006C4689">
      <w:pPr>
        <w:pStyle w:val="DocAction"/>
      </w:pPr>
      <w:r>
        <w:t>%%% Should we have a Mac one here too?</w:t>
      </w:r>
    </w:p>
    <w:p w:rsidR="008030FC" w:rsidRDefault="006C4689" w:rsidP="006C4689">
      <w:pPr>
        <w:pStyle w:val="Body"/>
      </w:pPr>
      <w:r>
        <w:t>This browse control operates much like a normal file browser</w:t>
      </w:r>
      <w:r w:rsidR="00350C84">
        <w:t>.</w:t>
      </w:r>
    </w:p>
    <w:p w:rsidR="00350C84" w:rsidRDefault="006C4689" w:rsidP="008030FC">
      <w:pPr>
        <w:pStyle w:val="Bullet"/>
      </w:pPr>
      <w:r>
        <w:t>Click on the “+” and “-” icons to cause the hierarchy levels to be expands or collapsed.</w:t>
      </w:r>
    </w:p>
    <w:p w:rsidR="008030FC" w:rsidRDefault="008030FC" w:rsidP="008030FC">
      <w:pPr>
        <w:pStyle w:val="Bullet"/>
      </w:pPr>
      <w:r>
        <w:t>Select a hierarchy node or spectrum by clicking on it.</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F764C7" w:rsidRDefault="00F764C7" w:rsidP="00F764C7">
      <w:pPr>
        <w:pStyle w:val="HangingIndent"/>
      </w:pPr>
      <w:r w:rsidRPr="00F764C7">
        <w:rPr>
          <w:rStyle w:val="ActionButton"/>
        </w:rPr>
        <w:t> Refresh </w:t>
      </w:r>
      <w:r>
        <w:t xml:space="preserve">   </w:t>
      </w:r>
      <w:r>
        <w:tab/>
        <w:t>Click this button to cause the Hierarchy Tree to be reloaded from the database. Use this button if the operation you are performing, some background operation, or some other user has changed the database since this dialog box was opened.</w:t>
      </w:r>
    </w:p>
    <w:p w:rsidR="008030FC" w:rsidRPr="00834A06" w:rsidRDefault="008030FC" w:rsidP="008030FC">
      <w:pPr>
        <w:pStyle w:val="DocAction"/>
      </w:pPr>
      <w:r>
        <w:t>%%% Does the above description hold sufficiently to be useful for Mac?</w:t>
      </w:r>
    </w:p>
    <w:p w:rsidR="006B4F6F" w:rsidRDefault="006B4F6F" w:rsidP="006B4F6F">
      <w:pPr>
        <w:pStyle w:val="Heading1"/>
      </w:pPr>
      <w:bookmarkStart w:id="445" w:name="_Toc355280367"/>
      <w:bookmarkStart w:id="446" w:name="_Toc356807291"/>
      <w:r>
        <w:t>Loading</w:t>
      </w:r>
      <w:r w:rsidR="001A05D9">
        <w:t xml:space="preserve"> Data into Specchio</w:t>
      </w:r>
      <w:bookmarkEnd w:id="445"/>
      <w:bookmarkEnd w:id="446"/>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7"/>
        <w:gridCol w:w="6937"/>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E47832" w:rsidRPr="00E47832">
                <w:rPr>
                  <w:rStyle w:val="CrossReference"/>
                </w:rPr>
                <w:t>6.1</w:t>
              </w:r>
            </w:fldSimple>
            <w:r w:rsidR="00493D72" w:rsidRPr="00493D72">
              <w:rPr>
                <w:rStyle w:val="CrossReference"/>
              </w:rPr>
              <w:t xml:space="preserve"> </w:t>
            </w:r>
            <w:fldSimple w:instr=" REF _Ref356551524 \h  \* MERGEFORMAT ">
              <w:r w:rsidR="00E47832" w:rsidRPr="00E47832">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E47832" w:rsidRPr="00E47832">
                <w:rPr>
                  <w:rStyle w:val="CrossReference"/>
                </w:rPr>
                <w:t>6.2</w:t>
              </w:r>
            </w:fldSimple>
            <w:r w:rsidR="00493D72" w:rsidRPr="00493D72">
              <w:rPr>
                <w:rStyle w:val="CrossReference"/>
              </w:rPr>
              <w:t>.</w:t>
            </w:r>
            <w:fldSimple w:instr=" REF _Ref356551553 \h  \* MERGEFORMAT ">
              <w:r w:rsidR="00E47832" w:rsidRPr="00E47832">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0E3E59" w:rsidP="00D0301C">
            <w:pPr>
              <w:pStyle w:val="TableText"/>
            </w:pPr>
            <w:r>
              <w:t xml:space="preserve">Specchio expects Acquisition Times to be UTC, but many devices record a local time. Specchio provides a function to change local times to UTC. See section </w:t>
            </w:r>
            <w:fldSimple w:instr=" REF _Ref157338239 \r \h  \* MERGEFORMAT ">
              <w:r w:rsidR="00E47832" w:rsidRPr="00E47832">
                <w:rPr>
                  <w:rStyle w:val="CrossReference"/>
                </w:rPr>
                <w:t>6.4</w:t>
              </w:r>
            </w:fldSimple>
            <w:r w:rsidRPr="000E3E59">
              <w:rPr>
                <w:rStyle w:val="CrossReference"/>
              </w:rPr>
              <w:t xml:space="preserve"> </w:t>
            </w:r>
            <w:fldSimple w:instr=" REF _Ref157338239 \h  \* MERGEFORMAT ">
              <w:r w:rsidR="00E47832" w:rsidRPr="00E47832">
                <w:rPr>
                  <w:rStyle w:val="CrossReference"/>
                </w:rPr>
                <w:t>UTC Time Correction</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E47832" w:rsidRPr="00E47832">
                <w:rPr>
                  <w:rStyle w:val="CrossReference"/>
                </w:rPr>
                <w:t>6.5</w:t>
              </w:r>
            </w:fldSimple>
            <w:r w:rsidR="000E3E59" w:rsidRPr="000E3E59">
              <w:rPr>
                <w:rStyle w:val="CrossReference"/>
              </w:rPr>
              <w:t xml:space="preserve"> </w:t>
            </w:r>
            <w:fldSimple w:instr=" REF _Ref356553971 \h  \* MERGEFORMAT ">
              <w:ins w:id="447" w:author="Peter Roberts" w:date="2013-05-08T09:19:00Z">
                <w:r w:rsidR="00E47832" w:rsidRPr="00E47832">
                  <w:rPr>
                    <w:rStyle w:val="CrossReference"/>
                  </w:rPr>
                  <w:t xml:space="preserve">Adding </w:t>
                </w:r>
              </w:ins>
              <w:r w:rsidR="00E47832" w:rsidRPr="00E47832">
                <w:rPr>
                  <w:rStyle w:val="CrossReference"/>
                </w:rPr>
                <w:t>Add Target – 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0E3E59">
            <w:pPr>
              <w:pStyle w:val="TableText"/>
            </w:pPr>
            <w:r>
              <w:t xml:space="preserve">The Spectral Metadata that was not included in the Spectral files must be uploaded, either from an Excel file or manually entered using Specchio’s Metadata editor. See sections </w:t>
            </w:r>
            <w:fldSimple w:instr=" REF _Ref356553888 \r \h  \* MERGEFORMAT ">
              <w:r w:rsidR="00E47832" w:rsidRPr="00E47832">
                <w:rPr>
                  <w:rStyle w:val="CrossReference"/>
                </w:rPr>
                <w:t>6.6</w:t>
              </w:r>
            </w:fldSimple>
            <w:r w:rsidR="000E3E59" w:rsidRPr="000E3E59">
              <w:rPr>
                <w:rStyle w:val="CrossReference"/>
              </w:rPr>
              <w:t xml:space="preserve"> </w:t>
            </w:r>
            <w:fldSimple w:instr=" REF _Ref356553888 \h  \* MERGEFORMAT ">
              <w:ins w:id="448" w:author="Peter" w:date="2013-05-08T09:19:00Z">
                <w:r w:rsidR="00E47832" w:rsidRPr="00E47832">
                  <w:rPr>
                    <w:rStyle w:val="CrossReference"/>
                  </w:rPr>
                  <w:t xml:space="preserve">Displaying and </w:t>
                </w:r>
              </w:ins>
              <w:r w:rsidR="00E47832" w:rsidRPr="00E47832">
                <w:rPr>
                  <w:rStyle w:val="CrossReference"/>
                </w:rPr>
                <w:t>Editing Metadata</w:t>
              </w:r>
            </w:fldSimple>
            <w:r w:rsidR="000E3E59">
              <w:t xml:space="preserve"> </w:t>
            </w:r>
            <w:r>
              <w:t xml:space="preserve">and </w:t>
            </w:r>
            <w:fldSimple w:instr=" REF _Ref356551623 \r \h  \* MERGEFORMAT ">
              <w:r w:rsidR="00E47832" w:rsidRPr="00E47832">
                <w:rPr>
                  <w:rStyle w:val="CrossReference"/>
                </w:rPr>
                <w:t>6.7</w:t>
              </w:r>
            </w:fldSimple>
            <w:r w:rsidRPr="00493D72">
              <w:rPr>
                <w:rStyle w:val="CrossReference"/>
              </w:rPr>
              <w:t xml:space="preserve"> </w:t>
            </w:r>
            <w:fldSimple w:instr=" REF _Ref356551635 \h  \* MERGEFORMAT ">
              <w:r w:rsidR="00E47832" w:rsidRPr="00E47832">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E47832" w:rsidRPr="00E47832">
                <w:rPr>
                  <w:rStyle w:val="CrossReference"/>
                </w:rPr>
                <w:t>6.8</w:t>
              </w:r>
            </w:fldSimple>
            <w:r w:rsidRPr="00493D72">
              <w:rPr>
                <w:rStyle w:val="CrossReference"/>
              </w:rPr>
              <w:t xml:space="preserve"> </w:t>
            </w:r>
            <w:fldSimple w:instr=" REF _Ref356551679 \h  \* MERGEFORMAT ">
              <w:r w:rsidR="00E47832" w:rsidRPr="00E47832">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E47832" w:rsidRPr="00E47832">
                <w:rPr>
                  <w:rStyle w:val="CrossReference"/>
                </w:rPr>
                <w:t>6.9</w:t>
              </w:r>
            </w:fldSimple>
            <w:r w:rsidRPr="00493D72">
              <w:rPr>
                <w:rStyle w:val="CrossReference"/>
              </w:rPr>
              <w:t xml:space="preserve"> </w:t>
            </w:r>
            <w:fldSimple w:instr=" REF _Ref157353485 \h  \* MERGEFORMAT ">
              <w:r w:rsidR="00E47832" w:rsidRPr="00E47832">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49" w:name="_Toc355280368"/>
      <w:bookmarkStart w:id="450" w:name="_Ref356551522"/>
      <w:bookmarkStart w:id="451" w:name="_Ref356551524"/>
      <w:bookmarkStart w:id="452" w:name="_Toc356807292"/>
      <w:r w:rsidRPr="00084655">
        <w:t xml:space="preserve">Creating a new </w:t>
      </w:r>
      <w:bookmarkEnd w:id="433"/>
      <w:bookmarkEnd w:id="434"/>
      <w:r w:rsidRPr="00084655">
        <w:t>Campaign</w:t>
      </w:r>
      <w:bookmarkEnd w:id="439"/>
      <w:bookmarkEnd w:id="449"/>
      <w:bookmarkEnd w:id="450"/>
      <w:bookmarkEnd w:id="451"/>
      <w:bookmarkEnd w:id="452"/>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53" w:name="_Ref130604624"/>
            <w:r w:rsidRPr="00084655">
              <w:t xml:space="preserve">Figure </w:t>
            </w:r>
            <w:fldSimple w:instr=" SEQ Figure \* ARABIC ">
              <w:r w:rsidR="00E47832">
                <w:rPr>
                  <w:noProof/>
                </w:rPr>
                <w:t>17</w:t>
              </w:r>
            </w:fldSimple>
            <w:bookmarkEnd w:id="453"/>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54"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55" w:author="Peter" w:date="2013-05-08T09:19:00Z">
              <w:r w:rsidRPr="00D23C16">
                <w:rPr>
                  <w:rStyle w:val="ActionButton"/>
                </w:rPr>
                <w:t>Browse</w:t>
              </w:r>
            </w:ins>
            <w:r>
              <w:rPr>
                <w:rStyle w:val="ActionButton"/>
              </w:rPr>
              <w:t> </w:t>
            </w:r>
            <w:ins w:id="456"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57" w:author="Peter Roberts" w:date="2013-05-08T09:19:00Z">
              <w:r w:rsidRPr="00084655">
                <w:delText>spectra of this study.</w:delText>
              </w:r>
            </w:del>
            <w:ins w:id="458"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r>
                <w:t>,</w:t>
              </w:r>
              <w:r w:rsidRPr="00084655">
                <w:t xml:space="preserve"> </w:t>
              </w:r>
              <w:r>
                <w:t>click on</w:t>
              </w:r>
              <w:r w:rsidRPr="00084655">
                <w:t xml:space="preserve"> the </w:t>
              </w:r>
            </w:ins>
            <w:r w:rsidRPr="00653690">
              <w:rPr>
                <w:rStyle w:val="ActionButton"/>
              </w:rPr>
              <w:t> </w:t>
            </w:r>
            <w:ins w:id="459" w:author="Peter Roberts" w:date="2013-05-08T09:19:00Z">
              <w:r w:rsidRPr="00D23C16">
                <w:rPr>
                  <w:rStyle w:val="ActionButton"/>
                </w:rPr>
                <w:t>Browse</w:t>
              </w:r>
            </w:ins>
            <w:r>
              <w:rPr>
                <w:rStyle w:val="ActionButton"/>
              </w:rPr>
              <w:t> </w:t>
            </w:r>
            <w:ins w:id="460"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fldSimple w:instr=" REF _Ref355008998 \r \h  \* MERGEFORMAT ">
              <w:r w:rsidR="00E47832" w:rsidRPr="00E47832">
                <w:rPr>
                  <w:rStyle w:val="CrossReference"/>
                </w:rPr>
                <w:t>5.1</w:t>
              </w:r>
            </w:fldSimple>
            <w:r w:rsidRPr="00DF6BD7">
              <w:rPr>
                <w:rStyle w:val="CrossReference"/>
              </w:rPr>
              <w:t xml:space="preserve"> </w:t>
            </w:r>
            <w:fldSimple w:instr=" REF _Ref355009000 \h  \* MERGEFORMAT ">
              <w:r w:rsidR="00E47832" w:rsidRPr="00E47832">
                <w:rPr>
                  <w:rStyle w:val="CrossReference"/>
                </w:rPr>
                <w:t>Unix Operation</w:t>
              </w:r>
            </w:fldSimple>
            <w:r>
              <w:t>.</w:t>
            </w:r>
            <w:r w:rsidRPr="00084655">
              <w:t>)</w:t>
            </w:r>
          </w:p>
          <w:p w:rsidR="0096594F" w:rsidRPr="00084655" w:rsidRDefault="0096594F" w:rsidP="0096594F">
            <w:pPr>
              <w:pStyle w:val="ProcessStep"/>
              <w:rPr>
                <w:del w:id="461" w:author="Peter Roberts" w:date="2013-05-08T09:19:00Z"/>
              </w:rPr>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62" w:author="Peter Roberts" w:date="2013-05-08T09:19:00Z">
              <w:r w:rsidRPr="00084655">
                <w:delText>,</w:delText>
              </w:r>
            </w:del>
            <w:r>
              <w:t xml:space="preserve"> empty </w:t>
            </w:r>
            <w:del w:id="463" w:author="Peter Roberts" w:date="2013-05-08T09:19:00Z">
              <w:r>
                <w:delText>campaign on</w:delText>
              </w:r>
            </w:del>
            <w:ins w:id="464" w:author="Peter Roberts" w:date="2013-05-08T09:19:00Z">
              <w:r>
                <w:t>Campaign in</w:t>
              </w:r>
            </w:ins>
            <w:r>
              <w:t xml:space="preserve"> the database. </w:t>
            </w:r>
            <w:r w:rsidRPr="00084655">
              <w:t xml:space="preserve">A message box will appear once the </w:t>
            </w:r>
            <w:del w:id="465" w:author="Peter Roberts" w:date="2013-05-08T09:19:00Z">
              <w:r w:rsidRPr="00084655">
                <w:delText>campaign</w:delText>
              </w:r>
            </w:del>
            <w:ins w:id="466" w:author="Peter Roberts" w:date="2013-05-08T09:19:00Z">
              <w:r>
                <w:t>C</w:t>
              </w:r>
              <w:r w:rsidRPr="00084655">
                <w:t>ampaign</w:t>
              </w:r>
            </w:ins>
            <w:r w:rsidRPr="00084655">
              <w:t xml:space="preserve"> has been successfully created.</w:t>
            </w:r>
          </w:p>
          <w:p w:rsidR="0096594F" w:rsidRDefault="0096594F" w:rsidP="0096594F">
            <w:pPr>
              <w:pStyle w:val="ProcessStep"/>
            </w:pPr>
            <w:del w:id="467"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68" w:author="Peter Roberts" w:date="2013-05-08T09:19:00Z">
              <w:r>
                <w:t xml:space="preserve"> Click </w:t>
              </w:r>
              <w:r w:rsidRPr="000874EE">
                <w:rPr>
                  <w:rStyle w:val="ActionButton"/>
                </w:rPr>
                <w:t> OK </w:t>
              </w:r>
            </w:ins>
            <w:r>
              <w:t xml:space="preserve"> to </w:t>
            </w:r>
            <w:del w:id="469" w:author="Peter Roberts" w:date="2013-05-08T09:19:00Z">
              <w:r w:rsidRPr="00084655">
                <w:delText>have two campaigns named the same. However,</w:delText>
              </w:r>
            </w:del>
            <w:ins w:id="470" w:author="Peter Roberts" w:date="2013-05-08T09:19:00Z">
              <w:r>
                <w:t>close</w:t>
              </w:r>
            </w:ins>
            <w:r>
              <w:t xml:space="preserve"> it</w:t>
            </w:r>
            <w:del w:id="471" w:author="Peter Roberts" w:date="2013-05-08T09:19:00Z">
              <w:r w:rsidRPr="00084655">
                <w:delText xml:space="preserve"> is suggested to check on existing campaigns to avoid multiple campaigns with identical names. </w:delText>
              </w:r>
            </w:del>
            <w:ins w:id="472" w:author="Peter Roberts" w:date="2013-05-08T09:19:00Z">
              <w:r>
                <w:t>.</w:t>
              </w:r>
            </w:ins>
          </w:p>
          <w:p w:rsidR="0096594F" w:rsidRDefault="0096594F" w:rsidP="0096594F">
            <w:pPr>
              <w:pStyle w:val="ProcessStep"/>
            </w:pPr>
            <w:del w:id="473" w:author="Peter Roberts" w:date="2013-05-08T09:19:00Z">
              <w:r w:rsidRPr="00084655">
                <w:delText xml:space="preserve">No automatic loading of </w:delText>
              </w:r>
            </w:del>
            <w:ins w:id="474" w:author="Peter Roberts" w:date="2013-05-08T09:19:00Z">
              <w:r>
                <w:t xml:space="preserve">Wait for the Spectral data to upload. The progress is shown in the Main Screen’s left panel. When loading is completed, a message box will appear. Click </w:t>
              </w:r>
              <w:r w:rsidRPr="000874EE">
                <w:rPr>
                  <w:rStyle w:val="ActionButton"/>
                </w:rPr>
                <w:t> OK </w:t>
              </w:r>
              <w:r>
                <w:t xml:space="preserve"> to close this message box.</w:t>
              </w:r>
            </w:ins>
          </w:p>
        </w:tc>
      </w:tr>
    </w:tbl>
    <w:p w:rsidR="00893B8C" w:rsidRPr="00084655" w:rsidRDefault="00893B8C" w:rsidP="00893B8C">
      <w:pPr>
        <w:pStyle w:val="Note"/>
        <w:rPr>
          <w:ins w:id="475" w:author="Peter Roberts" w:date="2013-05-08T09:19:00Z"/>
        </w:rPr>
      </w:pPr>
      <w:ins w:id="476" w:author="Peter Roberts" w:date="2013-05-08T09:19:00Z">
        <w:r w:rsidRPr="00084655">
          <w:t xml:space="preserve">Note </w:t>
        </w:r>
        <w:r>
          <w:tab/>
          <w:t>T</w:t>
        </w:r>
        <w:r w:rsidRPr="00084655">
          <w:t xml:space="preserve">here is no check </w:t>
        </w:r>
      </w:ins>
      <w:r>
        <w:t>for the existence o</w:t>
      </w:r>
      <w:ins w:id="477" w:author="Peter Roberts" w:date="2013-05-08T09:19:00Z">
        <w:r w:rsidRPr="00084655">
          <w:t xml:space="preserve">f a Campaign of the same name. </w:t>
        </w:r>
      </w:ins>
      <w:r>
        <w:t>Although it would work, it is not advisable</w:t>
      </w:r>
      <w:r w:rsidR="00653690">
        <w:t xml:space="preserve"> to have two Campaigns with the same name</w:t>
      </w:r>
      <w:ins w:id="478" w:author="Peter Roberts" w:date="2013-05-08T09:19:00Z">
        <w:r w:rsidRPr="00084655">
          <w:t xml:space="preserve">. </w:t>
        </w:r>
        <w:r>
          <w:t>C</w:t>
        </w:r>
        <w:r w:rsidRPr="00084655">
          <w:t xml:space="preserve">heck </w:t>
        </w:r>
      </w:ins>
      <w:r>
        <w:t xml:space="preserve">the </w:t>
      </w:r>
      <w:ins w:id="479" w:author="Peter Roberts" w:date="2013-05-08T09:19:00Z">
        <w:r>
          <w:t>e</w:t>
        </w:r>
        <w:r w:rsidRPr="00084655">
          <w:t xml:space="preserve">xisting Campaigns to avoid multiple Campaigns with identical </w:t>
        </w:r>
      </w:ins>
      <w:r>
        <w:t xml:space="preserve">or confusing </w:t>
      </w:r>
      <w:ins w:id="480" w:author="Peter Roberts" w:date="2013-05-08T09:19:00Z">
        <w:r w:rsidRPr="00084655">
          <w:t>names.</w:t>
        </w:r>
      </w:ins>
    </w:p>
    <w:p w:rsidR="00AA303E" w:rsidRDefault="00AA303E" w:rsidP="00AA303E">
      <w:pPr>
        <w:pStyle w:val="Body"/>
        <w:rPr>
          <w:ins w:id="481" w:author="Peter Roberts" w:date="2013-05-08T09:19:00Z"/>
        </w:rPr>
      </w:pPr>
      <w:ins w:id="482" w:author="Peter Roberts" w:date="2013-05-08T09:19:00Z">
        <w:r>
          <w:t xml:space="preserve">You can now load </w:t>
        </w:r>
      </w:ins>
      <w:r w:rsidR="006D1BDC">
        <w:t>S</w:t>
      </w:r>
      <w:r>
        <w:t xml:space="preserve">pectral </w:t>
      </w:r>
      <w:del w:id="483" w:author="Peter Roberts" w:date="2013-05-08T09:19:00Z">
        <w:r w:rsidR="002A0FFE" w:rsidRPr="00084655">
          <w:delText xml:space="preserve">files is initiated when a new campaign is created. To load </w:delText>
        </w:r>
      </w:del>
      <w:r>
        <w:t xml:space="preserve">data into </w:t>
      </w:r>
      <w:del w:id="484" w:author="Peter Roberts" w:date="2013-05-08T09:19:00Z">
        <w:r w:rsidR="002A0FFE" w:rsidRPr="00084655">
          <w:delText>a new campaign</w:delText>
        </w:r>
      </w:del>
      <w:ins w:id="485"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486" w:author="Peter Roberts" w:date="2013-05-08T09:19:00Z">
        <w:r>
          <w:t>It is possible to</w:t>
        </w:r>
      </w:ins>
      <w:r>
        <w:t xml:space="preserve"> use the</w:t>
      </w:r>
      <w:r w:rsidR="000874EE">
        <w:t xml:space="preserve"> </w:t>
      </w:r>
      <w:del w:id="487" w:author="Peter Roberts" w:date="2013-05-08T09:19:00Z">
        <w:r w:rsidR="002A0FFE" w:rsidRPr="00084655">
          <w:delText>function ‘load campaign data’</w:delText>
        </w:r>
      </w:del>
      <w:ins w:id="488"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489" w:author="Peter Roberts" w:date="2013-05-08T09:19:00Z"/>
        </w:rPr>
      </w:pPr>
      <w:bookmarkStart w:id="490" w:name="_Ref153794251"/>
      <w:bookmarkStart w:id="491" w:name="_Ref130607984"/>
      <w:del w:id="492" w:author="Peter Roberts" w:date="2013-05-08T09:19:00Z">
        <w:r>
          <w:delText>%%% Create and Load button isn’t documented.</w:delText>
        </w:r>
        <w:bookmarkStart w:id="493" w:name="_Toc356807293"/>
        <w:bookmarkEnd w:id="493"/>
      </w:del>
    </w:p>
    <w:p w:rsidR="002A0FFE" w:rsidRDefault="002A0FFE" w:rsidP="00BA3445">
      <w:pPr>
        <w:pStyle w:val="Heading2"/>
      </w:pPr>
      <w:bookmarkStart w:id="494" w:name="_Toc355280369"/>
      <w:bookmarkStart w:id="495" w:name="_Ref356551550"/>
      <w:bookmarkStart w:id="496" w:name="_Ref356551553"/>
      <w:bookmarkStart w:id="497" w:name="_Toc356807294"/>
      <w:r w:rsidRPr="00084655">
        <w:t xml:space="preserve">Loading Campaign </w:t>
      </w:r>
      <w:r w:rsidR="00363277">
        <w:t xml:space="preserve">Spectrum </w:t>
      </w:r>
      <w:r w:rsidRPr="00084655">
        <w:t>Data</w:t>
      </w:r>
      <w:bookmarkEnd w:id="490"/>
      <w:bookmarkEnd w:id="494"/>
      <w:bookmarkEnd w:id="495"/>
      <w:bookmarkEnd w:id="496"/>
      <w:bookmarkEnd w:id="497"/>
    </w:p>
    <w:p w:rsidR="00FE5251" w:rsidRDefault="00363277" w:rsidP="00363277">
      <w:pPr>
        <w:pStyle w:val="Body"/>
        <w:rPr>
          <w:ins w:id="498" w:author="Peter Roberts" w:date="2013-05-08T09:19:00Z"/>
        </w:rPr>
      </w:pPr>
      <w:del w:id="499" w:author="Peter Roberts" w:date="2013-05-08T09:19:00Z">
        <w:r>
          <w:delText xml:space="preserve">Loading of Campaign </w:delText>
        </w:r>
      </w:del>
      <w:ins w:id="500" w:author="Peter Roberts" w:date="2013-05-08T09:19:00Z">
        <w:r w:rsidR="00AA303E">
          <w:t xml:space="preserve">All </w:t>
        </w:r>
      </w:ins>
      <w:r>
        <w:t>Spectr</w:t>
      </w:r>
      <w:r w:rsidR="006D1BDC">
        <w:t>al</w:t>
      </w:r>
      <w:r>
        <w:t xml:space="preserve"> data </w:t>
      </w:r>
      <w:del w:id="501" w:author="Peter Roberts" w:date="2013-05-08T09:19:00Z">
        <w:r>
          <w:delText>occurs</w:delText>
        </w:r>
      </w:del>
      <w:ins w:id="502" w:author="Peter Roberts" w:date="2013-05-08T09:19:00Z">
        <w:r w:rsidR="00AA303E">
          <w:t>in the hard disk</w:t>
        </w:r>
        <w:r>
          <w:t xml:space="preserve"> </w:t>
        </w:r>
        <w:r w:rsidR="00633AC3">
          <w:t>location associated with this Campaign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03" w:author="Peter Roberts" w:date="2013-05-08T09:19:00Z">
        <w:r>
          <w:delText>sub-directory structure</w:delText>
        </w:r>
      </w:del>
      <w:ins w:id="504"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E47832" w:rsidRPr="00E47832">
          <w:rPr>
            <w:rStyle w:val="CrossReference"/>
          </w:rPr>
          <w:t>4</w:t>
        </w:r>
      </w:fldSimple>
      <w:r w:rsidR="00AE0AA7" w:rsidRPr="00AE0AA7">
        <w:rPr>
          <w:rStyle w:val="CrossReference"/>
        </w:rPr>
        <w:t xml:space="preserve"> </w:t>
      </w:r>
      <w:fldSimple w:instr=" REF _Ref356466853 \h  \* MERGEFORMAT ">
        <w:r w:rsidR="00E47832" w:rsidRPr="00E47832">
          <w:rPr>
            <w:rStyle w:val="CrossReference"/>
          </w:rPr>
          <w:t>Design of Sampling Experiments and Data Structuring</w:t>
        </w:r>
      </w:fldSimple>
      <w:r w:rsidR="00AE0AA7">
        <w:t xml:space="preserve"> for more information on designing this structure.</w:t>
      </w:r>
    </w:p>
    <w:p w:rsidR="00BF0F6A" w:rsidRDefault="00BF0F6A" w:rsidP="00363277">
      <w:pPr>
        <w:pStyle w:val="Body"/>
      </w:pPr>
      <w:r>
        <w:t xml:space="preserve">See section </w:t>
      </w:r>
      <w:fldSimple w:instr=" REF _Ref356491633 \r \h  \* MERGEFORMAT ">
        <w:r w:rsidR="00E47832" w:rsidRPr="00E47832">
          <w:rPr>
            <w:rStyle w:val="CrossReference"/>
          </w:rPr>
          <w:t>3.9</w:t>
        </w:r>
      </w:fldSimple>
      <w:r w:rsidRPr="00BF0F6A">
        <w:rPr>
          <w:rStyle w:val="CrossReference"/>
        </w:rPr>
        <w:t xml:space="preserve"> </w:t>
      </w:r>
      <w:fldSimple w:instr=" REF _Ref356491633 \h  \* MERGEFORMAT ">
        <w:r w:rsidR="00E47832" w:rsidRPr="00E47832">
          <w:rPr>
            <w:rStyle w:val="CrossReference"/>
          </w:rPr>
          <w:t>Matching Spectra to Instruments and Sensors on Loading</w:t>
        </w:r>
      </w:fldSimple>
      <w:r>
        <w:t xml:space="preserve"> for information on the loading algorithm.</w:t>
      </w:r>
    </w:p>
    <w:p w:rsidR="00204599" w:rsidRDefault="00204599" w:rsidP="00204599">
      <w:pPr>
        <w:pStyle w:val="Body"/>
      </w:pPr>
      <w:r>
        <w:t>The</w:t>
      </w:r>
      <w:ins w:id="505"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one type of </w:t>
      </w:r>
      <w:ins w:id="506"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07" w:author="Peter Roberts" w:date="2013-05-08T09:19:00Z">
        <w:r w:rsidR="006D1BDC">
          <w:t xml:space="preserve">for </w:t>
        </w:r>
      </w:ins>
      <w:r w:rsidR="006D1BDC">
        <w:t xml:space="preserve">your Campaign </w:t>
      </w:r>
      <w:r w:rsidR="00A42ED3">
        <w:t xml:space="preserve">in </w:t>
      </w:r>
      <w:ins w:id="508"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e reading both the fil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4761379" cy="1857593"/>
                  <wp:effectExtent l="19050" t="0" r="1121"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srcRect/>
                          <a:stretch>
                            <a:fillRect/>
                          </a:stretch>
                        </pic:blipFill>
                        <pic:spPr bwMode="auto">
                          <a:xfrm>
                            <a:off x="0" y="0"/>
                            <a:ext cx="4767364" cy="1859928"/>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E47832">
                <w:rPr>
                  <w:noProof/>
                </w:rPr>
                <w:t>18</w:t>
              </w:r>
            </w:fldSimple>
            <w:r w:rsidRPr="00084655">
              <w:t>: Load Spectral Data dialog</w:t>
            </w:r>
          </w:p>
          <w:p w:rsidR="002E3320" w:rsidRDefault="002E3320" w:rsidP="0096594F">
            <w:pPr>
              <w:pStyle w:val="ProcessStep"/>
            </w:pPr>
            <w:ins w:id="509"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10" w:author="Peter Roberts" w:date="2013-05-08T09:19:00Z"/>
              </w:rPr>
            </w:pPr>
            <w:r>
              <w:t xml:space="preserve">Highlight the </w:t>
            </w:r>
            <w:r w:rsidRPr="00E6022A">
              <w:rPr>
                <w:rStyle w:val="GUIWord"/>
              </w:rPr>
              <w:t>Path</w:t>
            </w:r>
            <w:r>
              <w:t xml:space="preserve"> name which contains the Campaign data 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2E3320" w:rsidRDefault="002E3320" w:rsidP="00ED55EC">
            <w:pPr>
              <w:pStyle w:val="ProcessStep"/>
            </w:pPr>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w:t>
            </w:r>
            <w:r>
              <w:t xml:space="preserve">The </w:t>
            </w:r>
            <w:ins w:id="511" w:author="Peter Roberts" w:date="2013-05-08T09:19:00Z">
              <w:r>
                <w:t xml:space="preserve">dialog box closes and the </w:t>
              </w:r>
            </w:ins>
            <w:r w:rsidRPr="00084655">
              <w:t xml:space="preserve">loading progress is shown in the </w:t>
            </w:r>
            <w:ins w:id="512" w:author="Peter Roberts" w:date="2013-05-08T09:19:00Z">
              <w:r>
                <w:t xml:space="preserve">left panel of the </w:t>
              </w:r>
            </w:ins>
            <w:r w:rsidRPr="00084655">
              <w:t>Main Window. A message box will appear once all data</w:t>
            </w:r>
            <w:r>
              <w:t xml:space="preserve"> has been loaded to the system.</w:t>
            </w:r>
            <w:ins w:id="513" w:author="Peter Roberts" w:date="2013-05-08T09:19:00Z">
              <w:r>
                <w:t xml:space="preserve"> Do not perform other operations on this Campaign until the load has completed. Click </w:t>
              </w:r>
              <w:r w:rsidRPr="005E1014">
                <w:rPr>
                  <w:rStyle w:val="ActionButton"/>
                </w:rPr>
                <w:t> OK </w:t>
              </w:r>
              <w:r>
                <w:t xml:space="preserve"> to clear the message box.</w:t>
              </w:r>
            </w:ins>
          </w:p>
        </w:tc>
      </w:tr>
    </w:tbl>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14" w:author="Peter Roberts" w:date="2013-05-08T09:19:00Z"/>
        </w:rPr>
      </w:pPr>
      <w:del w:id="515" w:author="Peter Roberts" w:date="2013-05-08T09:19:00Z">
        <w:r>
          <w:delText>%%% Clarify the following...</w:delText>
        </w:r>
      </w:del>
    </w:p>
    <w:p w:rsidR="002574CB" w:rsidRPr="00084655" w:rsidRDefault="002574CB" w:rsidP="00A7583F">
      <w:pPr>
        <w:pStyle w:val="Body"/>
        <w:rPr>
          <w:del w:id="516" w:author="Peter Roberts" w:date="2013-05-08T09:19:00Z"/>
        </w:rPr>
      </w:pPr>
      <w:del w:id="517"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18" w:author="Peter Roberts" w:date="2013-05-08T09:19:00Z"/>
        </w:rPr>
      </w:pPr>
      <w:del w:id="519"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20" w:author="Peter Roberts" w:date="2013-05-08T09:19:00Z"/>
        </w:rPr>
      </w:pPr>
      <w:del w:id="521"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335C2A" w:rsidRDefault="00335C2A" w:rsidP="00335C2A">
      <w:pPr>
        <w:pStyle w:val="Note"/>
        <w:rPr>
          <w:ins w:id="522" w:author="Peter Roberts" w:date="2013-05-08T09:19:00Z"/>
        </w:rPr>
      </w:pPr>
      <w:ins w:id="523" w:author="Peter Roberts" w:date="2013-05-08T09:19:00Z">
        <w:r>
          <w:t>Note</w:t>
        </w:r>
        <w:r>
          <w:tab/>
          <w:t>After uploading your Spectral data to Specchio, do not change the sub-directory structure</w:t>
        </w:r>
        <w:r w:rsidR="00C20C86">
          <w:t xml:space="preserve"> on the hard disk that</w:t>
        </w:r>
        <w:r>
          <w:t xml:space="preserve"> you set up and used. You will need this</w:t>
        </w:r>
      </w:ins>
      <w:r w:rsidR="00E6022A">
        <w:t xml:space="preserve"> again</w:t>
      </w:r>
      <w:ins w:id="524" w:author="Peter Roberts" w:date="2013-05-08T09:19:00Z">
        <w:r>
          <w:t xml:space="preserve"> if you wish to upload further spectral data to this Campaign in the future.</w:t>
        </w:r>
      </w:ins>
    </w:p>
    <w:p w:rsidR="00945FEF" w:rsidRDefault="00945FEF" w:rsidP="00EC5FA4">
      <w:pPr>
        <w:pStyle w:val="Body"/>
      </w:pPr>
      <w:r>
        <w:t xml:space="preserve">If a directory contains unknown file types, </w:t>
      </w:r>
      <w:r w:rsidR="002E3320">
        <w:t>mixed file types or files with invalid data, the loading process will stop and no load completion dialog will be shown. In some cases, the following warning message may appear.</w:t>
      </w:r>
    </w:p>
    <w:p w:rsidR="00945FEF" w:rsidRDefault="00945FEF" w:rsidP="00EC5FA4">
      <w:pPr>
        <w:pStyle w:val="Figure"/>
      </w:pPr>
      <w:r>
        <w:rPr>
          <w:lang w:val="en-AU"/>
        </w:rPr>
        <w:drawing>
          <wp:inline distT="0" distB="0" distL="0" distR="0">
            <wp:extent cx="5580380" cy="1060525"/>
            <wp:effectExtent l="25400" t="0" r="7620"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srcRect/>
                    <a:stretch>
                      <a:fillRect/>
                    </a:stretch>
                  </pic:blipFill>
                  <pic:spPr bwMode="auto">
                    <a:xfrm>
                      <a:off x="0" y="0"/>
                      <a:ext cx="5580380" cy="1060525"/>
                    </a:xfrm>
                    <a:prstGeom prst="rect">
                      <a:avLst/>
                    </a:prstGeom>
                    <a:noFill/>
                    <a:ln w="9525">
                      <a:noFill/>
                      <a:miter lim="800000"/>
                      <a:headEnd/>
                      <a:tailEnd/>
                    </a:ln>
                  </pic:spPr>
                </pic:pic>
              </a:graphicData>
            </a:graphic>
          </wp:inline>
        </w:drawing>
      </w:r>
    </w:p>
    <w:p w:rsidR="002E3320" w:rsidRDefault="002E3320" w:rsidP="00EC5FA4">
      <w:pPr>
        <w:pStyle w:val="Body"/>
      </w:pPr>
      <w:r>
        <w:t>You should check for any of the following, rectify it and select the upload again. Spectra which successfully uploaded the first time will not be uploaded again.</w:t>
      </w:r>
    </w:p>
    <w:p w:rsidR="002A0FFE" w:rsidRDefault="00945FEF" w:rsidP="002E3320">
      <w:pPr>
        <w:pStyle w:val="Bullet"/>
      </w:pPr>
      <w:r>
        <w:t>Make sure that the files in the indicated directory are supported by SPECCHIO.</w:t>
      </w:r>
    </w:p>
    <w:p w:rsidR="008761BA" w:rsidRDefault="008761BA" w:rsidP="008761BA">
      <w:pPr>
        <w:pStyle w:val="DocAction"/>
      </w:pPr>
      <w:r>
        <w:t xml:space="preserve">%%% What should you do if you get this message? Delete </w:t>
      </w:r>
      <w:r w:rsidR="008B1E14">
        <w:t>the</w:t>
      </w:r>
      <w:r w:rsidR="00CC1762">
        <w:t xml:space="preserve"> Campaign hierarchy </w:t>
      </w:r>
      <w:r>
        <w:t>and start again? Correct and retry without cleanup? Does it tell you which was the offending file, so you can correct the problem? In the current app, does it tell you the directory? Check when server comes up again?</w:t>
      </w:r>
    </w:p>
    <w:p w:rsidR="00D84FA6" w:rsidRDefault="00D84FA6" w:rsidP="00EC5FA4">
      <w:pPr>
        <w:pStyle w:val="Body"/>
      </w:pPr>
      <w:r>
        <w:t>The following sections list all of the supported Spectrum file types.</w:t>
      </w:r>
    </w:p>
    <w:p w:rsidR="00105693" w:rsidRDefault="00105693" w:rsidP="00D84FA6">
      <w:pPr>
        <w:pStyle w:val="Heading3"/>
      </w:pPr>
      <w:bookmarkStart w:id="525" w:name="_Toc355280370"/>
      <w:bookmarkStart w:id="526" w:name="_Toc356807295"/>
      <w:bookmarkStart w:id="527" w:name="_Ref153795826"/>
      <w:r>
        <w:t>ASD Files</w:t>
      </w:r>
      <w:bookmarkEnd w:id="525"/>
      <w:bookmarkEnd w:id="526"/>
    </w:p>
    <w:p w:rsidR="00105693" w:rsidRDefault="00105693" w:rsidP="00EC5FA4">
      <w:pPr>
        <w:pStyle w:val="Body"/>
      </w:pPr>
      <w:r>
        <w:t>SPECCHIO has been tested with ASD FS3, ASD FS PRO and ASD FSVNIR binary files.</w:t>
      </w:r>
    </w:p>
    <w:p w:rsidR="00105693" w:rsidRPr="00105693" w:rsidRDefault="006E74A3" w:rsidP="00EC5FA4">
      <w:pPr>
        <w:pStyle w:val="Body"/>
      </w:pPr>
      <w:r>
        <w:t>Since SPECCHIO version 2.2</w:t>
      </w:r>
      <w:r w:rsidR="00712354">
        <w:t>.0</w:t>
      </w:r>
      <w:r w:rsidR="002574CB">
        <w:t xml:space="preserve">, </w:t>
      </w:r>
      <w:r>
        <w:t>the new ASD file format (Indico Version 7) is supported.</w:t>
      </w:r>
    </w:p>
    <w:p w:rsidR="002A0FFE" w:rsidRPr="00084655" w:rsidRDefault="002A0FFE" w:rsidP="00D84FA6">
      <w:pPr>
        <w:pStyle w:val="Heading3"/>
      </w:pPr>
      <w:bookmarkStart w:id="528" w:name="_Toc355280371"/>
      <w:bookmarkStart w:id="529" w:name="_Toc356807296"/>
      <w:r w:rsidRPr="00084655">
        <w:t>GER Signature Files</w:t>
      </w:r>
      <w:bookmarkEnd w:id="527"/>
      <w:bookmarkEnd w:id="528"/>
      <w:bookmarkEnd w:id="529"/>
    </w:p>
    <w:p w:rsidR="002A0FFE" w:rsidRPr="00084655" w:rsidRDefault="002A0FFE" w:rsidP="00EC5FA4">
      <w:pPr>
        <w:pStyle w:val="Body"/>
      </w:pPr>
      <w:r w:rsidRPr="00084655">
        <w:t xml:space="preserve">These files hold two spectral measurements at once: the target and the white reference </w:t>
      </w:r>
      <w:r w:rsidR="002100B4" w:rsidRPr="00084655">
        <w:t>Spectr</w:t>
      </w:r>
      <w:r w:rsidR="002100B4">
        <w:t>a</w:t>
      </w:r>
      <w:r w:rsidRPr="00084655">
        <w:t xml:space="preserve">. When loading GER files two hierarchies named </w:t>
      </w:r>
      <w:r w:rsidR="002574CB">
        <w:rPr>
          <w:rStyle w:val="GUIWord"/>
        </w:rPr>
        <w:t>t</w:t>
      </w:r>
      <w:r w:rsidRPr="002574CB">
        <w:rPr>
          <w:rStyle w:val="GUIWord"/>
        </w:rPr>
        <w:t>argets</w:t>
      </w:r>
      <w:r w:rsidRPr="00084655">
        <w:t xml:space="preserve"> and </w:t>
      </w:r>
      <w:r w:rsidR="002574CB">
        <w:rPr>
          <w:rStyle w:val="GUIWord"/>
        </w:rPr>
        <w:t>r</w:t>
      </w:r>
      <w:r w:rsidRPr="002574CB">
        <w:rPr>
          <w:rStyle w:val="GUIWord"/>
        </w:rPr>
        <w:t>eferences</w:t>
      </w:r>
      <w:r w:rsidR="002574CB">
        <w:t xml:space="preserve"> are created</w:t>
      </w:r>
      <w:r w:rsidRPr="00084655">
        <w:t xml:space="preserve">. The target and the reference </w:t>
      </w:r>
      <w:r w:rsidR="002100B4">
        <w:t>Spectra</w:t>
      </w:r>
      <w:r w:rsidR="002100B4" w:rsidRPr="00084655">
        <w:t xml:space="preserve"> </w:t>
      </w:r>
      <w:r w:rsidRPr="00084655">
        <w:t>filename</w:t>
      </w:r>
      <w:r w:rsidR="006F0D43">
        <w:t>s are duplicated in each hierarchy</w:t>
      </w:r>
      <w:r w:rsidRPr="00084655">
        <w:t xml:space="preserve"> (</w:t>
      </w:r>
      <w:r w:rsidR="006F0D43">
        <w:t>e.g.</w:t>
      </w:r>
      <w:r w:rsidRPr="00084655">
        <w:t xml:space="preserve"> </w:t>
      </w:r>
      <w:r w:rsidR="005B3AA3">
        <w:fldChar w:fldCharType="begin"/>
      </w:r>
      <w:r w:rsidR="00A30B2D">
        <w:instrText xml:space="preserve"> REF _Ref153795734 \h </w:instrText>
      </w:r>
      <w:r w:rsidR="005B3AA3">
        <w:fldChar w:fldCharType="separate"/>
      </w:r>
      <w:r w:rsidR="00E47832" w:rsidRPr="00084655">
        <w:t xml:space="preserve">Figure </w:t>
      </w:r>
      <w:r w:rsidR="00E47832">
        <w:rPr>
          <w:noProof/>
        </w:rPr>
        <w:t>19</w:t>
      </w:r>
      <w:r w:rsidR="005B3AA3">
        <w:fldChar w:fldCharType="end"/>
      </w:r>
      <w:r w:rsidR="002574CB">
        <w:t xml:space="preserve">). A data link of the type </w:t>
      </w:r>
      <w:r w:rsidR="002574CB" w:rsidRPr="002574CB">
        <w:rPr>
          <w:rStyle w:val="GUIWord"/>
        </w:rPr>
        <w:t>Spectralon</w:t>
      </w:r>
      <w:r w:rsidRPr="00084655">
        <w:t xml:space="preserve"> is </w:t>
      </w:r>
      <w:r w:rsidR="002574CB">
        <w:t>created</w:t>
      </w:r>
      <w:r w:rsidRPr="00084655">
        <w:t xml:space="preserve"> linking the target to the reference </w:t>
      </w:r>
      <w:r w:rsidR="002100B4" w:rsidRPr="00084655">
        <w:t>Spectrum</w:t>
      </w:r>
      <w:r w:rsidRPr="00084655">
        <w:t>.</w:t>
      </w:r>
      <w:r w:rsidR="008030FC">
        <w:t xml:space="preserve"> </w:t>
      </w:r>
      <w:r w:rsidR="008030FC" w:rsidRPr="008030FC">
        <w:rPr>
          <w:rStyle w:val="DocActionChar"/>
        </w:rPr>
        <w:t>%%% Check this is still true.</w:t>
      </w:r>
    </w:p>
    <w:p w:rsidR="002A0FFE" w:rsidRPr="00084655" w:rsidRDefault="00410FC7" w:rsidP="00EC5FA4">
      <w:pPr>
        <w:pStyle w:val="Figure"/>
      </w:pPr>
      <w:r>
        <w:rPr>
          <w:lang w:val="en-AU"/>
        </w:rPr>
        <w:drawing>
          <wp:inline distT="0" distB="0" distL="0" distR="0">
            <wp:extent cx="1493520" cy="802640"/>
            <wp:effectExtent l="2540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2A0FFE" w:rsidRDefault="002A0FFE" w:rsidP="00EC5FA4">
      <w:pPr>
        <w:pStyle w:val="Caption"/>
      </w:pPr>
      <w:bookmarkStart w:id="530" w:name="_Ref15379573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9</w:t>
      </w:r>
      <w:r w:rsidR="005B3AA3">
        <w:rPr>
          <w:noProof/>
        </w:rPr>
        <w:fldChar w:fldCharType="end"/>
      </w:r>
      <w:bookmarkEnd w:id="530"/>
      <w:r w:rsidR="002100B4">
        <w:rPr>
          <w:noProof/>
        </w:rPr>
        <w:t xml:space="preserve">: </w:t>
      </w:r>
      <w:r w:rsidRPr="00084655">
        <w:t xml:space="preserve"> Automatically created hierarchies for GER files</w:t>
      </w:r>
    </w:p>
    <w:p w:rsidR="008030FC" w:rsidRPr="008030FC" w:rsidRDefault="008030FC" w:rsidP="008030FC">
      <w:pPr>
        <w:pStyle w:val="DocAction"/>
      </w:pPr>
      <w:r>
        <w:t>%%% Perhaps there should be a comparison diagram of the input directory structure to highlight how the extra level is created.</w:t>
      </w:r>
    </w:p>
    <w:p w:rsidR="002A0FFE" w:rsidRPr="00084655" w:rsidRDefault="002A0FFE" w:rsidP="00D84FA6">
      <w:pPr>
        <w:pStyle w:val="Heading3"/>
      </w:pPr>
      <w:bookmarkStart w:id="531" w:name="_Toc355280372"/>
      <w:bookmarkStart w:id="532" w:name="_Toc356807297"/>
      <w:r w:rsidRPr="00084655">
        <w:t>MFR OUT Files</w:t>
      </w:r>
      <w:bookmarkEnd w:id="531"/>
      <w:bookmarkEnd w:id="532"/>
    </w:p>
    <w:p w:rsidR="006F0D43" w:rsidRDefault="002A0FFE" w:rsidP="00EC5FA4">
      <w:pPr>
        <w:pStyle w:val="Body"/>
      </w:pPr>
      <w:r w:rsidRPr="00084655">
        <w:t>These files contain the capture time, the sun zenith angle and the spectral data for total, diffuse and direct irradiance.</w:t>
      </w:r>
      <w:r w:rsidR="006F0D43">
        <w:t xml:space="preserve"> </w:t>
      </w:r>
      <w:r w:rsidRPr="00084655">
        <w:t xml:space="preserve">The sun angle and the direct irradiance data are discarded and only the total </w:t>
      </w:r>
      <w:r w:rsidR="006F0D43">
        <w:t>and diffuse spectra are stored.</w:t>
      </w:r>
    </w:p>
    <w:p w:rsidR="002A0FFE" w:rsidRPr="00084655" w:rsidRDefault="006F0D43" w:rsidP="00EC5FA4">
      <w:pPr>
        <w:pStyle w:val="Body"/>
      </w:pPr>
      <w:r>
        <w:t>When loading these files</w:t>
      </w:r>
      <w:r w:rsidR="002A0FFE" w:rsidRPr="00084655">
        <w:t xml:space="preserve"> two hierarchies named </w:t>
      </w:r>
      <w:r w:rsidR="002A0FFE" w:rsidRPr="006F0D43">
        <w:rPr>
          <w:rStyle w:val="GUIWord"/>
        </w:rPr>
        <w:t>total</w:t>
      </w:r>
      <w:r w:rsidR="002A0FFE" w:rsidRPr="00084655">
        <w:t xml:space="preserve"> and </w:t>
      </w:r>
      <w:r w:rsidR="002A0FFE" w:rsidRPr="006F0D43">
        <w:rPr>
          <w:rStyle w:val="GUIWord"/>
        </w:rPr>
        <w:t>diffuse</w:t>
      </w:r>
      <w:r w:rsidR="002A0FFE" w:rsidRPr="00084655">
        <w:t xml:space="preserve"> are created. The filenames a</w:t>
      </w:r>
      <w:r w:rsidR="005A0AA1">
        <w:t xml:space="preserve">ssigned to the spectra are </w:t>
      </w:r>
      <w:r w:rsidR="002A0FFE" w:rsidRPr="00084655">
        <w:t>generated using the captur</w:t>
      </w:r>
      <w:r w:rsidR="002100B4">
        <w:t>e</w:t>
      </w:r>
      <w:r w:rsidR="002A0FFE" w:rsidRPr="00084655">
        <w:t xml:space="preserve"> date and time.</w:t>
      </w:r>
      <w:r>
        <w:t xml:space="preserve"> The same filenames will appear in the </w:t>
      </w:r>
      <w:r w:rsidRPr="006F0D43">
        <w:rPr>
          <w:rStyle w:val="GUIWord"/>
        </w:rPr>
        <w:t>total</w:t>
      </w:r>
      <w:r>
        <w:t xml:space="preserve"> and </w:t>
      </w:r>
      <w:r w:rsidRPr="006F0D43">
        <w:rPr>
          <w:rStyle w:val="GUIWord"/>
        </w:rPr>
        <w:t>diffuse</w:t>
      </w:r>
      <w:r>
        <w:t xml:space="preserve"> hierarchies</w:t>
      </w:r>
      <w:r w:rsidRPr="00084655">
        <w:t xml:space="preserve"> (</w:t>
      </w:r>
      <w:r>
        <w:t>e.g</w:t>
      </w:r>
      <w:r w:rsidRPr="00084655">
        <w:t xml:space="preserve">. </w:t>
      </w:r>
      <w:r w:rsidR="005B3AA3">
        <w:fldChar w:fldCharType="begin"/>
      </w:r>
      <w:r w:rsidR="00A30B2D">
        <w:instrText xml:space="preserve"> REF _Ref153796254 \h </w:instrText>
      </w:r>
      <w:r w:rsidR="005B3AA3">
        <w:fldChar w:fldCharType="separate"/>
      </w:r>
      <w:r w:rsidR="00E47832" w:rsidRPr="00084655">
        <w:t xml:space="preserve">Figure </w:t>
      </w:r>
      <w:r w:rsidR="00E47832">
        <w:rPr>
          <w:noProof/>
        </w:rPr>
        <w:t>20</w:t>
      </w:r>
      <w:r w:rsidR="005B3AA3">
        <w:fldChar w:fldCharType="end"/>
      </w:r>
      <w:r w:rsidRPr="00084655">
        <w:t>)</w:t>
      </w:r>
      <w:r>
        <w:t>.</w:t>
      </w:r>
    </w:p>
    <w:p w:rsidR="002A0FFE" w:rsidRPr="00084655" w:rsidRDefault="00410FC7" w:rsidP="00EC5FA4">
      <w:pPr>
        <w:pStyle w:val="Figure"/>
      </w:pPr>
      <w:r>
        <w:rPr>
          <w:lang w:val="en-AU"/>
        </w:rPr>
        <w:drawing>
          <wp:inline distT="0" distB="0" distL="0" distR="0">
            <wp:extent cx="2011680" cy="335280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2A0FFE" w:rsidRDefault="002A0FFE" w:rsidP="00EC5FA4">
      <w:pPr>
        <w:pStyle w:val="Caption"/>
      </w:pPr>
      <w:bookmarkStart w:id="533" w:name="_Ref15379625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20</w:t>
      </w:r>
      <w:r w:rsidR="005B3AA3">
        <w:rPr>
          <w:noProof/>
        </w:rPr>
        <w:fldChar w:fldCharType="end"/>
      </w:r>
      <w:bookmarkEnd w:id="533"/>
      <w:r w:rsidRPr="00084655">
        <w:t>: Automatically created total and diffuse hierarchies for MFR data</w:t>
      </w:r>
    </w:p>
    <w:p w:rsidR="002100B4" w:rsidRPr="002100B4" w:rsidRDefault="002100B4" w:rsidP="002100B4">
      <w:pPr>
        <w:pStyle w:val="DocAction"/>
      </w:pPr>
      <w:r>
        <w:t xml:space="preserve">%%% Why are all the times in the above list :59 seconds, except for the last? It looks like a bug somewhere. It should be </w:t>
      </w:r>
      <w:r w:rsidR="00CC1762">
        <w:t xml:space="preserve">either </w:t>
      </w:r>
      <w:r>
        <w:t>corrected or commented on.</w:t>
      </w:r>
      <w:r w:rsidR="008B1E14">
        <w:t xml:space="preserve"> </w:t>
      </w:r>
      <w:r w:rsidR="008B1E14" w:rsidRPr="007A07DA">
        <w:rPr>
          <w:rStyle w:val="DocActionChar"/>
        </w:rPr>
        <w:t>Andy</w:t>
      </w:r>
    </w:p>
    <w:p w:rsidR="00D31B9F" w:rsidRPr="00A7583F" w:rsidRDefault="00D31B9F" w:rsidP="00D84FA6">
      <w:pPr>
        <w:pStyle w:val="Heading3"/>
      </w:pPr>
      <w:bookmarkStart w:id="534" w:name="_Toc355280373"/>
      <w:bookmarkStart w:id="535" w:name="_Toc356807298"/>
      <w:r w:rsidRPr="00A7583F">
        <w:t>SVC HR-1024 Files</w:t>
      </w:r>
      <w:bookmarkEnd w:id="534"/>
      <w:bookmarkEnd w:id="535"/>
    </w:p>
    <w:p w:rsidR="00D31B9F" w:rsidRDefault="00D31B9F" w:rsidP="00EC5FA4">
      <w:pPr>
        <w:pStyle w:val="Body"/>
      </w:pPr>
      <w:r>
        <w:t>SPECCHIO supports SVC HR-1024 files provided that they were captured using a PDA</w:t>
      </w:r>
      <w:r w:rsidR="006F0D43">
        <w:t>. F</w:t>
      </w:r>
      <w:r>
        <w:t>iles acquired with a laptop are different in file format and are not recognised by th</w:t>
      </w:r>
      <w:r w:rsidR="006F0D43">
        <w:t>e current file loading routine.</w:t>
      </w:r>
    </w:p>
    <w:p w:rsidR="00E74C65" w:rsidRDefault="00D31B9F" w:rsidP="00EC5FA4">
      <w:pPr>
        <w:pStyle w:val="Body"/>
      </w:pPr>
      <w:r>
        <w:t xml:space="preserve">The HR-1024 stores radiances of reflectance panel, target and the computed target reflectance. During the data loading, SPECCHIO generates a hierarchical structure to store these files (see </w:t>
      </w:r>
      <w:r w:rsidR="005B3AA3">
        <w:fldChar w:fldCharType="begin"/>
      </w:r>
      <w:r w:rsidR="00A30B2D">
        <w:instrText xml:space="preserve"> REF _Ref145054801 \h </w:instrText>
      </w:r>
      <w:r w:rsidR="005B3AA3">
        <w:fldChar w:fldCharType="separate"/>
      </w:r>
      <w:r w:rsidR="00E47832">
        <w:t xml:space="preserve">Figure </w:t>
      </w:r>
      <w:r w:rsidR="00E47832">
        <w:rPr>
          <w:noProof/>
        </w:rPr>
        <w:t>21</w:t>
      </w:r>
      <w:r w:rsidR="005B3AA3">
        <w:fldChar w:fldCharType="end"/>
      </w:r>
      <w:r>
        <w:t>), setting up data links that connect the reflectance to the target radiance (</w:t>
      </w:r>
      <w:r w:rsidRPr="006F0D43">
        <w:rPr>
          <w:rStyle w:val="GUIWord"/>
        </w:rPr>
        <w:t>Radiance</w:t>
      </w:r>
      <w:r>
        <w:t xml:space="preserve"> data link) and connecting the target radiance to the reference radiance (</w:t>
      </w:r>
      <w:r w:rsidRPr="006F0D43">
        <w:rPr>
          <w:rStyle w:val="GUIWord"/>
        </w:rPr>
        <w:t>Spectralon</w:t>
      </w:r>
      <w:r>
        <w:t xml:space="preserve"> data link).</w:t>
      </w:r>
      <w:r w:rsidR="0029326D">
        <w:t xml:space="preserve"> If the instrument was set to acquire radiances only (i.e. no white reference taken), then no special structure will be created.</w:t>
      </w:r>
    </w:p>
    <w:p w:rsidR="00D31B9F" w:rsidRDefault="00E74C65" w:rsidP="00EC5FA4">
      <w:pPr>
        <w:pStyle w:val="Note"/>
      </w:pPr>
      <w:r w:rsidRPr="006F0D43">
        <w:t>Note</w:t>
      </w:r>
      <w:r w:rsidR="006F0D43">
        <w:tab/>
        <w:t>I</w:t>
      </w:r>
      <w:r>
        <w:t>t is highly recommended to enter the instrument into the database and load a wavelengths calibration</w:t>
      </w:r>
      <w:r w:rsidR="006F0D43">
        <w:t>.</w:t>
      </w:r>
      <w:r w:rsidR="002100B4">
        <w:t xml:space="preserve"> </w:t>
      </w:r>
      <w:r w:rsidR="006F0D43">
        <w:t>T</w:t>
      </w:r>
      <w:r>
        <w:t xml:space="preserve">he wavelengths between instruments differ quite a lot and the blueprint sensor </w:t>
      </w:r>
      <w:r w:rsidR="001361E8">
        <w:t>definition in SPECCHIO</w:t>
      </w:r>
      <w:r>
        <w:t xml:space="preserve"> </w:t>
      </w:r>
      <w:r w:rsidR="001361E8">
        <w:t>is only a poor representation of the real wavelengths.</w:t>
      </w:r>
    </w:p>
    <w:p w:rsidR="00D31B9F" w:rsidRDefault="006F0D43" w:rsidP="00EC5FA4">
      <w:pPr>
        <w:pStyle w:val="DocAction"/>
      </w:pPr>
      <w:r>
        <w:t>%%% This diagram doesn’t match in style.</w:t>
      </w:r>
      <w:r w:rsidR="008030FC">
        <w:t xml:space="preserve"> Why not? Does it matter?</w:t>
      </w:r>
    </w:p>
    <w:p w:rsidR="00085B0D" w:rsidRDefault="00085B0D" w:rsidP="00EC5FA4">
      <w:pPr>
        <w:pStyle w:val="Figure"/>
      </w:pPr>
      <w:r>
        <w:rPr>
          <w:lang w:val="en-AU"/>
        </w:rPr>
        <w:drawing>
          <wp:inline distT="0" distB="0" distL="0" distR="0">
            <wp:extent cx="1989051" cy="1924050"/>
            <wp:effectExtent l="25400" t="0" r="0"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D31B9F" w:rsidRDefault="00085B0D" w:rsidP="00EC5FA4">
      <w:pPr>
        <w:pStyle w:val="Caption"/>
      </w:pPr>
      <w:bookmarkStart w:id="536" w:name="_Ref14505480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21</w:t>
      </w:r>
      <w:r w:rsidR="005B3AA3">
        <w:rPr>
          <w:noProof/>
        </w:rPr>
        <w:fldChar w:fldCharType="end"/>
      </w:r>
      <w:bookmarkEnd w:id="536"/>
      <w:r>
        <w:t>: Automatically generated hierarchy for HR-1024 files</w:t>
      </w:r>
    </w:p>
    <w:p w:rsidR="00D31B9F" w:rsidRDefault="00E74C65" w:rsidP="00EC5FA4">
      <w:pPr>
        <w:pStyle w:val="Body"/>
      </w:pPr>
      <w:r>
        <w:t>Examples of two valid</w:t>
      </w:r>
      <w:r w:rsidR="00D31B9F">
        <w:t xml:space="preserve"> file</w:t>
      </w:r>
      <w:r>
        <w:t>s</w:t>
      </w:r>
      <w:r w:rsidR="00D31B9F">
        <w:t xml:space="preserve"> </w:t>
      </w:r>
      <w:r w:rsidR="006F0D43">
        <w:t>are</w:t>
      </w:r>
      <w:r w:rsidR="00D31B9F">
        <w:t xml:space="preserve"> given below:</w:t>
      </w:r>
    </w:p>
    <w:p w:rsidR="00D31B9F" w:rsidRPr="006F0D43" w:rsidRDefault="00D31B9F" w:rsidP="00C96D90">
      <w:pPr>
        <w:pStyle w:val="Code"/>
      </w:pPr>
      <w:r w:rsidRPr="006F0D43">
        <w:t>/*** Spectra Vista HR-1024 ***/</w:t>
      </w:r>
    </w:p>
    <w:p w:rsidR="00D31B9F" w:rsidRPr="006F0D43" w:rsidRDefault="00D31B9F" w:rsidP="00C96D90">
      <w:pPr>
        <w:pStyle w:val="Code"/>
      </w:pPr>
      <w:r w:rsidRPr="006F0D43">
        <w:t>name= \My Documents\HR1024_Data\HR.071710.0017.sig</w:t>
      </w:r>
    </w:p>
    <w:p w:rsidR="00D31B9F" w:rsidRPr="006F0D43" w:rsidRDefault="00D31B9F" w:rsidP="00C96D90">
      <w:pPr>
        <w:pStyle w:val="Code"/>
      </w:pPr>
      <w:r w:rsidRPr="006F0D43">
        <w:t>instrument= HR: 0761008</w:t>
      </w:r>
    </w:p>
    <w:p w:rsidR="00D31B9F" w:rsidRPr="006F0D43" w:rsidRDefault="00D31B9F" w:rsidP="00C96D90">
      <w:pPr>
        <w:pStyle w:val="Code"/>
      </w:pPr>
      <w:r w:rsidRPr="006F0D43">
        <w:t>integration= 2, 22, 20, 12, 50, 30</w:t>
      </w:r>
    </w:p>
    <w:p w:rsidR="00D31B9F" w:rsidRPr="006F0D43" w:rsidRDefault="00D31B9F" w:rsidP="00C96D90">
      <w:pPr>
        <w:pStyle w:val="Code"/>
      </w:pPr>
      <w:r w:rsidRPr="006F0D43">
        <w:t>scan time=1, 1</w:t>
      </w:r>
    </w:p>
    <w:p w:rsidR="00D31B9F" w:rsidRPr="006F0D43" w:rsidRDefault="00D31B9F" w:rsidP="00C96D90">
      <w:pPr>
        <w:pStyle w:val="Code"/>
      </w:pPr>
      <w:r w:rsidRPr="006F0D43">
        <w:t>optic= LENS14, LENS14</w:t>
      </w:r>
    </w:p>
    <w:p w:rsidR="00D31B9F" w:rsidRPr="006F0D43" w:rsidRDefault="00D31B9F" w:rsidP="00C96D90">
      <w:pPr>
        <w:pStyle w:val="Code"/>
      </w:pPr>
      <w:r w:rsidRPr="006F0D43">
        <w:t>temp= 31.29, 0.41, -5.71, 31.53, 0.41, -5.77</w:t>
      </w:r>
    </w:p>
    <w:p w:rsidR="00D31B9F" w:rsidRPr="006F0D43" w:rsidRDefault="00D31B9F" w:rsidP="00C96D90">
      <w:pPr>
        <w:pStyle w:val="Code"/>
      </w:pPr>
      <w:r w:rsidRPr="006F0D43">
        <w:t>battery= 7.7, 7.7</w:t>
      </w:r>
    </w:p>
    <w:p w:rsidR="00D31B9F" w:rsidRPr="006F0D43" w:rsidRDefault="00D31B9F" w:rsidP="00C96D90">
      <w:pPr>
        <w:pStyle w:val="Code"/>
      </w:pPr>
      <w:r w:rsidRPr="006F0D43">
        <w:t>error= 0, 0</w:t>
      </w:r>
    </w:p>
    <w:p w:rsidR="00D31B9F" w:rsidRPr="006F0D43" w:rsidRDefault="00D31B9F" w:rsidP="00C96D90">
      <w:pPr>
        <w:pStyle w:val="Code"/>
      </w:pPr>
      <w:r w:rsidRPr="006F0D43">
        <w:t>units= Radiance, Radiance</w:t>
      </w:r>
    </w:p>
    <w:p w:rsidR="00D31B9F" w:rsidRPr="006F0D43" w:rsidRDefault="00D31B9F" w:rsidP="00C96D90">
      <w:pPr>
        <w:pStyle w:val="Code"/>
      </w:pPr>
      <w:r w:rsidRPr="006F0D43">
        <w:t>time= 7/18/10 9:47:09 AM, 7/18/10 9:47:31 AM</w:t>
      </w:r>
    </w:p>
    <w:p w:rsidR="00D31B9F" w:rsidRPr="006F0D43" w:rsidRDefault="00D31B9F" w:rsidP="00C96D90">
      <w:pPr>
        <w:pStyle w:val="Code"/>
      </w:pPr>
      <w:r w:rsidRPr="006F0D43">
        <w:t>longitude= 11121.2335,W, 11121.2324,W</w:t>
      </w:r>
    </w:p>
    <w:p w:rsidR="00D31B9F" w:rsidRPr="006F0D43" w:rsidRDefault="00D31B9F" w:rsidP="00C96D90">
      <w:pPr>
        <w:pStyle w:val="Code"/>
      </w:pPr>
      <w:r w:rsidRPr="006F0D43">
        <w:t>latitude= 5330.5955,N, 5330.5964,N</w:t>
      </w:r>
    </w:p>
    <w:p w:rsidR="00D31B9F" w:rsidRPr="006F0D43" w:rsidRDefault="00D31B9F" w:rsidP="00C96D90">
      <w:pPr>
        <w:pStyle w:val="Code"/>
      </w:pPr>
      <w:r w:rsidRPr="006F0D43">
        <w:t>gpstime= 154336.000, 154356.000</w:t>
      </w:r>
    </w:p>
    <w:p w:rsidR="00D31B9F" w:rsidRPr="006F0D43" w:rsidRDefault="00D31B9F" w:rsidP="00C96D90">
      <w:pPr>
        <w:pStyle w:val="Code"/>
      </w:pPr>
      <w:r w:rsidRPr="006F0D43">
        <w:t xml:space="preserve">comm= </w:t>
      </w:r>
    </w:p>
    <w:p w:rsidR="00D31B9F" w:rsidRPr="006F0D43" w:rsidRDefault="00D31B9F" w:rsidP="00C96D90">
      <w:pPr>
        <w:pStyle w:val="Code"/>
      </w:pPr>
      <w:r w:rsidRPr="006F0D43">
        <w:t>memory slot= 0, 0</w:t>
      </w:r>
    </w:p>
    <w:p w:rsidR="00D31B9F" w:rsidRPr="006F0D43" w:rsidRDefault="00D31B9F" w:rsidP="00C96D90">
      <w:pPr>
        <w:pStyle w:val="Code"/>
      </w:pPr>
      <w:r w:rsidRPr="006F0D43">
        <w:t xml:space="preserve">factors= </w:t>
      </w:r>
    </w:p>
    <w:p w:rsidR="00D31B9F" w:rsidRPr="006F0D43" w:rsidRDefault="00D31B9F" w:rsidP="00C96D90">
      <w:pPr>
        <w:pStyle w:val="Code"/>
      </w:pPr>
      <w:r w:rsidRPr="006F0D43">
        <w:t xml:space="preserve">data= </w:t>
      </w:r>
    </w:p>
    <w:p w:rsidR="00D31B9F" w:rsidRPr="006F0D43" w:rsidRDefault="00D31B9F" w:rsidP="00C96D90">
      <w:pPr>
        <w:pStyle w:val="Code"/>
      </w:pPr>
      <w:r w:rsidRPr="006F0D43">
        <w:t>344.2 56023.55 4381.86 7.82</w:t>
      </w:r>
    </w:p>
    <w:p w:rsidR="00D31B9F" w:rsidRPr="006F0D43" w:rsidRDefault="00D31B9F" w:rsidP="00C96D90">
      <w:pPr>
        <w:pStyle w:val="Code"/>
      </w:pPr>
      <w:r w:rsidRPr="006F0D43">
        <w:t>345.8 54418.00 4186.00 7.69</w:t>
      </w:r>
    </w:p>
    <w:p w:rsidR="00D31B9F" w:rsidRPr="006F0D43" w:rsidRDefault="00D31B9F" w:rsidP="00C96D90">
      <w:pPr>
        <w:pStyle w:val="Code"/>
      </w:pPr>
      <w:r w:rsidRPr="006F0D43">
        <w:t>347.3 56037.65 4365.57 7.79</w:t>
      </w:r>
    </w:p>
    <w:p w:rsidR="00D31B9F" w:rsidRPr="006F0D43" w:rsidRDefault="00D31B9F" w:rsidP="00C96D90">
      <w:pPr>
        <w:pStyle w:val="Code"/>
      </w:pPr>
      <w:r w:rsidRPr="006F0D43">
        <w:t>348.9 59474.63 4568.75 7.68</w:t>
      </w:r>
    </w:p>
    <w:p w:rsidR="00E74C65" w:rsidRPr="006F0D43" w:rsidRDefault="00F2736F" w:rsidP="00C96D90">
      <w:pPr>
        <w:pStyle w:val="Code"/>
      </w:pPr>
      <w:r>
        <w:t>…</w:t>
      </w:r>
    </w:p>
    <w:p w:rsidR="006F0D43" w:rsidRDefault="006F0D43" w:rsidP="00EC5FA4">
      <w:pPr>
        <w:pStyle w:val="Body"/>
      </w:pPr>
    </w:p>
    <w:p w:rsidR="00E74C65" w:rsidRPr="006F0D43" w:rsidRDefault="00E74C65" w:rsidP="00C96D90">
      <w:pPr>
        <w:pStyle w:val="Code"/>
      </w:pPr>
      <w:r w:rsidRPr="006F0D43">
        <w:t>/*** Spectra Vista SIG Data ***/</w:t>
      </w:r>
    </w:p>
    <w:p w:rsidR="00E74C65" w:rsidRPr="006F0D43" w:rsidRDefault="00E74C65" w:rsidP="00C96D90">
      <w:pPr>
        <w:pStyle w:val="Code"/>
      </w:pPr>
      <w:r w:rsidRPr="006F0D43">
        <w:t>name= \My Documents\HR1024_Data\HR.080910.0010.sig</w:t>
      </w:r>
    </w:p>
    <w:p w:rsidR="00E74C65" w:rsidRPr="006F0D43" w:rsidRDefault="00E74C65" w:rsidP="00C96D90">
      <w:pPr>
        <w:pStyle w:val="Code"/>
      </w:pPr>
      <w:r w:rsidRPr="006F0D43">
        <w:t>instrument= HR: 0971030</w:t>
      </w:r>
    </w:p>
    <w:p w:rsidR="00E74C65" w:rsidRPr="006F0D43" w:rsidRDefault="00E74C65" w:rsidP="00C96D90">
      <w:pPr>
        <w:pStyle w:val="Code"/>
      </w:pPr>
      <w:r w:rsidRPr="006F0D43">
        <w:t>integration= 20, 19.2, 30, 200, 60, 30</w:t>
      </w:r>
    </w:p>
    <w:p w:rsidR="00E74C65" w:rsidRPr="006F0D43" w:rsidRDefault="00E74C65" w:rsidP="00C96D90">
      <w:pPr>
        <w:pStyle w:val="Code"/>
      </w:pPr>
      <w:r w:rsidRPr="006F0D43">
        <w:t>scan time= 3, 3</w:t>
      </w:r>
    </w:p>
    <w:p w:rsidR="00E74C65" w:rsidRPr="006F0D43" w:rsidRDefault="00E74C65" w:rsidP="00C96D90">
      <w:pPr>
        <w:pStyle w:val="Code"/>
      </w:pPr>
      <w:r w:rsidRPr="006F0D43">
        <w:t>scan settings= AD, AI, AD, AI</w:t>
      </w:r>
    </w:p>
    <w:p w:rsidR="00E74C65" w:rsidRPr="006F0D43" w:rsidRDefault="00E74C65" w:rsidP="00C96D90">
      <w:pPr>
        <w:pStyle w:val="Code"/>
      </w:pPr>
      <w:r w:rsidRPr="006F0D43">
        <w:t>external data set1= 8224, 8224, 8224, 8224, 8224, 8224, 8224, 8224, 8224, 8224, 8224, 8224, 8224, 8224, 8224, 8224</w:t>
      </w:r>
    </w:p>
    <w:p w:rsidR="00E74C65" w:rsidRPr="006F0D43" w:rsidRDefault="00E74C65" w:rsidP="00C96D90">
      <w:pPr>
        <w:pStyle w:val="Code"/>
      </w:pPr>
      <w:r w:rsidRPr="006F0D43">
        <w:t>external data set2= 8224, 8224, 8224, 8224, 8224, 8224, 8224, 8224, 8224, 8224, 8224, 8224, 8224, 8224, 8224, 8224</w:t>
      </w:r>
    </w:p>
    <w:p w:rsidR="00E74C65" w:rsidRPr="006F0D43" w:rsidRDefault="00E74C65" w:rsidP="00C96D90">
      <w:pPr>
        <w:pStyle w:val="Code"/>
      </w:pPr>
      <w:r w:rsidRPr="006F0D43">
        <w:t>external data dark= 0,0,0,0,0,0,0,0</w:t>
      </w:r>
    </w:p>
    <w:p w:rsidR="00E74C65" w:rsidRPr="006F0D43" w:rsidRDefault="00E74C65" w:rsidP="00C96D90">
      <w:pPr>
        <w:pStyle w:val="Code"/>
      </w:pPr>
      <w:r w:rsidRPr="006F0D43">
        <w:t>external data mask= 0</w:t>
      </w:r>
    </w:p>
    <w:p w:rsidR="00E74C65" w:rsidRPr="006F0D43" w:rsidRDefault="00E74C65" w:rsidP="00C96D90">
      <w:pPr>
        <w:pStyle w:val="Code"/>
      </w:pPr>
      <w:r w:rsidRPr="006F0D43">
        <w:t>optic= LENS 4, LENS 4</w:t>
      </w:r>
    </w:p>
    <w:p w:rsidR="00E74C65" w:rsidRPr="006F0D43" w:rsidRDefault="00E74C65" w:rsidP="00C96D90">
      <w:pPr>
        <w:pStyle w:val="Code"/>
      </w:pPr>
      <w:r w:rsidRPr="006F0D43">
        <w:t>temp= 36.21, 9.08, -5.30, 36.45, 9.08, -5.37</w:t>
      </w:r>
    </w:p>
    <w:p w:rsidR="00E74C65" w:rsidRPr="006F0D43" w:rsidRDefault="00E74C65" w:rsidP="00C96D90">
      <w:pPr>
        <w:pStyle w:val="Code"/>
      </w:pPr>
      <w:r w:rsidRPr="006F0D43">
        <w:t>battery= 7.5, 7.4</w:t>
      </w:r>
    </w:p>
    <w:p w:rsidR="00E74C65" w:rsidRPr="006F0D43" w:rsidRDefault="00E74C65" w:rsidP="00C96D90">
      <w:pPr>
        <w:pStyle w:val="Code"/>
      </w:pPr>
      <w:r w:rsidRPr="006F0D43">
        <w:t>error= 0, 0</w:t>
      </w:r>
    </w:p>
    <w:p w:rsidR="00E74C65" w:rsidRPr="006F0D43" w:rsidRDefault="00E74C65" w:rsidP="00C96D90">
      <w:pPr>
        <w:pStyle w:val="Code"/>
      </w:pPr>
      <w:r w:rsidRPr="006F0D43">
        <w:t>units= Radiance, Radiance</w:t>
      </w:r>
    </w:p>
    <w:p w:rsidR="00E74C65" w:rsidRPr="006F0D43" w:rsidRDefault="00E74C65" w:rsidP="00C96D90">
      <w:pPr>
        <w:pStyle w:val="Code"/>
      </w:pPr>
      <w:r w:rsidRPr="006F0D43">
        <w:t>time= 8/9/10 10:49:47 AM, 8/9/10 10:52:36 AM</w:t>
      </w:r>
    </w:p>
    <w:p w:rsidR="00E74C65" w:rsidRPr="006F0D43" w:rsidRDefault="00E74C65" w:rsidP="00C96D90">
      <w:pPr>
        <w:pStyle w:val="Code"/>
      </w:pPr>
      <w:r w:rsidRPr="006F0D43">
        <w:t>longitude= 01116.9879,E, 01116.9933,E</w:t>
      </w:r>
    </w:p>
    <w:p w:rsidR="00E74C65" w:rsidRPr="006F0D43" w:rsidRDefault="00E74C65" w:rsidP="00C96D90">
      <w:pPr>
        <w:pStyle w:val="Code"/>
      </w:pPr>
      <w:r w:rsidRPr="006F0D43">
        <w:t>latitude= 4806.4988,N, 4806.5075,N</w:t>
      </w:r>
    </w:p>
    <w:p w:rsidR="00E74C65" w:rsidRPr="006F0D43" w:rsidRDefault="00E74C65" w:rsidP="00C96D90">
      <w:pPr>
        <w:pStyle w:val="Code"/>
      </w:pPr>
      <w:r w:rsidRPr="006F0D43">
        <w:t>gpstime= 084748.000, 085034.000</w:t>
      </w:r>
    </w:p>
    <w:p w:rsidR="00E74C65" w:rsidRPr="006F0D43" w:rsidRDefault="00E74C65" w:rsidP="00C96D90">
      <w:pPr>
        <w:pStyle w:val="Code"/>
      </w:pPr>
      <w:r w:rsidRPr="006F0D43">
        <w:t xml:space="preserve">comm= </w:t>
      </w:r>
    </w:p>
    <w:p w:rsidR="00E74C65" w:rsidRPr="006F0D43" w:rsidRDefault="00E74C65" w:rsidP="00C96D90">
      <w:pPr>
        <w:pStyle w:val="Code"/>
      </w:pPr>
      <w:r w:rsidRPr="006F0D43">
        <w:t>memory slot= 0, 0</w:t>
      </w:r>
    </w:p>
    <w:p w:rsidR="00E74C65" w:rsidRPr="006F0D43" w:rsidRDefault="00E74C65" w:rsidP="00C96D90">
      <w:pPr>
        <w:pStyle w:val="Code"/>
      </w:pPr>
      <w:r w:rsidRPr="006F0D43">
        <w:t xml:space="preserve">factors= </w:t>
      </w:r>
    </w:p>
    <w:p w:rsidR="00E74C65" w:rsidRPr="006F0D43" w:rsidRDefault="00E74C65" w:rsidP="00C96D90">
      <w:pPr>
        <w:pStyle w:val="Code"/>
      </w:pPr>
      <w:r w:rsidRPr="006F0D43">
        <w:t xml:space="preserve">data= </w:t>
      </w:r>
    </w:p>
    <w:p w:rsidR="00E74C65" w:rsidRPr="006F0D43" w:rsidRDefault="00E74C65" w:rsidP="00C96D90">
      <w:pPr>
        <w:pStyle w:val="Code"/>
      </w:pPr>
      <w:r w:rsidRPr="006F0D43">
        <w:t>350.6 127369.73 4658.17 3.66</w:t>
      </w:r>
    </w:p>
    <w:p w:rsidR="00E74C65" w:rsidRPr="006F0D43" w:rsidRDefault="00E74C65" w:rsidP="00C96D90">
      <w:pPr>
        <w:pStyle w:val="Code"/>
      </w:pPr>
      <w:r w:rsidRPr="006F0D43">
        <w:t>352.1 130962.30 4815.39 3.68</w:t>
      </w:r>
    </w:p>
    <w:p w:rsidR="00E74C65" w:rsidRPr="006F0D43" w:rsidRDefault="00E74C65" w:rsidP="00C96D90">
      <w:pPr>
        <w:pStyle w:val="Code"/>
      </w:pPr>
      <w:r w:rsidRPr="006F0D43">
        <w:t>353.7 132239.65 4916.35 3.72</w:t>
      </w:r>
    </w:p>
    <w:p w:rsidR="00E74C65" w:rsidRPr="006F0D43" w:rsidRDefault="00E74C65" w:rsidP="00C96D90">
      <w:pPr>
        <w:pStyle w:val="Code"/>
      </w:pPr>
      <w:r w:rsidRPr="006F0D43">
        <w:t>355.3 128726.40 4836.48 3.76</w:t>
      </w:r>
    </w:p>
    <w:p w:rsidR="00E74C65" w:rsidRPr="006F0D43" w:rsidRDefault="00E74C65" w:rsidP="00C96D90">
      <w:pPr>
        <w:pStyle w:val="Code"/>
      </w:pPr>
      <w:r w:rsidRPr="006F0D43">
        <w:t>356.8 124030.10 4677.99 3.77</w:t>
      </w:r>
    </w:p>
    <w:p w:rsidR="00E74C65" w:rsidRPr="006F0D43" w:rsidRDefault="00E74C65" w:rsidP="00C96D90">
      <w:pPr>
        <w:pStyle w:val="Code"/>
      </w:pPr>
      <w:r w:rsidRPr="006F0D43">
        <w:t>358.4 123421.08 4677.13 3.79</w:t>
      </w:r>
    </w:p>
    <w:p w:rsidR="00D31B9F" w:rsidRPr="006F0D43" w:rsidRDefault="00E74C65" w:rsidP="00C96D90">
      <w:pPr>
        <w:pStyle w:val="Code"/>
      </w:pPr>
      <w:r w:rsidRPr="006F0D43">
        <w:t>359.9 130810.10 4966.42 3.80</w:t>
      </w:r>
    </w:p>
    <w:p w:rsidR="00E74C65" w:rsidRPr="006F0D43" w:rsidRDefault="00E74C65" w:rsidP="00C96D90">
      <w:pPr>
        <w:pStyle w:val="Code"/>
      </w:pPr>
      <w:r w:rsidRPr="006F0D43">
        <w:t>…</w:t>
      </w:r>
    </w:p>
    <w:p w:rsidR="00085B0D" w:rsidRDefault="00085B0D" w:rsidP="00D84FA6">
      <w:pPr>
        <w:pStyle w:val="Heading3"/>
      </w:pPr>
      <w:bookmarkStart w:id="537" w:name="_Toc355280374"/>
      <w:bookmarkStart w:id="538" w:name="_Toc356807299"/>
      <w:r>
        <w:t>Apogee Files</w:t>
      </w:r>
      <w:bookmarkEnd w:id="537"/>
      <w:bookmarkEnd w:id="538"/>
    </w:p>
    <w:p w:rsidR="00085B0D" w:rsidRDefault="00085B0D" w:rsidP="00EC5FA4">
      <w:pPr>
        <w:pStyle w:val="Body"/>
      </w:pPr>
      <w:r>
        <w:t>Apogee files are supported but not extensively tested as yet.</w:t>
      </w:r>
      <w:r w:rsidR="006B4F6F">
        <w:t xml:space="preserve"> </w:t>
      </w:r>
      <w:r w:rsidR="006B4F6F" w:rsidRPr="006B4F6F">
        <w:rPr>
          <w:rStyle w:val="DocActionChar"/>
        </w:rPr>
        <w:t>%%% I</w:t>
      </w:r>
      <w:r w:rsidR="006F0D43">
        <w:rPr>
          <w:rStyle w:val="DocActionChar"/>
        </w:rPr>
        <w:t>s</w:t>
      </w:r>
      <w:r w:rsidR="006B4F6F" w:rsidRPr="006B4F6F">
        <w:rPr>
          <w:rStyle w:val="DocActionChar"/>
        </w:rPr>
        <w:t xml:space="preserve"> this still true?</w:t>
      </w:r>
      <w:r w:rsidR="006F0D43">
        <w:rPr>
          <w:rStyle w:val="DocActionChar"/>
        </w:rPr>
        <w:t xml:space="preserve"> I</w:t>
      </w:r>
      <w:r w:rsidR="002100B4">
        <w:rPr>
          <w:rStyle w:val="DocActionChar"/>
        </w:rPr>
        <w:t>f</w:t>
      </w:r>
      <w:r w:rsidR="006F0D43">
        <w:rPr>
          <w:rStyle w:val="DocActionChar"/>
        </w:rPr>
        <w:t xml:space="preserve"> they’re not tested, why are they released?</w:t>
      </w:r>
      <w:r w:rsidR="002100B4">
        <w:rPr>
          <w:rStyle w:val="DocActionChar"/>
        </w:rPr>
        <w:t xml:space="preserve"> If they don’t get tested, perhaps they should not be mentioned in the doc.</w:t>
      </w:r>
    </w:p>
    <w:p w:rsidR="00085B0D" w:rsidRDefault="00085B0D" w:rsidP="00EC5FA4">
      <w:pPr>
        <w:pStyle w:val="Body"/>
      </w:pPr>
      <w:r>
        <w:t>The file format currently recognised is shown below:</w:t>
      </w:r>
    </w:p>
    <w:p w:rsidR="00085B0D" w:rsidRPr="006F0D43" w:rsidRDefault="00085B0D" w:rsidP="00C96D90">
      <w:pPr>
        <w:pStyle w:val="CodeSmall"/>
      </w:pPr>
      <w:r w:rsidRPr="006F0D43">
        <w:t>" File: cachimbalito2\p5_2.TRM</w:t>
      </w:r>
    </w:p>
    <w:p w:rsidR="00085B0D" w:rsidRPr="002100B4" w:rsidRDefault="00085B0D" w:rsidP="00C96D90">
      <w:pPr>
        <w:pStyle w:val="CodeSmall"/>
      </w:pPr>
      <w:r w:rsidRPr="002100B4">
        <w:t xml:space="preserve">" TRANS-&gt;  Wave:733.53nm  Pix:1050  Val: 25.767  Time:23ms  Avg:7  Sm:0  Sg:0  Tc:on  Xt:1  Ch:1 </w:t>
      </w:r>
    </w:p>
    <w:p w:rsidR="00085B0D" w:rsidRPr="006F0D43" w:rsidRDefault="00085B0D" w:rsidP="00C96D90">
      <w:pPr>
        <w:pStyle w:val="CodeSmall"/>
      </w:pPr>
      <w:r w:rsidRPr="006F0D43">
        <w:t xml:space="preserve"> 400.00  1.102E+000</w:t>
      </w:r>
    </w:p>
    <w:p w:rsidR="00085B0D" w:rsidRPr="006F0D43" w:rsidRDefault="00085B0D" w:rsidP="00C96D90">
      <w:pPr>
        <w:pStyle w:val="CodeSmall"/>
      </w:pPr>
      <w:r w:rsidRPr="006F0D43">
        <w:t xml:space="preserve"> 400.50  1.131E+000</w:t>
      </w:r>
    </w:p>
    <w:p w:rsidR="00085B0D" w:rsidRPr="006F0D43" w:rsidRDefault="00085B0D" w:rsidP="00C96D90">
      <w:pPr>
        <w:pStyle w:val="CodeSmall"/>
      </w:pPr>
      <w:r w:rsidRPr="006F0D43">
        <w:t xml:space="preserve"> 401.00  1.205E+000</w:t>
      </w:r>
    </w:p>
    <w:p w:rsidR="00085B0D" w:rsidRPr="006F0D43" w:rsidRDefault="00085B0D" w:rsidP="00C96D90">
      <w:pPr>
        <w:pStyle w:val="CodeSmall"/>
      </w:pPr>
      <w:r w:rsidRPr="006F0D43">
        <w:t xml:space="preserve"> 401.50  1.257E+000</w:t>
      </w:r>
    </w:p>
    <w:p w:rsidR="00085B0D" w:rsidRPr="006F0D43" w:rsidRDefault="00085B0D" w:rsidP="00C96D90">
      <w:pPr>
        <w:pStyle w:val="CodeSmall"/>
      </w:pPr>
      <w:r w:rsidRPr="006F0D43">
        <w:t xml:space="preserve"> 402.00  1.260E+000</w:t>
      </w:r>
    </w:p>
    <w:p w:rsidR="00085B0D" w:rsidRPr="006F0D43" w:rsidRDefault="00085B0D" w:rsidP="00C96D90">
      <w:pPr>
        <w:pStyle w:val="CodeSmall"/>
      </w:pPr>
      <w:r w:rsidRPr="006F0D43">
        <w:t xml:space="preserve"> 402.50  1.336E+000</w:t>
      </w:r>
    </w:p>
    <w:p w:rsidR="00085B0D" w:rsidRPr="006F0D43" w:rsidRDefault="00085B0D" w:rsidP="00C96D90">
      <w:pPr>
        <w:pStyle w:val="CodeSmall"/>
      </w:pPr>
      <w:r w:rsidRPr="006F0D43">
        <w:t xml:space="preserve"> 403.00  1.341E+000</w:t>
      </w:r>
    </w:p>
    <w:p w:rsidR="00085B0D" w:rsidRPr="006F0D43" w:rsidRDefault="00085B0D" w:rsidP="00C96D90">
      <w:pPr>
        <w:pStyle w:val="CodeSmall"/>
      </w:pPr>
      <w:r w:rsidRPr="006F0D43">
        <w:t xml:space="preserve"> 403.50  1.418E+000</w:t>
      </w:r>
    </w:p>
    <w:p w:rsidR="00085B0D" w:rsidRPr="006F0D43" w:rsidRDefault="00085B0D" w:rsidP="00C96D90">
      <w:pPr>
        <w:pStyle w:val="CodeSmall"/>
      </w:pPr>
      <w:r w:rsidRPr="006F0D43">
        <w:t xml:space="preserve"> 404.00  1.451E+000</w:t>
      </w:r>
    </w:p>
    <w:p w:rsidR="00085B0D" w:rsidRPr="006F0D43" w:rsidRDefault="00085B0D" w:rsidP="00C96D90">
      <w:pPr>
        <w:pStyle w:val="CodeSmall"/>
      </w:pPr>
      <w:r w:rsidRPr="006F0D43">
        <w:t xml:space="preserve"> 404.50  1.444E+000</w:t>
      </w:r>
    </w:p>
    <w:p w:rsidR="00085B0D" w:rsidRPr="006F0D43" w:rsidRDefault="00085B0D" w:rsidP="00C96D90">
      <w:pPr>
        <w:pStyle w:val="CodeSmall"/>
      </w:pPr>
      <w:r w:rsidRPr="006F0D43">
        <w:t xml:space="preserve"> 405.00  1.488E+000</w:t>
      </w:r>
    </w:p>
    <w:p w:rsidR="00085B0D" w:rsidRPr="006F0D43" w:rsidRDefault="00085B0D" w:rsidP="00C96D90">
      <w:pPr>
        <w:pStyle w:val="CodeSmall"/>
      </w:pPr>
      <w:r w:rsidRPr="006F0D43">
        <w:t>…</w:t>
      </w:r>
    </w:p>
    <w:p w:rsidR="002A0FFE" w:rsidRPr="00084655" w:rsidRDefault="002A0FFE" w:rsidP="00D84FA6">
      <w:pPr>
        <w:pStyle w:val="Heading3"/>
      </w:pPr>
      <w:bookmarkStart w:id="539" w:name="_Ref355167308"/>
      <w:bookmarkStart w:id="540" w:name="_Ref355167311"/>
      <w:bookmarkStart w:id="541" w:name="_Toc355280375"/>
      <w:bookmarkStart w:id="542" w:name="_Toc356807300"/>
      <w:r w:rsidRPr="00084655">
        <w:t>ENVI Spectral Library Files</w:t>
      </w:r>
      <w:bookmarkEnd w:id="539"/>
      <w:bookmarkEnd w:id="540"/>
      <w:bookmarkEnd w:id="541"/>
      <w:bookmarkEnd w:id="542"/>
    </w:p>
    <w:p w:rsidR="00851208" w:rsidRDefault="00851208" w:rsidP="00EC5FA4">
      <w:pPr>
        <w:pStyle w:val="Body"/>
      </w:pPr>
      <w:r w:rsidRPr="00851208">
        <w:t>The impo</w:t>
      </w:r>
      <w:r>
        <w:t>rt routine expects the spectral library files to have exte</w:t>
      </w:r>
      <w:r w:rsidR="002100B4">
        <w:t>nsions of either .slb or .sli. A</w:t>
      </w:r>
      <w:r>
        <w:t xml:space="preserve"> valid example is given hereafter:</w:t>
      </w:r>
    </w:p>
    <w:p w:rsidR="00851208" w:rsidRPr="00851208" w:rsidRDefault="00851208" w:rsidP="00C96D90">
      <w:pPr>
        <w:pStyle w:val="Code"/>
      </w:pPr>
      <w:r w:rsidRPr="00851208">
        <w:t>my_spectra.slb</w:t>
      </w:r>
    </w:p>
    <w:p w:rsidR="00851208" w:rsidRPr="00851208" w:rsidRDefault="00851208" w:rsidP="00C96D90">
      <w:pPr>
        <w:pStyle w:val="Code"/>
      </w:pPr>
      <w:r w:rsidRPr="00851208">
        <w:t>my_spectra.hdr</w:t>
      </w:r>
    </w:p>
    <w:p w:rsidR="00851208" w:rsidRDefault="00851208" w:rsidP="00EC5FA4">
      <w:pPr>
        <w:pStyle w:val="DocAction"/>
      </w:pPr>
      <w:r>
        <w:t>%%% How does .hdr make sense here?</w:t>
      </w:r>
      <w:r w:rsidR="002100B4">
        <w:t xml:space="preserve"> I was expecting the second file to be .sli.</w:t>
      </w:r>
      <w:r w:rsidR="008B1E14">
        <w:t xml:space="preserve"> </w:t>
      </w:r>
      <w:r w:rsidR="008B1E14" w:rsidRPr="007A07DA">
        <w:rPr>
          <w:rStyle w:val="DocActionChar"/>
        </w:rPr>
        <w:t>Andy</w:t>
      </w:r>
    </w:p>
    <w:p w:rsidR="002A0FFE" w:rsidRPr="00084655" w:rsidRDefault="002A0FFE" w:rsidP="00EC5FA4">
      <w:pPr>
        <w:pStyle w:val="Body"/>
      </w:pPr>
      <w:r w:rsidRPr="00084655">
        <w:t xml:space="preserve">These files can contain more than one spectrum. </w:t>
      </w:r>
      <w:r w:rsidR="00851208">
        <w:t>Specchio saves e</w:t>
      </w:r>
      <w:r w:rsidRPr="00084655">
        <w:t>ach spectrum separately.</w:t>
      </w:r>
      <w:r w:rsidR="002100B4">
        <w:t xml:space="preserve"> </w:t>
      </w:r>
      <w:r w:rsidR="002100B4" w:rsidRPr="002100B4">
        <w:rPr>
          <w:rStyle w:val="DocActionChar"/>
        </w:rPr>
        <w:t xml:space="preserve">%%% Does it generate </w:t>
      </w:r>
      <w:r w:rsidR="007B0B88">
        <w:rPr>
          <w:rStyle w:val="DocActionChar"/>
        </w:rPr>
        <w:t xml:space="preserve">unique </w:t>
      </w:r>
      <w:r w:rsidR="002100B4" w:rsidRPr="002100B4">
        <w:rPr>
          <w:rStyle w:val="DocActionChar"/>
        </w:rPr>
        <w:t>names?</w:t>
      </w:r>
      <w:r w:rsidR="008B1E14">
        <w:rPr>
          <w:rStyle w:val="DocActionChar"/>
        </w:rPr>
        <w:t xml:space="preserve"> </w:t>
      </w:r>
      <w:r w:rsidR="008B1E14" w:rsidRPr="007A07DA">
        <w:rPr>
          <w:rStyle w:val="DocActionChar"/>
        </w:rPr>
        <w:t>Andy</w:t>
      </w:r>
    </w:p>
    <w:p w:rsidR="00851208" w:rsidRDefault="00851208" w:rsidP="00EC5FA4">
      <w:pPr>
        <w:pStyle w:val="Body"/>
      </w:pPr>
      <w:r>
        <w:t>If</w:t>
      </w:r>
      <w:r w:rsidRPr="00084655">
        <w:t xml:space="preserve"> </w:t>
      </w:r>
      <w:r>
        <w:t>present,</w:t>
      </w:r>
      <w:r w:rsidRPr="00084655">
        <w:t xml:space="preserve"> Spectra names are read from the header file and stored in the database as spectral name entry with a spectral name type = </w:t>
      </w:r>
      <w:r w:rsidRPr="00851208">
        <w:rPr>
          <w:rStyle w:val="GUIWord"/>
        </w:rPr>
        <w:t>ENVI Hdr</w:t>
      </w:r>
      <w:r w:rsidRPr="00084655">
        <w:t>.</w:t>
      </w:r>
    </w:p>
    <w:p w:rsidR="00851208" w:rsidRDefault="002A0FFE" w:rsidP="00EC5FA4">
      <w:pPr>
        <w:pStyle w:val="Note"/>
      </w:pPr>
      <w:r w:rsidRPr="00084655">
        <w:t>Note</w:t>
      </w:r>
      <w:r w:rsidR="00ED55EC">
        <w:t>s</w:t>
      </w:r>
      <w:r w:rsidR="00851208">
        <w:tab/>
        <w:t>T</w:t>
      </w:r>
      <w:r w:rsidRPr="00084655">
        <w:t>he sensor definition</w:t>
      </w:r>
      <w:r w:rsidR="004F362E">
        <w:t xml:space="preserve"> (i.e. central wavelengths)</w:t>
      </w:r>
      <w:r w:rsidRPr="00084655">
        <w:t xml:space="preserve"> is not read from the ENVI header file</w:t>
      </w:r>
      <w:r w:rsidR="004F362E">
        <w:t>.</w:t>
      </w:r>
    </w:p>
    <w:p w:rsidR="00851208" w:rsidRDefault="008030FC" w:rsidP="008030FC">
      <w:pPr>
        <w:pStyle w:val="Warning"/>
      </w:pPr>
      <w:r>
        <w:t>Warning</w:t>
      </w:r>
      <w:r w:rsidR="00851208">
        <w:tab/>
      </w:r>
      <w:r w:rsidR="004F362E">
        <w:t>S</w:t>
      </w:r>
      <w:r w:rsidR="002A0FFE" w:rsidRPr="00084655">
        <w:t>pectra loaded from ENVI SLB or ENVI SLI files are assigned a sensor</w:t>
      </w:r>
      <w:r w:rsidR="004F362E">
        <w:t xml:space="preserve"> based on the number of channels</w:t>
      </w:r>
      <w:r w:rsidR="006577FD">
        <w:t xml:space="preserve"> if existing; this approach m</w:t>
      </w:r>
      <w:r w:rsidR="0079332C">
        <w:t>a</w:t>
      </w:r>
      <w:r w:rsidR="006577FD">
        <w:t>y produce wrong sensor assignments</w:t>
      </w:r>
      <w:r w:rsidR="002A0FFE" w:rsidRPr="00084655">
        <w:t>. Use the Metadata Editor to set a sensor</w:t>
      </w:r>
      <w:r w:rsidR="006577FD">
        <w:t xml:space="preserve"> if needed</w:t>
      </w:r>
      <w:r w:rsidR="00851208">
        <w:t>.</w:t>
      </w:r>
    </w:p>
    <w:p w:rsidR="00B35F44" w:rsidRDefault="00B35F44" w:rsidP="00D84FA6">
      <w:pPr>
        <w:pStyle w:val="Heading3"/>
      </w:pPr>
      <w:bookmarkStart w:id="543" w:name="_Toc355280376"/>
      <w:bookmarkStart w:id="544" w:name="_Toc356807301"/>
      <w:bookmarkStart w:id="545" w:name="_Ref356813987"/>
      <w:bookmarkStart w:id="546" w:name="_Ref356813989"/>
      <w:r>
        <w:t>Ocean Optics SpectraSuite Data Files</w:t>
      </w:r>
      <w:bookmarkEnd w:id="543"/>
      <w:bookmarkEnd w:id="544"/>
      <w:bookmarkEnd w:id="545"/>
      <w:bookmarkEnd w:id="546"/>
    </w:p>
    <w:p w:rsidR="00B35F44" w:rsidRDefault="00B35F44" w:rsidP="00EC5FA4">
      <w:pPr>
        <w:pStyle w:val="Body"/>
      </w:pPr>
      <w:r>
        <w:t>The format of these files is as follows:</w:t>
      </w:r>
    </w:p>
    <w:p w:rsidR="00B35F44" w:rsidRPr="00851208" w:rsidRDefault="00B35F44" w:rsidP="00C96D90">
      <w:pPr>
        <w:pStyle w:val="Code"/>
      </w:pPr>
      <w:r w:rsidRPr="00851208">
        <w:t>SpectraSuite Data File</w:t>
      </w:r>
    </w:p>
    <w:p w:rsidR="00B35F44" w:rsidRPr="00851208" w:rsidRDefault="00B35F44" w:rsidP="00C96D90">
      <w:pPr>
        <w:pStyle w:val="Code"/>
      </w:pPr>
      <w:r w:rsidRPr="00851208">
        <w:t>++++++++++++++++++++++++++++++++++++</w:t>
      </w:r>
    </w:p>
    <w:p w:rsidR="00B35F44" w:rsidRPr="00851208" w:rsidRDefault="00B35F44" w:rsidP="00C96D90">
      <w:pPr>
        <w:pStyle w:val="Code"/>
      </w:pPr>
      <w:r w:rsidRPr="00851208">
        <w:t>Date: Wed Sep 15 19:14:15 CEST 2010</w:t>
      </w:r>
    </w:p>
    <w:p w:rsidR="00B35F44" w:rsidRPr="00851208" w:rsidRDefault="00B35F44" w:rsidP="00C96D90">
      <w:pPr>
        <w:pStyle w:val="Code"/>
      </w:pPr>
      <w:r w:rsidRPr="00851208">
        <w:t>User: telerilevamento</w:t>
      </w:r>
    </w:p>
    <w:p w:rsidR="00B35F44" w:rsidRPr="00851208" w:rsidRDefault="00B35F44" w:rsidP="00C96D90">
      <w:pPr>
        <w:pStyle w:val="Code"/>
      </w:pPr>
      <w:r w:rsidRPr="00851208">
        <w:t>Dark Spectrum Present: No</w:t>
      </w:r>
    </w:p>
    <w:p w:rsidR="00B35F44" w:rsidRPr="00851208" w:rsidRDefault="00B35F44" w:rsidP="00C96D90">
      <w:pPr>
        <w:pStyle w:val="Code"/>
      </w:pPr>
      <w:r w:rsidRPr="00851208">
        <w:t>Reference Spectrum Present: No</w:t>
      </w:r>
    </w:p>
    <w:p w:rsidR="00B35F44" w:rsidRPr="00851208" w:rsidRDefault="00B35F44" w:rsidP="00C96D90">
      <w:pPr>
        <w:pStyle w:val="Code"/>
      </w:pPr>
      <w:r w:rsidRPr="00851208">
        <w:t>Number of Sampled Component Spectra: 1</w:t>
      </w:r>
    </w:p>
    <w:p w:rsidR="00B35F44" w:rsidRPr="00851208" w:rsidRDefault="00B35F44" w:rsidP="00C96D90">
      <w:pPr>
        <w:pStyle w:val="Code"/>
      </w:pPr>
      <w:r w:rsidRPr="00851208">
        <w:t>Spectrometers: HR4C1076</w:t>
      </w:r>
    </w:p>
    <w:p w:rsidR="00B35F44" w:rsidRPr="00851208" w:rsidRDefault="00B35F44" w:rsidP="00C96D90">
      <w:pPr>
        <w:pStyle w:val="Code"/>
      </w:pPr>
      <w:r w:rsidRPr="00851208">
        <w:t>Integration Time (usec): 1000000 (HR4C1076)</w:t>
      </w:r>
    </w:p>
    <w:p w:rsidR="00B35F44" w:rsidRPr="00851208" w:rsidRDefault="00B35F44" w:rsidP="00C96D90">
      <w:pPr>
        <w:pStyle w:val="Code"/>
      </w:pPr>
      <w:r w:rsidRPr="00851208">
        <w:t>Spectra Averaged: 10 (HR4C1076)</w:t>
      </w:r>
    </w:p>
    <w:p w:rsidR="00B35F44" w:rsidRPr="00851208" w:rsidRDefault="00B35F44" w:rsidP="00C96D90">
      <w:pPr>
        <w:pStyle w:val="Code"/>
      </w:pPr>
      <w:r w:rsidRPr="00851208">
        <w:t>Boxcar Smoothing: 0 (HR4C1076)</w:t>
      </w:r>
    </w:p>
    <w:p w:rsidR="00B35F44" w:rsidRPr="00851208" w:rsidRDefault="00B35F44" w:rsidP="00C96D90">
      <w:pPr>
        <w:pStyle w:val="Code"/>
      </w:pPr>
      <w:r w:rsidRPr="00851208">
        <w:t>Correct for Electrical Dark: No (HR4C1076)</w:t>
      </w:r>
    </w:p>
    <w:p w:rsidR="00B35F44" w:rsidRPr="00851208" w:rsidRDefault="00B35F44" w:rsidP="00C96D90">
      <w:pPr>
        <w:pStyle w:val="Code"/>
      </w:pPr>
      <w:r w:rsidRPr="00851208">
        <w:t>Strobe/Lamp Enabled: No (HR4C1076)</w:t>
      </w:r>
    </w:p>
    <w:p w:rsidR="00B35F44" w:rsidRPr="00851208" w:rsidRDefault="00B35F44" w:rsidP="00C96D90">
      <w:pPr>
        <w:pStyle w:val="Code"/>
      </w:pPr>
      <w:r w:rsidRPr="00851208">
        <w:t>Correct for Detector Non-linearity: No (HR4C1076)</w:t>
      </w:r>
    </w:p>
    <w:p w:rsidR="00B35F44" w:rsidRPr="00851208" w:rsidRDefault="00B35F44" w:rsidP="00C96D90">
      <w:pPr>
        <w:pStyle w:val="Code"/>
      </w:pPr>
      <w:r w:rsidRPr="00851208">
        <w:t>Correct for Stray Light: No (HR4C1076)</w:t>
      </w:r>
    </w:p>
    <w:p w:rsidR="00B35F44" w:rsidRPr="00851208" w:rsidRDefault="00B35F44" w:rsidP="00C96D90">
      <w:pPr>
        <w:pStyle w:val="Code"/>
      </w:pPr>
      <w:r w:rsidRPr="00851208">
        <w:t>Number of Pixels in Processed Spectrum: 3648</w:t>
      </w:r>
    </w:p>
    <w:p w:rsidR="00B35F44" w:rsidRPr="00851208" w:rsidRDefault="00B35F44" w:rsidP="00C96D90">
      <w:pPr>
        <w:pStyle w:val="Code"/>
      </w:pPr>
      <w:r w:rsidRPr="00851208">
        <w:t>&gt;&gt;&gt;&gt;&gt;Begin Processed Spectral Data&lt;&lt;&lt;&lt;&lt;</w:t>
      </w:r>
    </w:p>
    <w:p w:rsidR="00B35F44" w:rsidRPr="00851208" w:rsidRDefault="00B35F44" w:rsidP="00C96D90">
      <w:pPr>
        <w:pStyle w:val="Code"/>
      </w:pPr>
      <w:r w:rsidRPr="00851208">
        <w:t>Wavelength(nm); radiance(W*m-2*sr-1*nm-1)</w:t>
      </w:r>
    </w:p>
    <w:p w:rsidR="00B35F44" w:rsidRPr="00851208" w:rsidRDefault="00B35F44" w:rsidP="00C96D90">
      <w:pPr>
        <w:pStyle w:val="Code"/>
      </w:pPr>
      <w:r w:rsidRPr="00851208">
        <w:t>717.00000;0.17904775</w:t>
      </w:r>
    </w:p>
    <w:p w:rsidR="00B35F44" w:rsidRPr="00851208" w:rsidRDefault="00B35F44" w:rsidP="00C96D90">
      <w:pPr>
        <w:pStyle w:val="Code"/>
      </w:pPr>
      <w:r w:rsidRPr="00851208">
        <w:t>717.02000;0.17878146</w:t>
      </w:r>
    </w:p>
    <w:p w:rsidR="00B35F44" w:rsidRPr="00851208" w:rsidRDefault="00B35F44" w:rsidP="00C96D90">
      <w:pPr>
        <w:pStyle w:val="Code"/>
      </w:pPr>
      <w:r w:rsidRPr="00851208">
        <w:t>717.04000;0.17849983</w:t>
      </w:r>
    </w:p>
    <w:p w:rsidR="00B35F44" w:rsidRPr="00851208" w:rsidRDefault="00B35F44" w:rsidP="00C96D90">
      <w:pPr>
        <w:pStyle w:val="Code"/>
      </w:pPr>
      <w:r w:rsidRPr="00851208">
        <w:t>717.06000;0.17820124</w:t>
      </w:r>
    </w:p>
    <w:p w:rsidR="00B35F44" w:rsidRPr="00851208" w:rsidRDefault="00B35F44" w:rsidP="00C96D90">
      <w:pPr>
        <w:pStyle w:val="Code"/>
      </w:pPr>
      <w:r w:rsidRPr="00851208">
        <w:t>…</w:t>
      </w:r>
    </w:p>
    <w:p w:rsidR="00BA0289" w:rsidRDefault="00BA0289" w:rsidP="00BA0289">
      <w:pPr>
        <w:pStyle w:val="DocAction"/>
      </w:pPr>
      <w:r>
        <w:t>%%% If this is a standard, why is it defined by example when other standards are not? Is it to allow the User to identify these files for some purpose?</w:t>
      </w:r>
      <w:r w:rsidR="008B1E14">
        <w:t xml:space="preserve"> What is standard and reference to it? </w:t>
      </w:r>
      <w:r w:rsidR="008B1E14" w:rsidRPr="007A07DA">
        <w:rPr>
          <w:rStyle w:val="DocActionChar"/>
        </w:rPr>
        <w:t>Andy</w:t>
      </w:r>
    </w:p>
    <w:p w:rsidR="00B35F44" w:rsidRDefault="00B35F44" w:rsidP="00EC5FA4">
      <w:pPr>
        <w:pStyle w:val="Body"/>
      </w:pPr>
      <w:r>
        <w:t xml:space="preserve">The expected file extension is </w:t>
      </w:r>
      <w:r w:rsidR="00851208" w:rsidRPr="003D4CCB">
        <w:rPr>
          <w:rStyle w:val="CodeChar"/>
        </w:rPr>
        <w:t>.</w:t>
      </w:r>
      <w:r w:rsidRPr="003D4CCB">
        <w:rPr>
          <w:rStyle w:val="CodeChar"/>
        </w:rPr>
        <w:t>csv</w:t>
      </w:r>
      <w:r>
        <w:t>, although the files are not comma separated.</w:t>
      </w:r>
    </w:p>
    <w:p w:rsidR="00B35F44" w:rsidRDefault="00B35F44" w:rsidP="00EC5FA4">
      <w:pPr>
        <w:pStyle w:val="Body"/>
      </w:pPr>
      <w:r>
        <w:t>The instrument number is taken to be the last four numbers of the spectrometer name, e.g. 1076 in the above example. The time format is expected to be as in the above example, i.e. it is probably depending on the settings of the controlling/post-processing computer.</w:t>
      </w:r>
    </w:p>
    <w:p w:rsidR="0079332C" w:rsidRDefault="0079332C" w:rsidP="00D84FA6">
      <w:pPr>
        <w:pStyle w:val="Heading3"/>
      </w:pPr>
      <w:bookmarkStart w:id="547" w:name="_Toc355280377"/>
      <w:bookmarkStart w:id="548" w:name="_Toc356807302"/>
      <w:r>
        <w:t>HDF5 Files containing FGI goniometer measurements</w:t>
      </w:r>
      <w:bookmarkEnd w:id="547"/>
      <w:bookmarkEnd w:id="548"/>
    </w:p>
    <w:p w:rsidR="00EE466C" w:rsidRDefault="0079332C" w:rsidP="00EC5FA4">
      <w:pPr>
        <w:pStyle w:val="Body"/>
      </w:pPr>
      <w:r>
        <w:t xml:space="preserve">SPECCHIO is able to read HDF5 files </w:t>
      </w:r>
      <w:r w:rsidR="00C705A6">
        <w:t xml:space="preserve">that contain goniometer measurements carried out by the Finish Geodetic Institute (FGI). </w:t>
      </w:r>
      <w:r w:rsidR="00851208">
        <w:t xml:space="preserve">Specchio supports reading </w:t>
      </w:r>
      <w:r w:rsidR="00C705A6">
        <w:t xml:space="preserve">the newest data structure version with a coupled xml-file, containing all the metadata. But as this data structure version is still </w:t>
      </w:r>
      <w:r w:rsidR="00497214">
        <w:t>at</w:t>
      </w:r>
      <w:r w:rsidR="00C705A6">
        <w:t xml:space="preserve"> an experimental </w:t>
      </w:r>
      <w:r w:rsidR="00497214">
        <w:t>stage</w:t>
      </w:r>
      <w:r w:rsidR="00851208">
        <w:t xml:space="preserve"> </w:t>
      </w:r>
      <w:r w:rsidR="00851208" w:rsidRPr="00C51056">
        <w:rPr>
          <w:rStyle w:val="DocActionChar"/>
        </w:rPr>
        <w:t>(%%% Truly? Or just Specchio’s support of it?</w:t>
      </w:r>
      <w:r w:rsidR="008B1E14" w:rsidRPr="008B1E14">
        <w:rPr>
          <w:rStyle w:val="DocActionChar"/>
        </w:rPr>
        <w:t xml:space="preserve"> </w:t>
      </w:r>
      <w:r w:rsidR="008B1E14" w:rsidRPr="007A07DA">
        <w:rPr>
          <w:rStyle w:val="DocActionChar"/>
        </w:rPr>
        <w:t>Andy</w:t>
      </w:r>
      <w:r w:rsidR="00851208" w:rsidRPr="00C51056">
        <w:rPr>
          <w:rStyle w:val="DocActionChar"/>
        </w:rPr>
        <w:t>)</w:t>
      </w:r>
      <w:r w:rsidR="00C705A6">
        <w:t xml:space="preserve">, the insert is not fully </w:t>
      </w:r>
      <w:r w:rsidR="00FD3B94">
        <w:t xml:space="preserve">supported yet. </w:t>
      </w:r>
      <w:r w:rsidR="00C51056" w:rsidRPr="00C51056">
        <w:rPr>
          <w:rStyle w:val="DocActionChar"/>
        </w:rPr>
        <w:t>%%% What isn’t supported, exactly?</w:t>
      </w:r>
      <w:r w:rsidR="008B1E14" w:rsidRPr="008B1E14">
        <w:rPr>
          <w:rStyle w:val="DocActionChar"/>
        </w:rPr>
        <w:t xml:space="preserve"> </w:t>
      </w:r>
      <w:r w:rsidR="008B1E14" w:rsidRPr="007A07DA">
        <w:rPr>
          <w:rStyle w:val="DocActionChar"/>
        </w:rPr>
        <w:t>Andy</w:t>
      </w:r>
    </w:p>
    <w:p w:rsidR="00EE466C" w:rsidRDefault="00FD3B94" w:rsidP="002100B4">
      <w:pPr>
        <w:pStyle w:val="Body"/>
        <w:ind w:right="-568"/>
      </w:pPr>
      <w:r>
        <w:t>As there are more than one spectr</w:t>
      </w:r>
      <w:r w:rsidR="00C51056">
        <w:t>a</w:t>
      </w:r>
      <w:r>
        <w:t xml:space="preserve"> per file, each spectrum is saved separately. The name of each spectrum is constructed </w:t>
      </w:r>
      <w:r w:rsidR="00C51056">
        <w:t>from</w:t>
      </w:r>
      <w:r>
        <w:t xml:space="preserve"> the campaign name, the beam geometry (if HDRF or BRF), a data structure identifier and </w:t>
      </w:r>
      <w:r w:rsidR="00FB7375">
        <w:t xml:space="preserve">an </w:t>
      </w:r>
      <w:r>
        <w:t>auto numbered id</w:t>
      </w:r>
      <w:r w:rsidR="00FB7375">
        <w:t>entifier (e.</w:t>
      </w:r>
      <w:r w:rsidR="00497214">
        <w:t>g.</w:t>
      </w:r>
      <w:r w:rsidR="00FB7375">
        <w:t xml:space="preserve"> Snow7.HDRF.lib2.14</w:t>
      </w:r>
      <w:r>
        <w:t>).</w:t>
      </w:r>
    </w:p>
    <w:p w:rsidR="005D7D09" w:rsidRDefault="005D7D09" w:rsidP="00D84FA6">
      <w:pPr>
        <w:pStyle w:val="Heading3"/>
      </w:pPr>
      <w:bookmarkStart w:id="549" w:name="_Toc355280378"/>
      <w:bookmarkStart w:id="550" w:name="_Toc356807303"/>
      <w:bookmarkStart w:id="551" w:name="_Ref157236952"/>
      <w:bookmarkEnd w:id="491"/>
      <w:r>
        <w:t>Excel files</w:t>
      </w:r>
      <w:bookmarkEnd w:id="549"/>
      <w:bookmarkEnd w:id="550"/>
    </w:p>
    <w:p w:rsidR="008E2F3C" w:rsidRDefault="008E2F3C" w:rsidP="008E2F3C">
      <w:pPr>
        <w:pStyle w:val="Body"/>
      </w:pPr>
      <w:r>
        <w:t>Specchio can read any .XLS file which is formatted as follows. It cannot read other Excel formats, such as .CSV, XLSX, etc.</w:t>
      </w:r>
      <w:r w:rsidR="003D4CCB">
        <w:t xml:space="preserve"> (.CSV files may be interpreted as Ocean Optics SpectraSuite Data Files.</w:t>
      </w:r>
      <w:r w:rsidR="007B39B1">
        <w:t xml:space="preserve"> See section </w:t>
      </w:r>
      <w:fldSimple w:instr=" REF _Ref356813987 \r \h  \* MERGEFORMAT ">
        <w:r w:rsidR="007B39B1" w:rsidRPr="007B39B1">
          <w:rPr>
            <w:rStyle w:val="CrossReference"/>
          </w:rPr>
          <w:t>6.2.7</w:t>
        </w:r>
      </w:fldSimple>
      <w:r w:rsidR="007B39B1" w:rsidRPr="007B39B1">
        <w:rPr>
          <w:rStyle w:val="CrossReference"/>
        </w:rPr>
        <w:t xml:space="preserve"> </w:t>
      </w:r>
      <w:fldSimple w:instr=" REF _Ref356813989 \h  \* MERGEFORMAT ">
        <w:r w:rsidR="007B39B1" w:rsidRPr="007B39B1">
          <w:rPr>
            <w:rStyle w:val="CrossReference"/>
          </w:rPr>
          <w:t>Ocean Optics SpectraSuite Data Files</w:t>
        </w:r>
      </w:fldSimple>
      <w:r w:rsidR="007B39B1">
        <w:t>.</w:t>
      </w:r>
      <w:r w:rsidR="003D4CCB">
        <w:t>)</w:t>
      </w:r>
    </w:p>
    <w:p w:rsidR="008E2F3C" w:rsidRDefault="008E2F3C" w:rsidP="008E2F3C">
      <w:pPr>
        <w:pStyle w:val="Body"/>
      </w:pPr>
      <w:r>
        <w:t xml:space="preserve">The first column of the Excel file must contain the Wavelength values in increasing order, with a heading in the first row. The </w:t>
      </w:r>
      <w:r w:rsidR="007B39B1">
        <w:t xml:space="preserve">column is checked for valid numeric data, bit </w:t>
      </w:r>
      <w:r>
        <w:t>is otherwise ignored.</w:t>
      </w:r>
    </w:p>
    <w:p w:rsidR="008E2F3C" w:rsidRDefault="008E2F3C" w:rsidP="008E2F3C">
      <w:pPr>
        <w:pStyle w:val="Body"/>
      </w:pPr>
      <w:r>
        <w:t>Each of the second and subsequent columns contains the data for a single spectrum. The first row is the name of the spectrum. Subsequent rows in the column contain the spectrum values for the wavelengths specified in the first column.</w:t>
      </w:r>
    </w:p>
    <w:p w:rsidR="007B39B1" w:rsidRDefault="008E2F3C" w:rsidP="008E2F3C">
      <w:pPr>
        <w:pStyle w:val="Body"/>
      </w:pPr>
      <w:r>
        <w:t xml:space="preserve">There can be no other data in the spreadsheet and the table of data must be rectangular with no gaps. </w:t>
      </w:r>
      <w:r w:rsidR="007B39B1">
        <w:t>Excel f</w:t>
      </w:r>
      <w:r>
        <w:t>ormatting is ignored.</w:t>
      </w:r>
    </w:p>
    <w:p w:rsidR="008E2F3C" w:rsidRDefault="008E2F3C" w:rsidP="008E2F3C">
      <w:pPr>
        <w:pStyle w:val="Body"/>
      </w:pPr>
      <w:r>
        <w:t>Only the first datasheet is read.</w:t>
      </w:r>
    </w:p>
    <w:p w:rsidR="00E707A8" w:rsidRDefault="00E707A8" w:rsidP="008E2F3C">
      <w:pPr>
        <w:pStyle w:val="Figure"/>
        <w:rPr>
          <w:lang w:val="en-AU"/>
        </w:rPr>
      </w:pPr>
      <w:r>
        <w:rPr>
          <w:lang w:val="en-AU"/>
        </w:rPr>
        <w:drawing>
          <wp:inline distT="0" distB="0" distL="0" distR="0">
            <wp:extent cx="5359832" cy="3951027"/>
            <wp:effectExtent l="19050" t="0" r="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8E2F3C" w:rsidRDefault="008E2F3C" w:rsidP="00E707A8">
      <w:pPr>
        <w:pStyle w:val="Caption"/>
      </w:pPr>
      <w:r w:rsidRPr="00084655">
        <w:t xml:space="preserve">Figure </w:t>
      </w:r>
      <w:fldSimple w:instr=" SEQ Figure \* ARABIC ">
        <w:r w:rsidR="00E47832">
          <w:rPr>
            <w:noProof/>
          </w:rPr>
          <w:t>22</w:t>
        </w:r>
      </w:fldSimple>
      <w:r w:rsidRPr="00084655">
        <w:t xml:space="preserve">: </w:t>
      </w:r>
      <w:r w:rsidR="00E707A8">
        <w:t>Top-left corner of example spreadsheet</w:t>
      </w:r>
    </w:p>
    <w:p w:rsidR="00E707A8" w:rsidRDefault="00E707A8" w:rsidP="00E707A8">
      <w:pPr>
        <w:pStyle w:val="Body"/>
      </w:pPr>
      <w:r>
        <w:t xml:space="preserve">When Specchio loads spectra from an Excel file, the spectra </w:t>
      </w:r>
      <w:r w:rsidR="007B39B1">
        <w:t xml:space="preserve">“file </w:t>
      </w:r>
      <w:r>
        <w:t>names</w:t>
      </w:r>
      <w:r w:rsidR="007B39B1">
        <w:t>”</w:t>
      </w:r>
      <w:r>
        <w:t xml:space="preserve"> are constructed from the Excel file name and the spectrum name in the first row of the spreadsheet, separated with a “_” character.</w:t>
      </w:r>
    </w:p>
    <w:p w:rsidR="005D7D09" w:rsidRPr="00084655" w:rsidRDefault="005D7D09" w:rsidP="00D84FA6">
      <w:pPr>
        <w:pStyle w:val="Heading3"/>
      </w:pPr>
      <w:bookmarkStart w:id="552" w:name="_Toc355280379"/>
      <w:bookmarkStart w:id="553" w:name="_Toc356807304"/>
      <w:r w:rsidRPr="00084655">
        <w:t>TXT Space Formatted Text Files</w:t>
      </w:r>
      <w:bookmarkEnd w:id="552"/>
      <w:bookmarkEnd w:id="553"/>
    </w:p>
    <w:p w:rsidR="00F268F7" w:rsidRDefault="00F268F7" w:rsidP="00F268F7">
      <w:pPr>
        <w:pStyle w:val="Note"/>
      </w:pPr>
      <w:r>
        <w:t>Note</w:t>
      </w:r>
      <w:r>
        <w:tab/>
        <w:t xml:space="preserve">TXT files are deprecated, except in the case where Reference Panel calibrations are loaded as Spectra. Please use </w:t>
      </w:r>
      <w:r w:rsidR="003D4CCB">
        <w:t xml:space="preserve">the </w:t>
      </w:r>
      <w:r>
        <w:t>Excel file formatted Spectrum input instead.</w:t>
      </w:r>
    </w:p>
    <w:p w:rsidR="00B85C2C" w:rsidRDefault="00F268F7" w:rsidP="00B85C2C">
      <w:pPr>
        <w:pStyle w:val="Body"/>
      </w:pPr>
      <w:r>
        <w:t>TXT Spectrum files can be created or viewed with a text editor.</w:t>
      </w:r>
    </w:p>
    <w:p w:rsidR="00B85C2C" w:rsidRDefault="00F268F7" w:rsidP="00B85C2C">
      <w:pPr>
        <w:pStyle w:val="Bullet"/>
      </w:pPr>
      <w:r>
        <w:t>Each file can hold one or more Spectra.</w:t>
      </w:r>
    </w:p>
    <w:p w:rsidR="00B85C2C" w:rsidRDefault="00F268F7" w:rsidP="00B85C2C">
      <w:pPr>
        <w:pStyle w:val="Bullet"/>
      </w:pPr>
      <w:r>
        <w:t xml:space="preserve">Each line in the </w:t>
      </w:r>
      <w:r w:rsidR="00B85C2C">
        <w:t xml:space="preserve">text </w:t>
      </w:r>
      <w:r>
        <w:t xml:space="preserve">file holds the values for </w:t>
      </w:r>
      <w:r w:rsidR="00B85C2C">
        <w:t>each Spectrum for one wavelength.</w:t>
      </w:r>
    </w:p>
    <w:p w:rsidR="00B85C2C" w:rsidRPr="00B85C2C" w:rsidRDefault="00B85C2C" w:rsidP="00B85C2C">
      <w:pPr>
        <w:pStyle w:val="Bullet"/>
        <w:rPr>
          <w:rStyle w:val="DocActionChar"/>
          <w:i w:val="0"/>
          <w:color w:val="auto"/>
        </w:rPr>
      </w:pPr>
      <w:r>
        <w:t xml:space="preserve">Values in each line are space separated. Do not use Tabs. </w:t>
      </w:r>
      <w:r w:rsidRPr="00B85C2C">
        <w:rPr>
          <w:rStyle w:val="DocActionChar"/>
        </w:rPr>
        <w:t>%%% Is this true?</w:t>
      </w:r>
    </w:p>
    <w:p w:rsidR="00B85C2C" w:rsidRPr="00B85C2C" w:rsidRDefault="00B85C2C" w:rsidP="00B85C2C">
      <w:pPr>
        <w:pStyle w:val="Bullet"/>
        <w:rPr>
          <w:rStyle w:val="DocActionChar"/>
          <w:i w:val="0"/>
          <w:color w:val="auto"/>
        </w:rPr>
      </w:pPr>
      <w:r>
        <w:t xml:space="preserve">The first line of the file is a heading line. </w:t>
      </w:r>
      <w:r w:rsidR="003D4CCB">
        <w:t>Its</w:t>
      </w:r>
      <w:r>
        <w:t xml:space="preserve"> values are used as the names of the Spectra </w:t>
      </w:r>
      <w:r w:rsidR="003D4CCB">
        <w:t>in Specchio</w:t>
      </w:r>
      <w:r>
        <w:t>.</w:t>
      </w:r>
    </w:p>
    <w:p w:rsidR="00B85C2C" w:rsidRDefault="00B85C2C" w:rsidP="00B85C2C">
      <w:pPr>
        <w:pStyle w:val="Bullet"/>
      </w:pPr>
      <w:r>
        <w:t xml:space="preserve">All values on </w:t>
      </w:r>
      <w:r w:rsidR="00ED55EC">
        <w:t>s</w:t>
      </w:r>
      <w:r>
        <w:t>ubsequent line</w:t>
      </w:r>
      <w:r w:rsidR="00ED55EC">
        <w:t>s</w:t>
      </w:r>
      <w:r>
        <w:t xml:space="preserve"> must be numeric.</w:t>
      </w:r>
    </w:p>
    <w:p w:rsidR="00B85C2C" w:rsidRDefault="00B85C2C" w:rsidP="00B85C2C">
      <w:pPr>
        <w:pStyle w:val="Bullet"/>
      </w:pPr>
      <w:r>
        <w:t>The first column is the wavelength. Subsequent columns are the Spectrum values for each Spectrum at that wavelength.</w:t>
      </w:r>
    </w:p>
    <w:p w:rsidR="005D7D09" w:rsidRPr="00BA0289" w:rsidRDefault="005D7D09" w:rsidP="00BA0289">
      <w:pPr>
        <w:pStyle w:val="DocAction"/>
      </w:pPr>
      <w:r>
        <w:t>%%% What happens if the format is not quite right? Test it.</w:t>
      </w:r>
    </w:p>
    <w:p w:rsidR="005D7D09" w:rsidRPr="00084655" w:rsidRDefault="00B85C2C" w:rsidP="00EC5FA4">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n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5D7D09" w:rsidRPr="00851208" w:rsidRDefault="005D7D09" w:rsidP="00C96D90">
      <w:pPr>
        <w:pStyle w:val="Code"/>
      </w:pPr>
      <w:r w:rsidRPr="00851208">
        <w:t xml:space="preserve">        wvl              mean_090499              mean_020599           </w:t>
      </w:r>
    </w:p>
    <w:p w:rsidR="005D7D09" w:rsidRPr="00851208" w:rsidRDefault="005D7D09" w:rsidP="00C96D90">
      <w:pPr>
        <w:pStyle w:val="Code"/>
      </w:pPr>
      <w:r w:rsidRPr="00851208">
        <w:t xml:space="preserve">      350.000                0.0246756                0.0229771         </w:t>
      </w:r>
    </w:p>
    <w:p w:rsidR="005D7D09" w:rsidRPr="00851208" w:rsidRDefault="005D7D09" w:rsidP="00C96D90">
      <w:pPr>
        <w:pStyle w:val="Code"/>
      </w:pPr>
      <w:r w:rsidRPr="00851208">
        <w:t xml:space="preserve">      351.000                0.0246917                0.0228430         </w:t>
      </w:r>
    </w:p>
    <w:p w:rsidR="005D7D09" w:rsidRPr="00851208" w:rsidRDefault="005D7D09" w:rsidP="00C96D90">
      <w:pPr>
        <w:pStyle w:val="Code"/>
      </w:pPr>
      <w:r w:rsidRPr="00851208">
        <w:t xml:space="preserve">      352.000                0.0247316                0.0229652         </w:t>
      </w:r>
    </w:p>
    <w:p w:rsidR="005D7D09" w:rsidRPr="00851208" w:rsidRDefault="005D7D09" w:rsidP="00C96D90">
      <w:pPr>
        <w:pStyle w:val="Code"/>
      </w:pPr>
      <w:r w:rsidRPr="00851208">
        <w:t xml:space="preserve">      353.000                0.0248502                0.0231014         </w:t>
      </w:r>
    </w:p>
    <w:p w:rsidR="005D7D09" w:rsidRPr="00851208" w:rsidRDefault="005D7D09" w:rsidP="00C96D90">
      <w:pPr>
        <w:pStyle w:val="Code"/>
      </w:pPr>
      <w:r w:rsidRPr="00851208">
        <w:t xml:space="preserve">      354.000                0.0250081                0.0232272         </w:t>
      </w:r>
    </w:p>
    <w:p w:rsidR="005D7D09" w:rsidRPr="00851208" w:rsidRDefault="005D7D09" w:rsidP="00C96D90">
      <w:pPr>
        <w:pStyle w:val="Code"/>
      </w:pPr>
      <w:r w:rsidRPr="00851208">
        <w:t xml:space="preserve">      355.000                0.0250736                0.0232273         </w:t>
      </w:r>
    </w:p>
    <w:p w:rsidR="005D7D09" w:rsidRPr="00851208" w:rsidRDefault="005D7D09" w:rsidP="00C96D90">
      <w:pPr>
        <w:pStyle w:val="Code"/>
      </w:pPr>
      <w:r w:rsidRPr="00851208">
        <w:t xml:space="preserve">      356.000                0.0249883                0.0233005         </w:t>
      </w:r>
    </w:p>
    <w:p w:rsidR="005D7D09" w:rsidRPr="00851208" w:rsidRDefault="005D7D09" w:rsidP="00C96D90">
      <w:pPr>
        <w:pStyle w:val="Code"/>
      </w:pPr>
      <w:r w:rsidRPr="00851208">
        <w:t xml:space="preserve">      357.000                0.0249174                0.0233962         </w:t>
      </w:r>
    </w:p>
    <w:p w:rsidR="005D7D09" w:rsidRPr="00851208" w:rsidRDefault="005D7D09" w:rsidP="00C96D90">
      <w:pPr>
        <w:pStyle w:val="Code"/>
      </w:pPr>
      <w:r w:rsidRPr="00851208">
        <w:t xml:space="preserve">      358.000                0.0250481                0.0234734         </w:t>
      </w:r>
    </w:p>
    <w:p w:rsidR="005D7D09" w:rsidRPr="00851208" w:rsidRDefault="005D7D09" w:rsidP="00C96D90">
      <w:pPr>
        <w:pStyle w:val="Code"/>
      </w:pPr>
      <w:r w:rsidRPr="00851208">
        <w:t xml:space="preserve">      359.000                0.0252141                0.0235376         </w:t>
      </w:r>
    </w:p>
    <w:p w:rsidR="005D7D09" w:rsidRPr="00851208" w:rsidRDefault="005D7D09" w:rsidP="00C96D90">
      <w:pPr>
        <w:pStyle w:val="Code"/>
      </w:pPr>
      <w:r w:rsidRPr="00851208">
        <w:t xml:space="preserve">      360.000                0.0253346                0.0236057         </w:t>
      </w:r>
    </w:p>
    <w:p w:rsidR="005D7D09" w:rsidRPr="00851208" w:rsidRDefault="005D7D09" w:rsidP="00C96D90">
      <w:pPr>
        <w:pStyle w:val="Code"/>
      </w:pPr>
      <w:r w:rsidRPr="00851208">
        <w:t xml:space="preserve">      361.000                0.0253806                0.0236832         </w:t>
      </w:r>
    </w:p>
    <w:p w:rsidR="00FE5251" w:rsidRDefault="00FE5251" w:rsidP="00BA3445">
      <w:pPr>
        <w:pStyle w:val="Heading2"/>
        <w:rPr>
          <w:ins w:id="554" w:author="Peter Roberts" w:date="2013-05-08T09:19:00Z"/>
        </w:rPr>
      </w:pPr>
      <w:bookmarkStart w:id="555" w:name="_Toc356807305"/>
      <w:ins w:id="556" w:author="Peter Roberts" w:date="2013-05-08T09:19:00Z">
        <w:r>
          <w:t>Loading additional Spectral Data</w:t>
        </w:r>
        <w:bookmarkEnd w:id="555"/>
      </w:ins>
    </w:p>
    <w:p w:rsidR="00FE5251" w:rsidRDefault="00FE5251" w:rsidP="00FE5251">
      <w:pPr>
        <w:pStyle w:val="Body"/>
      </w:pPr>
      <w:ins w:id="557" w:author="Peter Roberts" w:date="2013-05-08T09:19:00Z">
        <w:r>
          <w:t>If further spectral data becomes available for your Campaign, it is possible to conveniently add it to your existing Specchio Campaign.</w:t>
        </w:r>
      </w:ins>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Pr="008E2F3C" w:rsidRDefault="000C4344" w:rsidP="008E2F3C">
            <w:pPr>
              <w:pStyle w:val="ProcessStep"/>
              <w:rPr>
                <w:ins w:id="558" w:author="Peter Roberts" w:date="2013-05-08T09:19:00Z"/>
              </w:rPr>
            </w:pPr>
            <w:ins w:id="559" w:author="Peter Roberts" w:date="2013-05-08T09:19:00Z">
              <w:r w:rsidRPr="008E2F3C">
                <w:t>Add the new spectral data to the existing sub-directory structure from which you uploaded the original spectral data. Do not add any files other than Spectral data and ensure that all files within each sub-directory are the same file format. Do not change the file names of any of the original files. Do not change or rename the directories, but you may add new sub-directories.</w:t>
              </w:r>
            </w:ins>
          </w:p>
          <w:p w:rsidR="000C4344" w:rsidRDefault="000C4344" w:rsidP="000C4344">
            <w:pPr>
              <w:pStyle w:val="Bullet"/>
              <w:ind w:left="459"/>
              <w:rPr>
                <w:ins w:id="560" w:author="Peter Roberts" w:date="2013-05-08T09:19:00Z"/>
              </w:rPr>
            </w:pPr>
            <w:ins w:id="561" w:author="Peter Roberts" w:date="2013-05-08T09:19:00Z">
              <w:r>
                <w:t xml:space="preserve">Select </w:t>
              </w:r>
              <w:r w:rsidRPr="002574CB">
                <w:rPr>
                  <w:rStyle w:val="GUIWord"/>
                </w:rPr>
                <w:t>Data Input</w:t>
              </w:r>
              <w:r>
                <w:t xml:space="preserve"> and </w:t>
              </w:r>
              <w:r w:rsidRPr="002574CB">
                <w:rPr>
                  <w:rStyle w:val="GUIWord"/>
                </w:rPr>
                <w:t>Load campaign data</w:t>
              </w:r>
              <w:r>
                <w:t xml:space="preserve"> from the Specchio Main Window, as you did for the original upload.</w:t>
              </w:r>
            </w:ins>
          </w:p>
          <w:p w:rsidR="000C4344" w:rsidRDefault="000C4344" w:rsidP="000C4344">
            <w:pPr>
              <w:pStyle w:val="DocAction"/>
              <w:ind w:left="459"/>
              <w:rPr>
                <w:ins w:id="562" w:author="Peter Roberts" w:date="2013-05-08T09:19:00Z"/>
              </w:rPr>
            </w:pPr>
            <w:ins w:id="563" w:author="Peter Roberts" w:date="2013-05-08T09:19:00Z">
              <w:r>
                <w:t>%%% Add screen dump here.</w:t>
              </w:r>
            </w:ins>
          </w:p>
          <w:p w:rsidR="000C4344" w:rsidRDefault="000C4344" w:rsidP="000C4344">
            <w:pPr>
              <w:pStyle w:val="Bullet"/>
              <w:ind w:left="459"/>
            </w:pPr>
            <w:ins w:id="564"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0C4344" w:rsidRDefault="000C4344" w:rsidP="000C4344">
            <w:pPr>
              <w:pStyle w:val="Bullet"/>
              <w:ind w:left="459"/>
              <w:rPr>
                <w:ins w:id="565" w:author="Peter Roberts" w:date="2013-05-08T09:19:00Z"/>
              </w:rPr>
            </w:pPr>
            <w:ins w:id="566" w:author="Peter Roberts" w:date="2013-05-08T09:19:00Z">
              <w:r w:rsidRPr="005E1014">
                <w:rPr>
                  <w:rStyle w:val="DocActionChar"/>
                </w:rPr>
                <w:t>%%%</w:t>
              </w:r>
              <w:r>
                <w:t xml:space="preserve"> From the drop-down list of </w:t>
              </w:r>
              <w:r w:rsidRPr="005E1014">
                <w:rPr>
                  <w:rStyle w:val="DocActionChar"/>
                </w:rPr>
                <w:t>%%%</w:t>
              </w:r>
              <w:r>
                <w:t xml:space="preserve"> select the pathname which applies to your computer. </w:t>
              </w:r>
              <w:r w:rsidRPr="005E1014">
                <w:rPr>
                  <w:rStyle w:val="DocActionChar"/>
                </w:rPr>
                <w:t>%%% When does it populate the list?</w:t>
              </w:r>
            </w:ins>
          </w:p>
          <w:p w:rsidR="00B85C2C" w:rsidRDefault="000C4344" w:rsidP="002E3320">
            <w:pPr>
              <w:pStyle w:val="ProcessStep"/>
            </w:pPr>
            <w:ins w:id="567" w:author="Peter Roberts" w:date="2013-05-08T09:19:00Z">
              <w:r>
                <w:t>C</w:t>
              </w:r>
              <w:r w:rsidRPr="00084655">
                <w:t xml:space="preserve">lick the </w:t>
              </w:r>
              <w:r w:rsidRPr="007362C3">
                <w:rPr>
                  <w:rStyle w:val="ActionButton"/>
                </w:rPr>
                <w:t xml:space="preserve"> </w:t>
              </w:r>
              <w:r w:rsidRPr="002574CB">
                <w:rPr>
                  <w:rStyle w:val="ActionButton"/>
                </w:rPr>
                <w:t>Load</w:t>
              </w:r>
              <w:r>
                <w:rPr>
                  <w:rStyle w:val="ActionButton"/>
                </w:rPr>
                <w:t xml:space="preserve"> </w:t>
              </w:r>
              <w:r w:rsidRPr="007362C3">
                <w:t xml:space="preserve"> </w:t>
              </w:r>
              <w:r w:rsidRPr="00084655">
                <w:t xml:space="preserve">button. The loading progress is shown in the </w:t>
              </w:r>
              <w:r>
                <w:t xml:space="preserve">left panel of the </w:t>
              </w:r>
              <w:r w:rsidRPr="00084655">
                <w:t>Main Window. A message box will appear once all data</w:t>
              </w:r>
              <w:r>
                <w:t xml:space="preserve"> has been loaded to the system. Do not perform other operations on this Campaign until the load has completed. Click </w:t>
              </w:r>
              <w:r w:rsidRPr="005E1014">
                <w:rPr>
                  <w:rStyle w:val="ActionButton"/>
                </w:rPr>
                <w:t> OK </w:t>
              </w:r>
              <w:r>
                <w:t xml:space="preserve"> to clear the message box.</w:t>
              </w:r>
            </w:ins>
          </w:p>
        </w:tc>
      </w:tr>
    </w:tbl>
    <w:p w:rsidR="00106B3F" w:rsidRDefault="00106B3F" w:rsidP="00106B3F">
      <w:pPr>
        <w:pStyle w:val="Note"/>
      </w:pPr>
      <w:r>
        <w:t>Note</w:t>
      </w:r>
      <w:r>
        <w:tab/>
        <w:t>Do not add additional Spectra to files that hold multiple Spectra, such as TXT and XLS. The loading process checks for existing data only at the file level, so the existing file will be detected and not loaded, missing the new data.</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FE5251">
      <w:pPr>
        <w:pStyle w:val="Heading3"/>
        <w:rPr>
          <w:ins w:id="568" w:author="Peter Roberts" w:date="2013-05-08T09:19:00Z"/>
        </w:rPr>
      </w:pPr>
      <w:bookmarkStart w:id="569" w:name="_Toc356807306"/>
      <w:ins w:id="570" w:author="Peter Roberts" w:date="2013-05-08T09:19:00Z">
        <w:r>
          <w:t>Uploading Additional Spectral Data from a Second Computer</w:t>
        </w:r>
        <w:bookmarkEnd w:id="569"/>
      </w:ins>
    </w:p>
    <w:p w:rsidR="00106B3F" w:rsidRDefault="00106B3F" w:rsidP="00C20C86">
      <w:pPr>
        <w:pStyle w:val="Body"/>
      </w:pPr>
      <w:r>
        <w:t xml:space="preserve">Specchio permits multiple Paths to be stored against each Campaign to allow </w:t>
      </w:r>
      <w:ins w:id="571" w:author="Peter Roberts" w:date="2013-05-08T09:19:00Z">
        <w:r w:rsidR="00C20C86">
          <w:t xml:space="preserve">Spectral data </w:t>
        </w:r>
      </w:ins>
      <w:r>
        <w:t>to</w:t>
      </w:r>
      <w:ins w:id="572"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106B3F">
        <w:tc>
          <w:tcPr>
            <w:tcW w:w="9571"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and file names msu be identical.</w:t>
            </w:r>
          </w:p>
          <w:p w:rsidR="0070613F" w:rsidRDefault="0070613F" w:rsidP="00106B3F">
            <w:pPr>
              <w:pStyle w:val="ProcessStep"/>
            </w:pPr>
            <w:r>
              <w:t>Insert the new hierarchy sub-directories and files that you require to be added to the Campaign.</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Pr>
                  <w:noProof/>
                </w:rPr>
                <w:t>23</w:t>
              </w:r>
            </w:fldSimple>
            <w:r w:rsidRPr="00084655">
              <w:t>: UTC Time Correction dialog</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lect the right level directory. If you select the directory above or below the one selected when the Campaign was first loaded, it will not be recognised as the same directory and will cause the existing data to be duplicated.</w:t>
            </w:r>
          </w:p>
          <w:p w:rsidR="0070613F" w:rsidRDefault="0070613F" w:rsidP="0070613F">
            <w:pPr>
              <w:pStyle w:val="ProcessStep"/>
            </w:pPr>
            <w:r>
              <w:t xml:space="preserve">Click </w:t>
            </w:r>
            <w:r w:rsidRPr="0070613F">
              <w:rPr>
                <w:rStyle w:val="ActionButton"/>
              </w:rPr>
              <w:t> Load </w:t>
            </w:r>
            <w:r>
              <w:t>. The dialog box will close and progess messages will be shown in the left hand part of the Main Window indicating the total number of files that have been found, and the number of new Spectra which have been loaded.</w:t>
            </w:r>
          </w:p>
        </w:tc>
      </w:tr>
    </w:tbl>
    <w:p w:rsidR="000E3E59" w:rsidRPr="00084655" w:rsidRDefault="000E3E59" w:rsidP="000E3E59">
      <w:pPr>
        <w:pStyle w:val="Heading2"/>
      </w:pPr>
      <w:bookmarkStart w:id="573" w:name="_Ref157338239"/>
      <w:bookmarkStart w:id="574" w:name="_Toc355280384"/>
      <w:bookmarkStart w:id="575" w:name="_Toc356807307"/>
      <w:bookmarkStart w:id="576" w:name="_Ref356551581"/>
      <w:bookmarkStart w:id="577" w:name="_Ref356551584"/>
      <w:r w:rsidRPr="00084655">
        <w:t>UTC Time Correction</w:t>
      </w:r>
      <w:bookmarkEnd w:id="573"/>
      <w:bookmarkEnd w:id="574"/>
      <w:bookmarkEnd w:id="575"/>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in UTC.</w:t>
      </w:r>
      <w:r>
        <w:t xml:space="preserve"> It </w:t>
      </w:r>
      <w:r w:rsidRPr="00084655">
        <w:t xml:space="preserve">applies a time shift </w:t>
      </w:r>
      <w:r>
        <w:t xml:space="preserve">to the Acquisition Date metadata attribute </w:t>
      </w:r>
      <w:r w:rsidRPr="00084655">
        <w:t>based on the number of hours entered by the user.</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3557449" cy="3138985"/>
                  <wp:effectExtent l="19050" t="0" r="4901"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3557253" cy="3138812"/>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E47832">
                <w:rPr>
                  <w:noProof/>
                </w:rPr>
                <w:t>23</w:t>
              </w:r>
            </w:fldSimple>
            <w:r w:rsidRPr="00084655">
              <w:t>: UTC Time Correction dialog</w:t>
            </w:r>
          </w:p>
          <w:p w:rsidR="000E3E59" w:rsidRDefault="000E3E59" w:rsidP="00D0645C">
            <w:pPr>
              <w:pStyle w:val="ProcessStep"/>
            </w:pPr>
            <w:r w:rsidRPr="00084655">
              <w:t xml:space="preserve">Select the hierarchy containing the spectra that need to be time shifted. The selected hierarchy </w:t>
            </w:r>
            <w:r>
              <w:t xml:space="preserve">name </w:t>
            </w:r>
            <w:r w:rsidRPr="00084655">
              <w:t xml:space="preserve">and the number of spectra 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Default="000E3E59" w:rsidP="000E3E59">
      <w:pPr>
        <w:pStyle w:val="Warning"/>
      </w:pPr>
      <w:r>
        <w:t>Warnings</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Default="000E3E59" w:rsidP="000E3E59">
      <w:pPr>
        <w:pStyle w:val="Warning"/>
      </w:pPr>
      <w:r>
        <w:tab/>
        <w:t>Selecting both a Spectrum and a parent hierarchy node of that Spectrum will cause the time shift to be applied to the Spectrum twice. Similarly selecting a hierarchy node and a parent of the hierarchy node will cause all Spectra under the lower hierarchy node to have the time shift applied twice. Similarly, selecting three items above one another in the hierarchy will result in the correct being applied three times.</w:t>
      </w:r>
    </w:p>
    <w:p w:rsidR="000E3E59" w:rsidRPr="008A45EC" w:rsidRDefault="000E3E59" w:rsidP="000E3E59">
      <w:pPr>
        <w:pStyle w:val="Warning"/>
      </w:pPr>
      <w:r>
        <w:tab/>
        <w:t>The Time Shift Metadata attribute is set only the first time a time shift is applied to a Spectrum. Subsequent uses of the UTC Time Correction on the Spectrum will further adjust the time, but the Time Shift Metadata attribute is not updated for subsequent times.</w:t>
      </w:r>
    </w:p>
    <w:p w:rsidR="000E3E59" w:rsidRPr="00084655" w:rsidRDefault="000E3E59" w:rsidP="000E3E59">
      <w:pPr>
        <w:pStyle w:val="Body"/>
      </w:pPr>
      <w:r>
        <w:rPr>
          <w:rStyle w:val="DocActionChar"/>
        </w:rPr>
        <w:t>%%% Are the above warnings still true or has the related JIRA issue been actioned?</w:t>
      </w:r>
      <w:r w:rsidR="00BA72CF">
        <w:rPr>
          <w:rStyle w:val="DocActionChar"/>
        </w:rPr>
        <w:t xml:space="preserve"> Nick/Jira</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8" w:name="_Ref190937860"/>
      <w:r>
        <w:t xml:space="preserve">Figure </w:t>
      </w:r>
      <w:fldSimple w:instr=" SEQ Figure \* ARABIC ">
        <w:r w:rsidR="00E47832">
          <w:rPr>
            <w:noProof/>
          </w:rPr>
          <w:t>24</w:t>
        </w:r>
      </w:fldSimple>
      <w:bookmarkEnd w:id="578"/>
      <w:r>
        <w:t>:  Time Shift Metadata Attribute after applying a UTC Time Shift</w:t>
      </w:r>
    </w:p>
    <w:p w:rsidR="00EC5FA4" w:rsidRDefault="00FE5251" w:rsidP="00BA3445">
      <w:pPr>
        <w:pStyle w:val="Heading2"/>
      </w:pPr>
      <w:bookmarkStart w:id="579" w:name="_Ref356553971"/>
      <w:bookmarkStart w:id="580" w:name="_Toc356807308"/>
      <w:ins w:id="581" w:author="Peter Roberts" w:date="2013-05-08T09:19:00Z">
        <w:r>
          <w:t xml:space="preserve">Adding </w:t>
        </w:r>
      </w:ins>
      <w:bookmarkStart w:id="582" w:name="_Toc355280380"/>
      <w:r w:rsidR="00EC5FA4">
        <w:t>Add Target – Reference Links</w:t>
      </w:r>
      <w:bookmarkEnd w:id="576"/>
      <w:bookmarkEnd w:id="577"/>
      <w:bookmarkEnd w:id="579"/>
      <w:bookmarkEnd w:id="580"/>
      <w:bookmarkEnd w:id="582"/>
    </w:p>
    <w:p w:rsidR="00EC5FA4" w:rsidRPr="00EC5FA4" w:rsidRDefault="00EC5FA4" w:rsidP="00EC5FA4">
      <w:pPr>
        <w:pStyle w:val="DocAction"/>
      </w:pPr>
      <w:r>
        <w:t xml:space="preserve">%%% This is now under Special Functions on the menu on the Main Window. </w:t>
      </w:r>
      <w:del w:id="583" w:author="Peter Roberts" w:date="2013-05-08T09:19:00Z">
        <w:r>
          <w:delText>Check it out when the server comes back up.</w:delText>
        </w:r>
      </w:del>
      <w:ins w:id="584" w:author="Peter Roberts" w:date="2013-05-08T09:19:00Z">
        <w:r w:rsidR="00FE5251">
          <w:t>It gets a 500 error!</w:t>
        </w:r>
      </w:ins>
    </w:p>
    <w:p w:rsidR="000E3E59" w:rsidRDefault="000E3E59" w:rsidP="000E3E59">
      <w:pPr>
        <w:pStyle w:val="DocAction"/>
      </w:pPr>
      <w:bookmarkStart w:id="585" w:name="_Toc355280381"/>
      <w:bookmarkStart w:id="586" w:name="_Ref356551608"/>
      <w:bookmarkStart w:id="587" w:name="_Ref356551613"/>
      <w:r>
        <w:t>%%% This is not supported in the 8</w:t>
      </w:r>
      <w:r w:rsidRPr="003B29B2">
        <w:rPr>
          <w:vertAlign w:val="superscript"/>
        </w:rPr>
        <w:t>th</w:t>
      </w:r>
      <w:r>
        <w:t xml:space="preserve"> May release.</w:t>
      </w:r>
    </w:p>
    <w:p w:rsidR="000E3E59" w:rsidRPr="00084655" w:rsidRDefault="000E3E59" w:rsidP="000E3E59">
      <w:r w:rsidRPr="00084655">
        <w:t>This dialog can be used to automatically create a datalink of the type ‘Spectralon’ between target spectra and white reference spectra.</w:t>
      </w:r>
    </w:p>
    <w:p w:rsidR="000E3E59" w:rsidRPr="00084655" w:rsidRDefault="000E3E59" w:rsidP="000E3E59">
      <w:r w:rsidRPr="00084655">
        <w:t>This function is applicable for campaigns where target and reference spectra are collected in separate spectral files. This is e.g. the case for campaigns utilising the ASD spectroradiometer in radiance mode. In order to tie the target to its corresponding white reference spectrum</w:t>
      </w:r>
      <w:r>
        <w:t>,</w:t>
      </w:r>
      <w:r w:rsidRPr="00084655">
        <w:t xml:space="preserve"> a datalink on spectrum level must be inserted. This could be achieved manually for each spectrum using the metadata editor.</w:t>
      </w:r>
    </w:p>
    <w:p w:rsidR="000E3E59" w:rsidRPr="00084655" w:rsidRDefault="000E3E59" w:rsidP="000E3E59">
      <w:r w:rsidRPr="00084655">
        <w:t xml:space="preserve">Target and reference spectra </w:t>
      </w:r>
      <w:r>
        <w:t>are ideally</w:t>
      </w:r>
      <w:r w:rsidRPr="00084655">
        <w:t xml:space="preserve"> stored in separate hierarchies</w:t>
      </w:r>
      <w:r>
        <w:t>, but they can also exist in a mixed state</w:t>
      </w:r>
      <w:r w:rsidRPr="00084655">
        <w:t xml:space="preserve">. The example shown in </w:t>
      </w:r>
      <w:r w:rsidR="005B3AA3">
        <w:fldChar w:fldCharType="begin"/>
      </w:r>
      <w:r>
        <w:instrText xml:space="preserve"> REF _Ref153708029 \h </w:instrText>
      </w:r>
      <w:r w:rsidR="005B3AA3">
        <w:fldChar w:fldCharType="separate"/>
      </w:r>
      <w:r w:rsidR="00E47832" w:rsidRPr="00084655">
        <w:t xml:space="preserve">Figure </w:t>
      </w:r>
      <w:r w:rsidR="00E47832">
        <w:rPr>
          <w:noProof/>
        </w:rPr>
        <w:t>25</w:t>
      </w:r>
      <w:r w:rsidR="005B3AA3">
        <w:fldChar w:fldCharType="end"/>
      </w:r>
      <w:r w:rsidRPr="00084655">
        <w:t xml:space="preserve"> is taken from a goniometer campaign. In the left spectral data browser select the hierarchy</w:t>
      </w:r>
      <w:r>
        <w:t xml:space="preserve"> or spectra</w:t>
      </w:r>
      <w:r w:rsidRPr="00084655">
        <w:t xml:space="preserve"> containing the targets. In the right browser select the hierarchy</w:t>
      </w:r>
      <w:r>
        <w:t xml:space="preserve"> or spectra</w:t>
      </w:r>
      <w:r w:rsidRPr="00084655">
        <w:t xml:space="preserve"> containing the references. The selected </w:t>
      </w:r>
      <w:r>
        <w:t>spectra</w:t>
      </w:r>
      <w:r w:rsidRPr="00084655">
        <w:t xml:space="preserve"> are displayed in the read only fields on the right side of the dialog.</w:t>
      </w:r>
      <w:r>
        <w:t xml:space="preserve"> The two text fields at the bottom of the spectral data browsers can be used to specify filename restrictions, e.g. entering ‘%00%’ for the targets only selects the files triticaa.001 - triticaa.009</w:t>
      </w:r>
    </w:p>
    <w:p w:rsidR="000E3E59" w:rsidRPr="00084655" w:rsidRDefault="000E3E59" w:rsidP="000E3E59">
      <w:r w:rsidRPr="00084655">
        <w:t>Click link to create datalinks between targets and references.</w:t>
      </w:r>
    </w:p>
    <w:p w:rsidR="000E3E59" w:rsidRPr="00084655" w:rsidRDefault="000E3E59" w:rsidP="000E3E59"/>
    <w:p w:rsidR="000E3E59" w:rsidRPr="00084655" w:rsidRDefault="000E3E59" w:rsidP="000E3E59">
      <w:r w:rsidRPr="00084655">
        <w:t>Details on the algorithm:</w:t>
      </w:r>
    </w:p>
    <w:p w:rsidR="000E3E59" w:rsidRPr="00084655" w:rsidRDefault="000E3E59" w:rsidP="000E3E59">
      <w:r w:rsidRPr="00084655">
        <w:t xml:space="preserve">The linking utilises the capture time stamps of the spectra. Consider two timelines: one for the targets and one for the references. A target must link to the reference with the </w:t>
      </w:r>
      <w:r>
        <w:t xml:space="preserve">smallest absolute delta time (see </w:t>
      </w:r>
      <w:r w:rsidR="005B3AA3">
        <w:fldChar w:fldCharType="begin"/>
      </w:r>
      <w:r>
        <w:instrText xml:space="preserve"> REF _Ref97880697 \h </w:instrText>
      </w:r>
      <w:r w:rsidR="005B3AA3">
        <w:fldChar w:fldCharType="separate"/>
      </w:r>
      <w:r w:rsidR="00E47832">
        <w:t xml:space="preserve">Figure </w:t>
      </w:r>
      <w:r w:rsidR="00E47832">
        <w:rPr>
          <w:noProof/>
        </w:rPr>
        <w:t>26</w:t>
      </w:r>
      <w:r w:rsidR="005B3AA3">
        <w:fldChar w:fldCharType="end"/>
      </w:r>
      <w:r>
        <w:t>)</w:t>
      </w:r>
      <w:r w:rsidRPr="00084655">
        <w:t>.</w:t>
      </w:r>
    </w:p>
    <w:p w:rsidR="000E3E59" w:rsidRPr="00084655" w:rsidRDefault="000E3E59" w:rsidP="000E3E59"/>
    <w:p w:rsidR="000E3E59" w:rsidRPr="00084655" w:rsidRDefault="000E3E59" w:rsidP="000E3E59"/>
    <w:p w:rsidR="000E3E59" w:rsidRPr="00084655" w:rsidRDefault="000E3E59" w:rsidP="000E3E59">
      <w:r>
        <w:rPr>
          <w:noProof/>
          <w:lang w:val="en-AU" w:eastAsia="ja-JP"/>
        </w:rPr>
        <w:drawing>
          <wp:inline distT="0" distB="0" distL="0" distR="0">
            <wp:extent cx="5580380" cy="2405912"/>
            <wp:effectExtent l="25400" t="0" r="7620" b="0"/>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srcRect/>
                    <a:stretch>
                      <a:fillRect/>
                    </a:stretch>
                  </pic:blipFill>
                  <pic:spPr bwMode="auto">
                    <a:xfrm>
                      <a:off x="0" y="0"/>
                      <a:ext cx="5580380" cy="2405912"/>
                    </a:xfrm>
                    <a:prstGeom prst="rect">
                      <a:avLst/>
                    </a:prstGeom>
                    <a:noFill/>
                    <a:ln w="9525">
                      <a:noFill/>
                      <a:miter lim="800000"/>
                      <a:headEnd/>
                      <a:tailEnd/>
                    </a:ln>
                  </pic:spPr>
                </pic:pic>
              </a:graphicData>
            </a:graphic>
          </wp:inline>
        </w:drawing>
      </w:r>
    </w:p>
    <w:p w:rsidR="000E3E59" w:rsidRDefault="000E3E59" w:rsidP="000E3E59">
      <w:bookmarkStart w:id="588" w:name="_Ref153708029"/>
      <w:r w:rsidRPr="00084655">
        <w:t xml:space="preserve">Figure </w:t>
      </w:r>
      <w:fldSimple w:instr=" SEQ Figure \* ARABIC ">
        <w:r w:rsidR="00E47832">
          <w:rPr>
            <w:noProof/>
          </w:rPr>
          <w:t>25</w:t>
        </w:r>
      </w:fldSimple>
      <w:bookmarkEnd w:id="588"/>
      <w:r w:rsidRPr="00084655">
        <w:t>: Link Target to Reference dialog</w:t>
      </w:r>
    </w:p>
    <w:p w:rsidR="000E3E59" w:rsidRDefault="000E3E59" w:rsidP="000E3E59"/>
    <w:p w:rsidR="000E3E59" w:rsidRDefault="000E3E59" w:rsidP="000E3E59">
      <w:r>
        <w:rPr>
          <w:noProof/>
          <w:lang w:val="en-AU" w:eastAsia="ja-JP"/>
        </w:rPr>
        <w:drawing>
          <wp:inline distT="0" distB="0" distL="0" distR="0">
            <wp:extent cx="4428490" cy="2811395"/>
            <wp:effectExtent l="25400" t="0" r="0" b="0"/>
            <wp:docPr id="40"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4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0E3E59" w:rsidRPr="00CC3D88" w:rsidRDefault="000E3E59" w:rsidP="000E3E59"/>
    <w:p w:rsidR="000E3E59" w:rsidRPr="00084655" w:rsidRDefault="000E3E59" w:rsidP="000E3E59">
      <w:bookmarkStart w:id="589" w:name="_Ref97880697"/>
      <w:r>
        <w:t xml:space="preserve">Figure </w:t>
      </w:r>
      <w:fldSimple w:instr=" SEQ Figure \* ARABIC ">
        <w:r w:rsidR="00E47832">
          <w:rPr>
            <w:noProof/>
          </w:rPr>
          <w:t>26</w:t>
        </w:r>
      </w:fldSimple>
      <w:bookmarkEnd w:id="589"/>
      <w:r>
        <w:t xml:space="preserve">: </w:t>
      </w:r>
      <w:r w:rsidRPr="00CC3D88">
        <w:t>Referencing of reference panel spectra by target spectra based on timeline information</w:t>
      </w:r>
    </w:p>
    <w:p w:rsidR="002A0FFE" w:rsidRPr="00084655" w:rsidRDefault="00DD57E2" w:rsidP="000E3E59">
      <w:pPr>
        <w:pStyle w:val="Heading2"/>
      </w:pPr>
      <w:bookmarkStart w:id="590" w:name="_Ref356553888"/>
      <w:bookmarkStart w:id="591" w:name="_Toc356807309"/>
      <w:ins w:id="592" w:author="Peter" w:date="2013-05-08T09:19:00Z">
        <w:r>
          <w:t xml:space="preserve">Displaying and </w:t>
        </w:r>
      </w:ins>
      <w:r w:rsidR="002A0FFE" w:rsidRPr="00084655">
        <w:t>Editing Metadata</w:t>
      </w:r>
      <w:bookmarkEnd w:id="551"/>
      <w:bookmarkEnd w:id="585"/>
      <w:bookmarkEnd w:id="586"/>
      <w:bookmarkEnd w:id="587"/>
      <w:bookmarkEnd w:id="590"/>
      <w:bookmarkEnd w:id="591"/>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E47832" w:rsidRPr="00E47832">
          <w:rPr>
            <w:rStyle w:val="CrossReference"/>
          </w:rPr>
          <w:t>3.10</w:t>
        </w:r>
      </w:fldSimple>
      <w:r w:rsidR="0003650F" w:rsidRPr="0003650F">
        <w:rPr>
          <w:rStyle w:val="CrossReference"/>
        </w:rPr>
        <w:t xml:space="preserve"> </w:t>
      </w:r>
      <w:fldSimple w:instr=" REF _Ref354072822 \h  \* MERGEFORMAT ">
        <w:r w:rsidR="00E47832" w:rsidRPr="00E47832">
          <w:rPr>
            <w:rStyle w:val="CrossReference"/>
          </w:rPr>
          <w:t>Metadata</w:t>
        </w:r>
      </w:fldSimple>
      <w:r w:rsidR="0003650F">
        <w:t xml:space="preserve"> for detailed information about Metadata stored by Specchio.</w:t>
      </w:r>
    </w:p>
    <w:p w:rsidR="00DD57E2" w:rsidRDefault="00DD57E2" w:rsidP="00A7583F">
      <w:pPr>
        <w:pStyle w:val="Body"/>
        <w:rPr>
          <w:ins w:id="593" w:author="Peter" w:date="2013-05-08T09:19:00Z"/>
        </w:rPr>
      </w:pPr>
      <w:ins w:id="594" w:author="Peter" w:date="2013-05-08T09:19:00Z">
        <w:r>
          <w:t>Metadata is displayed using Specchio’s Metadata editor.</w:t>
        </w:r>
      </w:ins>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p w:rsidR="00BC1169" w:rsidRPr="00084655" w:rsidRDefault="00BC1169" w:rsidP="00EB49E0">
      <w:pPr>
        <w:pStyle w:val="Figure"/>
      </w:pPr>
      <w:r w:rsidRPr="00A83169">
        <w:rPr>
          <w:lang w:val="en-AU"/>
        </w:rPr>
        <w:drawing>
          <wp:inline distT="0" distB="0" distL="0" distR="0">
            <wp:extent cx="5574665" cy="4107815"/>
            <wp:effectExtent l="25400" t="0" r="0" b="0"/>
            <wp:docPr id="13"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srcRect/>
                    <a:stretch>
                      <a:fillRect/>
                    </a:stretch>
                  </pic:blipFill>
                  <pic:spPr bwMode="auto">
                    <a:xfrm>
                      <a:off x="0" y="0"/>
                      <a:ext cx="5574665" cy="4107815"/>
                    </a:xfrm>
                    <a:prstGeom prst="rect">
                      <a:avLst/>
                    </a:prstGeom>
                    <a:noFill/>
                    <a:ln w="9525">
                      <a:noFill/>
                      <a:miter lim="800000"/>
                      <a:headEnd/>
                      <a:tailEnd/>
                    </a:ln>
                  </pic:spPr>
                </pic:pic>
              </a:graphicData>
            </a:graphic>
          </wp:inline>
        </w:drawing>
      </w:r>
    </w:p>
    <w:p w:rsidR="00BC1169" w:rsidRDefault="00BC1169" w:rsidP="00EB49E0">
      <w:pPr>
        <w:pStyle w:val="Caption"/>
      </w:pPr>
      <w:bookmarkStart w:id="595" w:name="_Ref153623337"/>
      <w:r w:rsidRPr="00084655">
        <w:t xml:space="preserve">Figure </w:t>
      </w:r>
      <w:fldSimple w:instr=" SEQ Figure \* ARABIC ">
        <w:r w:rsidR="00E47832">
          <w:rPr>
            <w:noProof/>
          </w:rPr>
          <w:t>27</w:t>
        </w:r>
      </w:fldSimple>
      <w:bookmarkEnd w:id="595"/>
      <w:r w:rsidRPr="00084655">
        <w:t xml:space="preserve">: Metadata </w:t>
      </w:r>
      <w:r w:rsidR="0049064B">
        <w:t>E</w:t>
      </w:r>
      <w:r w:rsidRPr="00084655">
        <w:t xml:space="preserve">ditor showing the </w:t>
      </w:r>
      <w:r w:rsidR="0049064B">
        <w:t>C</w:t>
      </w:r>
      <w:r w:rsidRPr="00084655">
        <w:t>ampaign tab</w:t>
      </w:r>
    </w:p>
    <w:p w:rsidR="006B60CC" w:rsidRDefault="006B60CC" w:rsidP="00A7583F">
      <w:pPr>
        <w:pStyle w:val="DocAction"/>
      </w:pPr>
      <w:r>
        <w:t>%%% Missing in this app are: Current Campaign Selector, Highlight mandatory fields, Highlight shared fields, Show quality compliance tree. Are they no longer relevant?</w:t>
      </w:r>
      <w:r w:rsidR="00E92E2C">
        <w:t xml:space="preserve"> </w:t>
      </w:r>
    </w:p>
    <w:p w:rsidR="00204DEB" w:rsidRDefault="00204DEB" w:rsidP="00EB49E0">
      <w:pPr>
        <w:pStyle w:val="Figure"/>
      </w:pPr>
      <w:r>
        <w:rPr>
          <w:lang w:val="en-AU"/>
        </w:rPr>
        <w:drawing>
          <wp:inline distT="0" distB="0" distL="0" distR="0">
            <wp:extent cx="5580380" cy="3807600"/>
            <wp:effectExtent l="19050" t="0" r="127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srcRect/>
                    <a:stretch>
                      <a:fillRect/>
                    </a:stretch>
                  </pic:blipFill>
                  <pic:spPr bwMode="auto">
                    <a:xfrm>
                      <a:off x="0" y="0"/>
                      <a:ext cx="5580380" cy="3807600"/>
                    </a:xfrm>
                    <a:prstGeom prst="rect">
                      <a:avLst/>
                    </a:prstGeom>
                    <a:noFill/>
                    <a:ln w="9525">
                      <a:noFill/>
                      <a:miter lim="800000"/>
                      <a:headEnd/>
                      <a:tailEnd/>
                    </a:ln>
                  </pic:spPr>
                </pic:pic>
              </a:graphicData>
            </a:graphic>
          </wp:inline>
        </w:drawing>
      </w:r>
    </w:p>
    <w:p w:rsidR="00204DEB" w:rsidRDefault="00204DEB" w:rsidP="00EB49E0">
      <w:pPr>
        <w:pStyle w:val="Caption"/>
      </w:pPr>
      <w:bookmarkStart w:id="596" w:name="_Ref356580132"/>
      <w:r w:rsidRPr="00084655">
        <w:t xml:space="preserve">Figure </w:t>
      </w:r>
      <w:fldSimple w:instr=" SEQ Figure \* ARABIC ">
        <w:r w:rsidR="00E47832">
          <w:rPr>
            <w:noProof/>
          </w:rPr>
          <w:t>28</w:t>
        </w:r>
      </w:fldSimple>
      <w:r w:rsidRPr="00084655">
        <w:t xml:space="preserve">: Metadata editor </w:t>
      </w:r>
      <w:r>
        <w:t>dialog</w:t>
      </w:r>
      <w:bookmarkEnd w:id="596"/>
    </w:p>
    <w:p w:rsidR="0049064B" w:rsidRDefault="0049064B" w:rsidP="0049064B">
      <w:pPr>
        <w:pStyle w:val="DocAction"/>
      </w:pPr>
      <w:r>
        <w:t>%%% Update to current app’s initial editing window and highlight with items listed her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597" w:author="Peter" w:date="2013-05-08T09:19:00Z">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PrChange>
      </w:tblPr>
      <w:tblGrid>
        <w:gridCol w:w="2149"/>
        <w:gridCol w:w="6605"/>
        <w:tblGridChange w:id="598">
          <w:tblGrid>
            <w:gridCol w:w="817"/>
            <w:gridCol w:w="1301"/>
            <w:gridCol w:w="848"/>
            <w:gridCol w:w="5788"/>
            <w:gridCol w:w="817"/>
          </w:tblGrid>
        </w:tblGridChange>
      </w:tblGrid>
      <w:tr w:rsidR="00C20C86" w:rsidRPr="00C20C86" w:rsidTr="00D04BE3">
        <w:trPr>
          <w:cantSplit/>
          <w:trPrChange w:id="599" w:author="Peter" w:date="2013-05-08T09:19:00Z">
            <w:trPr>
              <w:gridAfter w:val="0"/>
              <w:cantSplit/>
            </w:trPr>
          </w:trPrChange>
        </w:trPr>
        <w:tc>
          <w:tcPr>
            <w:tcW w:w="0" w:type="auto"/>
            <w:tcPrChange w:id="600" w:author="Peter" w:date="2013-05-08T09:19:00Z">
              <w:tcPr>
                <w:tcW w:w="0" w:type="auto"/>
                <w:gridSpan w:val="2"/>
              </w:tcPr>
            </w:tcPrChange>
          </w:tcPr>
          <w:p w:rsidR="00C20C86" w:rsidRPr="00C20C86" w:rsidRDefault="00C20C86" w:rsidP="00587DC2">
            <w:pPr>
              <w:pStyle w:val="HangingIndent"/>
              <w:ind w:left="0" w:firstLine="0"/>
            </w:pPr>
            <w:r w:rsidRPr="00C20C86">
              <w:t xml:space="preserve">Campaign Tree Navigator   </w:t>
            </w:r>
          </w:p>
        </w:tc>
        <w:tc>
          <w:tcPr>
            <w:tcW w:w="0" w:type="auto"/>
            <w:tcPrChange w:id="601" w:author="Peter" w:date="2013-05-08T09:19:00Z">
              <w:tcPr>
                <w:tcW w:w="0" w:type="auto"/>
                <w:gridSpan w:val="2"/>
              </w:tcPr>
            </w:tcPrChange>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20C86" w:rsidRPr="00C20C86" w:rsidTr="00D04BE3">
        <w:trPr>
          <w:cantSplit/>
          <w:trPrChange w:id="602" w:author="Peter" w:date="2013-05-08T09:19:00Z">
            <w:trPr>
              <w:gridAfter w:val="0"/>
              <w:cantSplit/>
            </w:trPr>
          </w:trPrChange>
        </w:trPr>
        <w:tc>
          <w:tcPr>
            <w:tcW w:w="0" w:type="auto"/>
            <w:tcPrChange w:id="603" w:author="Peter" w:date="2013-05-08T09:19:00Z">
              <w:tcPr>
                <w:tcW w:w="0" w:type="auto"/>
                <w:gridSpan w:val="2"/>
              </w:tcPr>
            </w:tcPrChange>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Change w:id="604" w:author="Peter" w:date="2013-05-08T09:19:00Z">
              <w:tcPr>
                <w:tcW w:w="0" w:type="auto"/>
                <w:gridSpan w:val="2"/>
              </w:tcPr>
            </w:tcPrChange>
          </w:tcPr>
          <w:p w:rsidR="00C20C86" w:rsidRPr="00C20C86" w:rsidRDefault="00C20C86" w:rsidP="00587DC2">
            <w:pPr>
              <w:pStyle w:val="HangingIndent"/>
              <w:ind w:left="0" w:firstLine="0"/>
            </w:pPr>
            <w:r w:rsidRPr="00C20C86">
              <w:t>Select the sort order to use for Spectra in the left hand Campaign navigation window.</w:t>
            </w:r>
          </w:p>
        </w:tc>
      </w:tr>
      <w:tr w:rsidR="00C20C86" w:rsidRPr="00C20C86" w:rsidTr="00C20C86">
        <w:trPr>
          <w:cantSplit/>
        </w:trPr>
        <w:tc>
          <w:tcPr>
            <w:tcW w:w="0" w:type="auto"/>
          </w:tcPr>
          <w:p w:rsidR="00C20C86" w:rsidRPr="00C20C86" w:rsidRDefault="00D04BE3" w:rsidP="00587DC2">
            <w:pPr>
              <w:pStyle w:val="HangingIndent"/>
              <w:ind w:left="0" w:firstLine="0"/>
            </w:pPr>
            <w:ins w:id="605" w:author="Peter" w:date="2013-05-08T09:19:00Z">
              <w:r>
                <w:rPr>
                  <w:rStyle w:val="ActionButton"/>
                </w:rPr>
                <w:t> </w:t>
              </w:r>
            </w:ins>
            <w:r w:rsidR="00C20C86" w:rsidRPr="00C20C86">
              <w:rPr>
                <w:rStyle w:val="ActionButton"/>
              </w:rPr>
              <w:t>Refresh</w:t>
            </w:r>
            <w:ins w:id="606"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20C86" w:rsidRPr="00C20C86" w:rsidTr="00C20C86">
        <w:trPr>
          <w:cantSplit/>
        </w:trPr>
        <w:tc>
          <w:tcPr>
            <w:tcW w:w="0" w:type="auto"/>
          </w:tcPr>
          <w:p w:rsidR="00C20C86" w:rsidRPr="00C20C86" w:rsidRDefault="00D04BE3" w:rsidP="00587DC2">
            <w:pPr>
              <w:pStyle w:val="HangingIndent"/>
              <w:ind w:left="0" w:firstLine="0"/>
            </w:pPr>
            <w:ins w:id="607" w:author="Peter" w:date="2013-05-08T09:19:00Z">
              <w:r>
                <w:rPr>
                  <w:rStyle w:val="ActionButton"/>
                </w:rPr>
                <w:t> </w:t>
              </w:r>
            </w:ins>
            <w:r w:rsidR="00C20C86" w:rsidRPr="00C20C86">
              <w:rPr>
                <w:rStyle w:val="ActionButton"/>
              </w:rPr>
              <w:t>Update</w:t>
            </w:r>
            <w:ins w:id="608"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20C86" w:rsidRPr="00C20C86" w:rsidTr="00C20C86">
        <w:trPr>
          <w:cantSplit/>
        </w:trPr>
        <w:tc>
          <w:tcPr>
            <w:tcW w:w="0" w:type="auto"/>
          </w:tcPr>
          <w:p w:rsidR="00C20C86" w:rsidRPr="00C20C86" w:rsidRDefault="00D04BE3" w:rsidP="00587DC2">
            <w:pPr>
              <w:pStyle w:val="HangingIndent"/>
              <w:ind w:left="0" w:firstLine="0"/>
            </w:pPr>
            <w:ins w:id="609" w:author="Peter" w:date="2013-05-08T09:19:00Z">
              <w:r>
                <w:rPr>
                  <w:rStyle w:val="ActionButton"/>
                </w:rPr>
                <w:t> </w:t>
              </w:r>
            </w:ins>
            <w:r w:rsidR="00C20C86" w:rsidRPr="00C20C86">
              <w:rPr>
                <w:rStyle w:val="ActionButton"/>
              </w:rPr>
              <w:t>Reset</w:t>
            </w:r>
            <w:ins w:id="610"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20C86" w:rsidRPr="00C20C86" w:rsidTr="00D04BE3">
        <w:trPr>
          <w:cantSplit/>
          <w:trPrChange w:id="611" w:author="Peter" w:date="2013-05-08T09:19:00Z">
            <w:trPr>
              <w:gridAfter w:val="0"/>
              <w:cantSplit/>
            </w:trPr>
          </w:trPrChange>
        </w:trPr>
        <w:tc>
          <w:tcPr>
            <w:tcW w:w="0" w:type="auto"/>
            <w:tcPrChange w:id="612"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selection tab   </w:t>
            </w:r>
          </w:p>
        </w:tc>
        <w:tc>
          <w:tcPr>
            <w:tcW w:w="0" w:type="auto"/>
            <w:tcPrChange w:id="613" w:author="Peter" w:date="2013-05-08T09:19:00Z">
              <w:tcPr>
                <w:tcW w:w="0" w:type="auto"/>
                <w:gridSpan w:val="2"/>
              </w:tcPr>
            </w:tcPrChange>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20C86" w:rsidRPr="00C20C86" w:rsidTr="00D04BE3">
        <w:trPr>
          <w:cantSplit/>
          <w:trPrChange w:id="614" w:author="Peter" w:date="2013-05-08T09:19:00Z">
            <w:trPr>
              <w:gridAfter w:val="0"/>
              <w:cantSplit/>
            </w:trPr>
          </w:trPrChange>
        </w:trPr>
        <w:tc>
          <w:tcPr>
            <w:tcW w:w="0" w:type="auto"/>
            <w:tcPrChange w:id="615" w:author="Peter" w:date="2013-05-08T09:19:00Z">
              <w:tcPr>
                <w:tcW w:w="0" w:type="auto"/>
                <w:gridSpan w:val="2"/>
              </w:tcPr>
            </w:tcPrChange>
          </w:tcPr>
          <w:p w:rsidR="00C20C86" w:rsidRPr="00C20C86" w:rsidRDefault="00C20C86" w:rsidP="00587DC2">
            <w:pPr>
              <w:pStyle w:val="HangingIndent"/>
              <w:ind w:left="0" w:firstLine="0"/>
            </w:pPr>
            <w:r w:rsidRPr="00C20C86">
              <w:t xml:space="preserve">Metadata display area   </w:t>
            </w:r>
          </w:p>
        </w:tc>
        <w:tc>
          <w:tcPr>
            <w:tcW w:w="0" w:type="auto"/>
            <w:tcPrChange w:id="616" w:author="Peter" w:date="2013-05-08T09:19:00Z">
              <w:tcPr>
                <w:tcW w:w="0" w:type="auto"/>
                <w:gridSpan w:val="2"/>
              </w:tcPr>
            </w:tcPrChange>
          </w:tcPr>
          <w:p w:rsidR="00C20C86" w:rsidRPr="00C20C86" w:rsidRDefault="00C20C86" w:rsidP="00587DC2">
            <w:pPr>
              <w:pStyle w:val="HangingIndent"/>
              <w:ind w:left="0" w:firstLine="0"/>
            </w:pPr>
            <w:r w:rsidRPr="00C20C86">
              <w:t>This will show the Metadata selected by the Metadata selection tab.</w:t>
            </w:r>
          </w:p>
        </w:tc>
      </w:tr>
      <w:tr w:rsidR="00C20C86" w:rsidRPr="00C20C86" w:rsidTr="00D04BE3">
        <w:trPr>
          <w:cantSplit/>
          <w:trPrChange w:id="617" w:author="Peter" w:date="2013-05-08T09:19:00Z">
            <w:trPr>
              <w:gridAfter w:val="0"/>
              <w:cantSplit/>
            </w:trPr>
          </w:trPrChange>
        </w:trPr>
        <w:tc>
          <w:tcPr>
            <w:tcW w:w="0" w:type="auto"/>
            <w:tcPrChange w:id="618" w:author="Peter" w:date="2013-05-08T09:19:00Z">
              <w:tcPr>
                <w:tcW w:w="0" w:type="auto"/>
                <w:gridSpan w:val="2"/>
              </w:tcPr>
            </w:tcPrChange>
          </w:tcPr>
          <w:p w:rsidR="00C20C86" w:rsidRPr="00C20C86" w:rsidRDefault="00C20C86" w:rsidP="00587DC2">
            <w:pPr>
              <w:pStyle w:val="HangingIndent"/>
              <w:ind w:left="0" w:firstLine="0"/>
            </w:pPr>
            <w:r w:rsidRPr="00C20C86">
              <w:t xml:space="preserve">Spectrum Metadata selection area   </w:t>
            </w:r>
          </w:p>
        </w:tc>
        <w:tc>
          <w:tcPr>
            <w:tcW w:w="0" w:type="auto"/>
            <w:tcPrChange w:id="619" w:author="Peter" w:date="2013-05-08T09:19:00Z">
              <w:tcPr>
                <w:tcW w:w="0" w:type="auto"/>
                <w:gridSpan w:val="2"/>
              </w:tcPr>
            </w:tcPrChange>
          </w:tcPr>
          <w:p w:rsidR="00C20C86" w:rsidRPr="00C20C86" w:rsidRDefault="00C20C86" w:rsidP="00587DC2">
            <w:pPr>
              <w:pStyle w:val="HangingIndent"/>
              <w:ind w:left="0" w:firstLine="0"/>
            </w:pPr>
            <w:r w:rsidRPr="00C20C86">
              <w:t>Click on these checkboxes to display or suppress the various groups of Spectrum Metadata.</w:t>
            </w:r>
          </w:p>
        </w:tc>
      </w:tr>
    </w:tbl>
    <w:p w:rsidR="00016B67" w:rsidRDefault="00016B67" w:rsidP="00A7583F">
      <w:pPr>
        <w:pStyle w:val="Body"/>
        <w:rPr>
          <w:del w:id="620" w:author="Peter" w:date="2013-05-08T09:19:00Z"/>
        </w:rPr>
      </w:pPr>
      <w:r>
        <w:t xml:space="preserve">In this editor, whenever changes are made to any Metadata entries, they are saved in an action list. They are not written immediately to the database. When the </w:t>
      </w:r>
      <w:ins w:id="621" w:author="Peter" w:date="2013-05-08T09:19:00Z">
        <w:r w:rsidR="00DD57E2" w:rsidRPr="00DD57E2">
          <w:rPr>
            <w:rStyle w:val="ActionButton"/>
          </w:rPr>
          <w:t> </w:t>
        </w:r>
      </w:ins>
      <w:r w:rsidR="005B3AA3" w:rsidRPr="005B3AA3">
        <w:rPr>
          <w:rStyle w:val="ActionButton"/>
          <w:rPrChange w:id="622" w:author="Peter" w:date="2013-05-08T09:19:00Z">
            <w:rPr>
              <w:i/>
              <w:color w:val="FF0000"/>
            </w:rPr>
          </w:rPrChange>
        </w:rPr>
        <w:t>Update</w:t>
      </w:r>
      <w:ins w:id="623" w:author="Peter" w:date="2013-05-08T09:19:00Z">
        <w:r w:rsidR="00DD57E2" w:rsidRPr="00DD57E2">
          <w:rPr>
            <w:rStyle w:val="ActionButton"/>
          </w:rPr>
          <w:t> </w:t>
        </w:r>
      </w:ins>
      <w:r>
        <w:t xml:space="preserve"> button is clicked, the action list is processed and the database is updated.</w:t>
      </w:r>
      <w:ins w:id="624" w:author="Peter" w:date="2013-05-08T09:19:00Z">
        <w:r w:rsidR="00DD57E2">
          <w:t xml:space="preserve"> </w:t>
        </w:r>
      </w:ins>
    </w:p>
    <w:p w:rsidR="000758C5" w:rsidRDefault="000758C5" w:rsidP="00A7583F">
      <w:pPr>
        <w:pStyle w:val="Body"/>
      </w:pPr>
      <w:r>
        <w:t xml:space="preserve">When the </w:t>
      </w:r>
      <w:ins w:id="625" w:author="Peter" w:date="2013-05-08T09:19:00Z">
        <w:r w:rsidR="00D04BE3" w:rsidRPr="00D04BE3">
          <w:rPr>
            <w:rStyle w:val="ActionButton"/>
          </w:rPr>
          <w:t> </w:t>
        </w:r>
      </w:ins>
      <w:r w:rsidRPr="0049064B">
        <w:rPr>
          <w:rStyle w:val="ActionButton"/>
        </w:rPr>
        <w:t>Reset</w:t>
      </w:r>
      <w:ins w:id="626"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27" w:author="Peter" w:date="2013-05-08T09:19:00Z"/>
        </w:rPr>
      </w:pPr>
      <w:ins w:id="628" w:author="Peter" w:date="2013-05-08T09:19:00Z">
        <w:r>
          <w:t>Warning</w:t>
        </w:r>
        <w:r>
          <w:tab/>
          <w:t xml:space="preserve">Click on </w:t>
        </w:r>
        <w:r w:rsidRPr="00DA5322">
          <w:rPr>
            <w:rStyle w:val="ActionButton"/>
          </w:rPr>
          <w:t> Update </w:t>
        </w:r>
        <w:r>
          <w:t xml:space="preserve"> before making a second change to any metadata item. If you make multiple changes </w:t>
        </w:r>
        <w:r w:rsidR="00DD57E2">
          <w:t xml:space="preserve">to one item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29" w:author="Peter" w:date="2013-05-08T09:19:00Z"/>
        </w:rPr>
      </w:pPr>
      <w:del w:id="630"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31"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32" w:author="Peter" w:date="2013-05-08T09:19:00Z">
        <w:r w:rsidR="00D04BE3">
          <w:t>attribute</w:t>
        </w:r>
      </w:ins>
      <w:del w:id="633" w:author="Peter" w:date="2013-05-08T09:19:00Z">
        <w:r>
          <w:delText>value</w:delText>
        </w:r>
      </w:del>
      <w:r>
        <w:t xml:space="preserve"> you are entering. The editor will permit you to store values which are outside the valid range, which can have </w:t>
      </w:r>
      <w:r w:rsidR="0049064B">
        <w:t xml:space="preserve">misleading or </w:t>
      </w:r>
      <w:r>
        <w:t>unpredictable results later.</w:t>
      </w:r>
    </w:p>
    <w:p w:rsidR="006B60CC" w:rsidRPr="00A7583F" w:rsidRDefault="00DD57E2" w:rsidP="00A7583F">
      <w:pPr>
        <w:pStyle w:val="Heading3"/>
      </w:pPr>
      <w:bookmarkStart w:id="634" w:name="_Ref354142563"/>
      <w:bookmarkStart w:id="635" w:name="_Ref354142567"/>
      <w:bookmarkStart w:id="636" w:name="_Toc355280382"/>
      <w:bookmarkStart w:id="637" w:name="_Toc356807310"/>
      <w:ins w:id="638" w:author="Peter" w:date="2013-05-08T09:19:00Z">
        <w:r>
          <w:t xml:space="preserve">Displaying and </w:t>
        </w:r>
      </w:ins>
      <w:r w:rsidR="006B60CC" w:rsidRPr="00A7583F">
        <w:t>Editing Campaign Metadata</w:t>
      </w:r>
      <w:bookmarkEnd w:id="634"/>
      <w:bookmarkEnd w:id="635"/>
      <w:bookmarkEnd w:id="636"/>
      <w:bookmarkEnd w:id="637"/>
    </w:p>
    <w:p w:rsidR="0049064B" w:rsidRDefault="0049064B" w:rsidP="00A7583F">
      <w:pPr>
        <w:pStyle w:val="Body"/>
      </w:pPr>
      <w:r>
        <w:t xml:space="preserve">See section </w:t>
      </w:r>
      <w:fldSimple w:instr=" REF _Ref354084379 \r \h  \* MERGEFORMAT ">
        <w:r w:rsidR="00E47832" w:rsidRPr="00E47832">
          <w:rPr>
            <w:rStyle w:val="CrossReference"/>
          </w:rPr>
          <w:t>3.10.1</w:t>
        </w:r>
      </w:fldSimple>
      <w:r w:rsidRPr="0049064B">
        <w:rPr>
          <w:rStyle w:val="CrossReference"/>
        </w:rPr>
        <w:t xml:space="preserve"> </w:t>
      </w:r>
      <w:fldSimple w:instr=" REF _Ref354084382 \h  \* MERGEFORMAT ">
        <w:r w:rsidR="00E47832" w:rsidRPr="00E47832">
          <w:rPr>
            <w:rStyle w:val="CrossReference"/>
          </w:rPr>
          <w:t>Campaign-related Metadata</w:t>
        </w:r>
      </w:fldSimple>
      <w:r>
        <w:t xml:space="preserve"> 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 xml:space="preserve">or click on anything in that Campaign’s sub-tree. The Metadata for that Campaign will be read from the database and displayed in the Metadata display area. Refer to </w:t>
            </w:r>
            <w:fldSimple w:instr=" REF _Ref356580132 \h  \* MERGEFORMAT ">
              <w:r w:rsidR="00E47832" w:rsidRPr="00E47832">
                <w:rPr>
                  <w:rStyle w:val="CrossReference"/>
                </w:rPr>
                <w:t>Figure 28: Metadata editor dialog</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A7583F">
      <w:pPr>
        <w:pStyle w:val="Heading3"/>
      </w:pPr>
      <w:bookmarkStart w:id="639" w:name="_Toc355280383"/>
      <w:bookmarkStart w:id="640" w:name="_Toc356807311"/>
      <w:ins w:id="641" w:author="Peter" w:date="2013-05-08T09:19:00Z">
        <w:r>
          <w:t xml:space="preserve">Displaying and </w:t>
        </w:r>
      </w:ins>
      <w:r w:rsidR="006B60CC">
        <w:t>Editing Spectrum Metadata</w:t>
      </w:r>
      <w:bookmarkEnd w:id="639"/>
      <w:bookmarkEnd w:id="640"/>
    </w:p>
    <w:p w:rsidR="0049064B" w:rsidRDefault="0049064B" w:rsidP="0049064B">
      <w:pPr>
        <w:pStyle w:val="Body"/>
      </w:pPr>
      <w:r>
        <w:t xml:space="preserve">See section </w:t>
      </w:r>
      <w:fldSimple w:instr=" REF _Ref354084522 \r \h  \* MERGEFORMAT ">
        <w:r w:rsidR="00E47832" w:rsidRPr="00E47832">
          <w:rPr>
            <w:rStyle w:val="CrossReference"/>
          </w:rPr>
          <w:t>3.10.2</w:t>
        </w:r>
      </w:fldSimple>
      <w:r w:rsidRPr="0049064B">
        <w:rPr>
          <w:rStyle w:val="CrossReference"/>
        </w:rPr>
        <w:t xml:space="preserve"> </w:t>
      </w:r>
      <w:fldSimple w:instr=" REF _Ref354084526 \h  \* MERGEFORMAT ">
        <w:r w:rsidR="00E47832" w:rsidRPr="00E47832">
          <w:rPr>
            <w:rStyle w:val="CrossReference"/>
          </w:rPr>
          <w:t>Spectrum-related Metadata</w:t>
        </w:r>
      </w:fldSimple>
      <w:r>
        <w:t xml:space="preserve"> for detailed information about individual Campaign Metadata fields, the way they are organised into Metadata groups, their meanings and operation.</w:t>
      </w:r>
    </w:p>
    <w:p w:rsidR="00D04BE3" w:rsidRDefault="006B60CC" w:rsidP="00A7583F">
      <w:pPr>
        <w:pStyle w:val="Body"/>
        <w:rPr>
          <w:ins w:id="642" w:author="Peter" w:date="2013-05-08T09:19:00Z"/>
        </w:rPr>
      </w:pPr>
      <w:r>
        <w:t xml:space="preserve">In order to understand the operation of this Editor, it is helpful to understand how Spectrum Metadata are stored by Specchio. </w:t>
      </w:r>
      <w:ins w:id="643" w:author="Peter" w:date="2013-05-08T09:19:00Z">
        <w:r w:rsidR="00D04BE3">
          <w:t>There are two storage methods.</w:t>
        </w:r>
      </w:ins>
    </w:p>
    <w:p w:rsidR="00B465C8" w:rsidRPr="00B465C8" w:rsidRDefault="00D04BE3" w:rsidP="00D04BE3">
      <w:pPr>
        <w:pStyle w:val="HangingIndent"/>
        <w:rPr>
          <w:ins w:id="644" w:author="Peter" w:date="2013-05-08T09:19:00Z"/>
        </w:rPr>
      </w:pPr>
      <w:ins w:id="645" w:author="Peter" w:date="2013-05-08T09:19:00Z">
        <w:r>
          <w:t xml:space="preserve">Compulsory </w:t>
        </w:r>
        <w:r w:rsidR="00B465C8">
          <w:t>Metadata</w:t>
        </w:r>
        <w:r>
          <w:t xml:space="preserve">  </w:t>
        </w:r>
        <w:r>
          <w:tab/>
          <w:t xml:space="preserve">The following </w:t>
        </w:r>
        <w:r w:rsidR="00B465C8">
          <w:t>attributes</w:t>
        </w:r>
        <w:r>
          <w:t xml:space="preserve"> are stored for all Spectra and are always displayed.</w:t>
        </w:r>
        <w:r w:rsidR="00B465C8">
          <w:t xml:space="preserve"> These attributes are M</w:t>
        </w:r>
        <w:r w:rsidR="00B465C8" w:rsidRPr="00B465C8">
          <w:t xml:space="preserve">easurement 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p>
    <w:p w:rsidR="005B3AA3" w:rsidRDefault="00D04BE3" w:rsidP="005B3AA3">
      <w:pPr>
        <w:pStyle w:val="HangingIndent"/>
        <w:pPrChange w:id="646" w:author="Peter" w:date="2013-05-08T09:19:00Z">
          <w:pPr>
            <w:pStyle w:val="Body"/>
          </w:pPr>
        </w:pPrChange>
      </w:pPr>
      <w:ins w:id="647" w:author="Peter" w:date="2013-05-08T09:19:00Z">
        <w:r>
          <w:t xml:space="preserve">EAV </w:t>
        </w:r>
        <w:r w:rsidR="00B465C8">
          <w:t xml:space="preserve">Metadata </w:t>
        </w:r>
        <w:r>
          <w:t xml:space="preserve">  </w:t>
        </w:r>
        <w:r>
          <w:tab/>
        </w:r>
      </w:ins>
      <w:r w:rsidR="006B60CC">
        <w:t xml:space="preserve">So that </w:t>
      </w:r>
      <w:del w:id="648" w:author="Peter" w:date="2013-05-08T09:19:00Z">
        <w:r w:rsidR="006B60CC">
          <w:delText xml:space="preserve">the </w:delText>
        </w:r>
      </w:del>
      <w:r w:rsidR="006B60CC">
        <w:t xml:space="preserve">space is optimised, </w:t>
      </w:r>
      <w:ins w:id="649" w:author="Peter" w:date="2013-05-08T09:19:00Z">
        <w:r w:rsidR="00B465C8">
          <w:t xml:space="preserve">for all other Metadata </w:t>
        </w:r>
        <w:r w:rsidR="00300FF1">
          <w:t>attributes</w:t>
        </w:r>
        <w:r w:rsidR="00B465C8">
          <w:t xml:space="preserve"> </w:t>
        </w:r>
      </w:ins>
      <w:r w:rsidR="006B60CC">
        <w:t xml:space="preserve">Specchio </w:t>
      </w:r>
      <w:del w:id="650" w:author="Peter" w:date="2013-05-08T09:19:00Z">
        <w:r w:rsidR="006B60CC">
          <w:delText xml:space="preserve">only </w:delText>
        </w:r>
      </w:del>
      <w:r w:rsidR="006B60CC">
        <w:t xml:space="preserve">stores </w:t>
      </w:r>
      <w:ins w:id="651" w:author="Peter" w:date="2013-05-08T09:19:00Z">
        <w:r w:rsidR="00B465C8">
          <w:t>only those</w:t>
        </w:r>
      </w:ins>
      <w:del w:id="652" w:author="Peter" w:date="2013-05-08T09:19:00Z">
        <w:r w:rsidR="006B60CC">
          <w:delText>Metadata</w:delText>
        </w:r>
      </w:del>
      <w:r w:rsidR="006B60CC">
        <w:t xml:space="preserve"> values which are set. They are stored in an Entity/Attribute/Value table, where one Metadata </w:t>
      </w:r>
      <w:ins w:id="653" w:author="Peter" w:date="2013-05-08T09:19:00Z">
        <w:r w:rsidR="00B465C8">
          <w:t>value</w:t>
        </w:r>
      </w:ins>
      <w:del w:id="654" w:author="Peter" w:date="2013-05-08T09:19:00Z">
        <w:r w:rsidR="006B60CC">
          <w:delText>item</w:delText>
        </w:r>
      </w:del>
      <w:r w:rsidR="006B60CC">
        <w:t xml:space="preserve"> is stored in each row of the table as an Attribute</w:t>
      </w:r>
      <w:ins w:id="655" w:author="Peter" w:date="2013-05-08T09:19:00Z">
        <w:r w:rsidR="00B465C8">
          <w:t>=</w:t>
        </w:r>
      </w:ins>
      <w:del w:id="656" w:author="Peter" w:date="2013-05-08T09:19:00Z">
        <w:r w:rsidR="006B60CC">
          <w:delText>/</w:delText>
        </w:r>
      </w:del>
      <w:r w:rsidR="006B60CC">
        <w:t>Value pair (such as Latitude=</w:t>
      </w:r>
      <w:r w:rsidR="005A0497">
        <w:t>-</w:t>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57" w:author="Peter" w:date="2013-05-08T09:19:00Z"/>
        </w:rPr>
      </w:pPr>
      <w:ins w:id="658"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59"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60" w:author="Peter" w:date="2013-05-08T09:19:00Z"/>
        </w:rPr>
      </w:pPr>
      <w:moveToRangeStart w:id="661" w:author="Peter" w:date="2013-05-08T09:19:00Z" w:name="move355768088"/>
      <w:moveTo w:id="662"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61"/>
      <w:ins w:id="663" w:author="Peter" w:date="2013-05-08T09:19:00Z">
        <w:r w:rsidR="00F442DF">
          <w:t xml:space="preserve"> </w:t>
        </w:r>
        <w:r w:rsidR="00B465C8">
          <w:t>There are other cases too.</w:t>
        </w:r>
      </w:ins>
    </w:p>
    <w:p w:rsidR="00B465C8" w:rsidRDefault="00B465C8" w:rsidP="00BE3829">
      <w:pPr>
        <w:pStyle w:val="Heading4"/>
        <w:rPr>
          <w:ins w:id="664" w:author="Peter" w:date="2013-05-08T09:19:00Z"/>
        </w:rPr>
      </w:pPr>
      <w:ins w:id="665" w:author="Peter" w:date="2013-05-08T09:19:00Z">
        <w:r>
          <w:t xml:space="preserve">Displaying a </w:t>
        </w:r>
        <w:r w:rsidR="00CD22EF">
          <w:t xml:space="preserve">Single </w:t>
        </w:r>
        <w:r>
          <w:t>Spectrum’s Metadata</w:t>
        </w:r>
      </w:ins>
    </w:p>
    <w:p w:rsidR="00B465C8" w:rsidRDefault="00B465C8" w:rsidP="00B465C8">
      <w:pPr>
        <w:pStyle w:val="Body"/>
        <w:rPr>
          <w:ins w:id="666" w:author="Peter" w:date="2013-05-08T09:19:00Z"/>
        </w:rPr>
      </w:pPr>
      <w:ins w:id="667" w:author="Peter" w:date="2013-05-08T09:19:00Z">
        <w:r>
          <w:t>Displaying Metadata values is done using the Metadata editor window.</w:t>
        </w:r>
      </w:ins>
    </w:p>
    <w:p w:rsidR="00121DE8" w:rsidRDefault="00121DE8" w:rsidP="00121DE8">
      <w:pPr>
        <w:pStyle w:val="DocAction"/>
        <w:rPr>
          <w:ins w:id="668" w:author="Peter" w:date="2013-05-08T09:19:00Z"/>
        </w:rPr>
      </w:pPr>
      <w:ins w:id="669" w:author="Peter" w:date="2013-05-08T09:19:00Z">
        <w:r>
          <w:t>%%% Decide if this instruction format, or something like it, is appropriate. If so, set up styles for it and change the rest of the doc.</w:t>
        </w:r>
      </w:ins>
    </w:p>
    <w:tbl>
      <w:tblPr>
        <w:tblStyle w:val="Instructions"/>
        <w:tblW w:w="0" w:type="auto"/>
        <w:tblLook w:val="04A0"/>
      </w:tblPr>
      <w:tblGrid>
        <w:gridCol w:w="8862"/>
      </w:tblGrid>
      <w:tr w:rsidR="00CD22EF" w:rsidTr="00666C33">
        <w:trPr>
          <w:ins w:id="670" w:author="Peter" w:date="2013-05-08T09:19:00Z"/>
        </w:trPr>
        <w:tc>
          <w:tcPr>
            <w:tcW w:w="9571" w:type="dxa"/>
          </w:tcPr>
          <w:p w:rsidR="00CD22EF" w:rsidRDefault="00CD22EF" w:rsidP="00CD22EF">
            <w:pPr>
              <w:pStyle w:val="Bullet"/>
              <w:ind w:left="425"/>
              <w:rPr>
                <w:ins w:id="671" w:author="Peter" w:date="2013-05-08T09:19:00Z"/>
              </w:rPr>
            </w:pPr>
            <w:ins w:id="672" w:author="Peter" w:date="2013-05-08T09:19:00Z">
              <w:r>
                <w:t>Using the hierarchy browser, select the Spectrum or Spectra for which you wish to display the Metadata values.</w:t>
              </w:r>
            </w:ins>
          </w:p>
          <w:p w:rsidR="00CD22EF" w:rsidRDefault="00CD22EF" w:rsidP="00CD22EF">
            <w:pPr>
              <w:pStyle w:val="Bullet"/>
              <w:ind w:left="425"/>
              <w:rPr>
                <w:ins w:id="673" w:author="Peter" w:date="2013-05-08T09:19:00Z"/>
              </w:rPr>
            </w:pPr>
            <w:ins w:id="674" w:author="Peter" w:date="2013-05-08T09:19:00Z">
              <w:r>
                <w:t xml:space="preserve">Click on the </w:t>
              </w:r>
              <w:r w:rsidRPr="0049064B">
                <w:rPr>
                  <w:rStyle w:val="GUIWord"/>
                </w:rPr>
                <w:t>Metadata</w:t>
              </w:r>
              <w:r>
                <w:t xml:space="preserve"> tab to display Spectrum Metadata.</w:t>
              </w:r>
            </w:ins>
          </w:p>
          <w:p w:rsidR="00CD22EF" w:rsidRDefault="00CD0730" w:rsidP="00CD22EF">
            <w:pPr>
              <w:pStyle w:val="FigureIndented"/>
              <w:ind w:left="425"/>
              <w:rPr>
                <w:ins w:id="675" w:author="Peter" w:date="2013-05-08T09:19:00Z"/>
              </w:rPr>
            </w:pPr>
            <w:ins w:id="676" w:author="Peter" w:date="2013-05-08T09:19:00Z">
              <w:r>
                <w:rPr>
                  <w:lang w:val="en-AU"/>
                  <w:rPrChange w:id="677" w:author="Unknown">
                    <w:rPr>
                      <w:i/>
                      <w:color w:val="FF0000"/>
                      <w:lang w:val="en-AU"/>
                    </w:rPr>
                  </w:rPrChange>
                </w:rPr>
                <w:drawing>
                  <wp:inline distT="0" distB="0" distL="0" distR="0">
                    <wp:extent cx="5179601" cy="2972617"/>
                    <wp:effectExtent l="19050" t="0" r="1999"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3"/>
                            <a:srcRect/>
                            <a:stretch>
                              <a:fillRect/>
                            </a:stretch>
                          </pic:blipFill>
                          <pic:spPr bwMode="auto">
                            <a:xfrm>
                              <a:off x="0" y="0"/>
                              <a:ext cx="5183837" cy="2975048"/>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78" w:author="Peter" w:date="2013-05-08T09:19:00Z"/>
              </w:rPr>
            </w:pPr>
            <w:ins w:id="679" w:author="Peter" w:date="2013-05-08T09:19:00Z">
              <w:r w:rsidRPr="00084655">
                <w:t xml:space="preserve">Figure </w:t>
              </w:r>
              <w:r w:rsidR="005B3AA3">
                <w:fldChar w:fldCharType="begin"/>
              </w:r>
              <w:r w:rsidR="00410625">
                <w:instrText xml:space="preserve"> SEQ Figure \* ARABIC </w:instrText>
              </w:r>
              <w:r w:rsidR="005B3AA3">
                <w:fldChar w:fldCharType="separate"/>
              </w:r>
            </w:ins>
            <w:r w:rsidR="00E47832">
              <w:rPr>
                <w:noProof/>
              </w:rPr>
              <w:t>29</w:t>
            </w:r>
            <w:ins w:id="680" w:author="Peter" w:date="2013-05-08T09:19:00Z">
              <w:r w:rsidR="005B3AA3">
                <w:fldChar w:fldCharType="end"/>
              </w:r>
              <w:r w:rsidRPr="00084655">
                <w:t xml:space="preserve">: Metadata editor </w:t>
              </w:r>
              <w:r>
                <w:t>dialog</w:t>
              </w:r>
            </w:ins>
          </w:p>
          <w:p w:rsidR="00CD22EF" w:rsidRDefault="00CD22EF" w:rsidP="00CD22EF">
            <w:pPr>
              <w:pStyle w:val="Bullet"/>
              <w:ind w:left="425"/>
              <w:rPr>
                <w:ins w:id="681" w:author="Peter" w:date="2013-05-08T09:19:00Z"/>
              </w:rPr>
            </w:pPr>
            <w:ins w:id="682" w:author="Peter" w:date="2013-05-08T09:19:00Z">
              <w:r>
                <w:t>Select or de-select the check boxes for the Metadata Groups. The check boxes are displayed on the right of the Metadata editor window.</w:t>
              </w:r>
            </w:ins>
          </w:p>
          <w:p w:rsidR="00CD22EF" w:rsidRDefault="00CD22EF" w:rsidP="00CD22EF">
            <w:pPr>
              <w:pStyle w:val="Bullet"/>
              <w:ind w:left="425"/>
              <w:rPr>
                <w:ins w:id="683" w:author="Peter" w:date="2013-05-08T09:19:00Z"/>
              </w:rPr>
            </w:pPr>
            <w:ins w:id="684" w:author="Peter" w:date="2013-05-08T09:19:00Z">
              <w:r>
                <w:t>Scroll to the required Metadata Group to see the values of the Metadata attribute in that group.</w:t>
              </w:r>
            </w:ins>
          </w:p>
        </w:tc>
      </w:tr>
    </w:tbl>
    <w:p w:rsidR="00CD22EF" w:rsidRDefault="00CD22EF" w:rsidP="00CD22EF">
      <w:pPr>
        <w:pStyle w:val="Body"/>
        <w:rPr>
          <w:ins w:id="685" w:author="Peter" w:date="2013-05-08T09:19:00Z"/>
        </w:rPr>
      </w:pPr>
      <w:ins w:id="686" w:author="Peter" w:date="2013-05-08T09:19:00Z">
        <w:r>
          <w:t>Metadata attributes which do not have values are not displayed.</w:t>
        </w:r>
      </w:ins>
    </w:p>
    <w:p w:rsidR="00BE3829" w:rsidRDefault="00BE3829" w:rsidP="00BE3829">
      <w:pPr>
        <w:pStyle w:val="Heading4"/>
      </w:pPr>
      <w:r>
        <w:t xml:space="preserve">Editing Metadata for a </w:t>
      </w:r>
      <w:r w:rsidR="0007175F">
        <w:t>S</w:t>
      </w:r>
      <w:r>
        <w:t>ingle Spectrum</w:t>
      </w:r>
    </w:p>
    <w:p w:rsidR="00121DE8" w:rsidRDefault="00121DE8" w:rsidP="00121DE8">
      <w:pPr>
        <w:pStyle w:val="DocAction"/>
        <w:rPr>
          <w:ins w:id="687" w:author="Peter" w:date="2013-05-08T09:19:00Z"/>
        </w:rPr>
      </w:pPr>
      <w:ins w:id="688" w:author="Peter" w:date="2013-05-08T09:19:00Z">
        <w:r>
          <w:t xml:space="preserve">%%% Stall on completing </w:t>
        </w:r>
      </w:ins>
      <w:del w:id="689" w:author="Peter" w:date="2013-05-08T09:19:00Z">
        <w:r w:rsidR="005A0497">
          <w:delText xml:space="preserve">Navigate to </w:delText>
        </w:r>
      </w:del>
      <w:r w:rsidR="00BE3829">
        <w:t>the</w:t>
      </w:r>
      <w:r w:rsidR="005A0497">
        <w:t xml:space="preserve"> </w:t>
      </w:r>
      <w:ins w:id="690" w:author="Peter" w:date="2013-05-08T09:19:00Z">
        <w:r>
          <w:t>following sections until DC10-188 and DC10-192 are addressed. Currently the edit sometimes operation results are unpredictable if more than one change is made. Either I will need to put in a warning to Click Update after each and every change, or wait for the edit paradigm to be rationalised. To describe what actually happens is not only long and convoluted, it will make the system look bad.</w:t>
        </w:r>
      </w:ins>
    </w:p>
    <w:p w:rsidR="005A0497" w:rsidRDefault="008160AA" w:rsidP="00A7583F">
      <w:pPr>
        <w:pStyle w:val="Body"/>
      </w:pPr>
      <w:ins w:id="691"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92" w:author="Peter" w:date="2013-05-08T09:19:00Z">
        <w:r w:rsidR="00300FF1">
          <w:t>hierarchy browser</w:t>
        </w:r>
        <w:r>
          <w:t xml:space="preserve"> and c</w:t>
        </w:r>
        <w:r w:rsidR="0049064B">
          <w:t xml:space="preserve">lick </w:t>
        </w:r>
      </w:ins>
      <w:del w:id="693" w:author="Peter" w:date="2013-05-08T09:19:00Z">
        <w:r w:rsidR="005A0497">
          <w:delText>Tree Navigator</w:delText>
        </w:r>
        <w:r w:rsidR="00AE7011">
          <w:delText>. C</w:delText>
        </w:r>
        <w:r w:rsidR="0049064B">
          <w:delText xml:space="preserve">lick </w:delText>
        </w:r>
      </w:del>
      <w:r w:rsidR="0049064B">
        <w:t>on it to highlight it</w:t>
      </w:r>
      <w:ins w:id="694" w:author="Peter" w:date="2013-05-08T09:19:00Z">
        <w:r>
          <w:t>,</w:t>
        </w:r>
      </w:ins>
      <w:del w:id="695" w:author="Peter" w:date="2013-05-08T09:19:00Z">
        <w:r w:rsidR="0049064B">
          <w:delText xml:space="preserve"> and</w:delText>
        </w:r>
        <w:r w:rsidR="005A0497">
          <w:delText xml:space="preserve"> to display</w:delText>
        </w:r>
      </w:del>
      <w:r w:rsidR="005A0497">
        <w:t xml:space="preserve"> that Spectrum’s Metadata</w:t>
      </w:r>
      <w:ins w:id="696" w:author="Peter" w:date="2013-05-08T09:19:00Z">
        <w:r>
          <w:t xml:space="preserve"> is displayed. </w:t>
        </w:r>
      </w:ins>
      <w:del w:id="697" w:author="Peter" w:date="2013-05-08T09:19:00Z">
        <w:r w:rsidR="005A0497">
          <w:delText>.</w:delText>
        </w:r>
      </w:del>
    </w:p>
    <w:p w:rsidR="005A0497" w:rsidRDefault="00CD0730" w:rsidP="00EB49E0">
      <w:pPr>
        <w:pStyle w:val="Figure"/>
        <w:rPr>
          <w:del w:id="698" w:author="Peter" w:date="2013-05-08T09:19:00Z"/>
        </w:rPr>
      </w:pPr>
      <w:del w:id="699" w:author="Peter" w:date="2013-05-08T09:19:00Z">
        <w:r>
          <w:rPr>
            <w:lang w:val="en-AU"/>
            <w:rPrChange w:id="700" w:author="Unknown">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3"/>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701" w:author="Peter" w:date="2013-05-08T09:19:00Z"/>
        </w:rPr>
      </w:pPr>
      <w:del w:id="702" w:author="Peter" w:date="2013-05-08T09:19:00Z">
        <w:r w:rsidRPr="00084655">
          <w:delText xml:space="preserve">Figure </w:delText>
        </w:r>
        <w:r w:rsidR="005B3AA3">
          <w:fldChar w:fldCharType="begin"/>
        </w:r>
        <w:r w:rsidR="0059560A">
          <w:delInstrText xml:space="preserve"> SEQ Figure \* ARABIC </w:delInstrText>
        </w:r>
        <w:r w:rsidR="005B3AA3">
          <w:fldChar w:fldCharType="separate"/>
        </w:r>
        <w:r w:rsidR="00C20C86">
          <w:rPr>
            <w:noProof/>
          </w:rPr>
          <w:delText>28</w:delText>
        </w:r>
        <w:r w:rsidR="005B3AA3">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 xml:space="preserve">Click on the Metadata group check boxes in the right hand panel to show or hide the various Metadata groups. </w:t>
      </w:r>
      <w:r w:rsidRPr="0007175F">
        <w:rPr>
          <w:rStyle w:val="GUIWord"/>
        </w:rPr>
        <w:t>Select All</w:t>
      </w:r>
      <w:r>
        <w:t xml:space="preserve"> displays them all, and </w:t>
      </w:r>
      <w:r w:rsidRPr="0007175F">
        <w:rPr>
          <w:rStyle w:val="GUIWord"/>
        </w:rPr>
        <w:t>Select None</w:t>
      </w:r>
      <w:r>
        <w:t xml:space="preserve"> hides them all.</w:t>
      </w:r>
    </w:p>
    <w:p w:rsidR="00F50667" w:rsidRDefault="00300FF1" w:rsidP="00A7583F">
      <w:pPr>
        <w:pStyle w:val="Body"/>
      </w:pPr>
      <w:ins w:id="703" w:author="Peter" w:date="2013-05-08T09:19:00Z">
        <w:r>
          <w:t>For each</w:t>
        </w:r>
      </w:ins>
      <w:del w:id="704" w:author="Peter" w:date="2013-05-08T09:19:00Z">
        <w:r w:rsidR="00F50667">
          <w:delText>Whenever a</w:delText>
        </w:r>
      </w:del>
      <w:r w:rsidR="00F50667">
        <w:t xml:space="preserve"> Metadata value </w:t>
      </w:r>
      <w:ins w:id="705" w:author="Peter" w:date="2013-05-08T09:19:00Z">
        <w:r>
          <w:t>that you</w:t>
        </w:r>
        <w:r w:rsidR="00F50667">
          <w:t xml:space="preserve"> change</w:t>
        </w:r>
        <w:r>
          <w:t xml:space="preserve"> or delete</w:t>
        </w:r>
      </w:ins>
      <w:del w:id="706" w:author="Peter" w:date="2013-05-08T09:19:00Z">
        <w:r w:rsidR="00F50667">
          <w:delText>is changed</w:delText>
        </w:r>
      </w:del>
      <w:r w:rsidR="00F50667">
        <w:t xml:space="preserve">, if that metadata value is shared by </w:t>
      </w:r>
      <w:ins w:id="707" w:author="Peter" w:date="2013-05-08T09:19:00Z">
        <w:r>
          <w:t>another unselected</w:t>
        </w:r>
      </w:ins>
      <w:del w:id="708" w:author="Peter" w:date="2013-05-08T09:19:00Z">
        <w:r w:rsidR="00F50667">
          <w:delText>more than one</w:delText>
        </w:r>
      </w:del>
      <w:r w:rsidR="00F50667">
        <w:t xml:space="preserve"> Spectrum, the following dialog will be displayed</w:t>
      </w:r>
      <w:ins w:id="709" w:author="Peter" w:date="2013-05-08T09:19:00Z">
        <w:r>
          <w:t xml:space="preserve"> when you click </w:t>
        </w:r>
        <w:r w:rsidRPr="00300FF1">
          <w:rPr>
            <w:rStyle w:val="ActionButton"/>
          </w:rPr>
          <w:t> Update</w:t>
        </w:r>
        <w:r w:rsidRPr="00121DE8">
          <w:rPr>
            <w:rStyle w:val="ActionButton"/>
          </w:rPr>
          <w:t> </w:t>
        </w:r>
        <w:r w:rsidR="00F50667">
          <w:t>.</w:t>
        </w:r>
        <w:r>
          <w:t xml:space="preserve"> It is displayed repeatedly, once for each Metadata value that you change or delete. The first sentence is change to “You are about to </w:t>
        </w:r>
        <w:r w:rsidRPr="0043642F">
          <w:rPr>
            <w:rStyle w:val="iEmphasis"/>
          </w:rPr>
          <w:t>delete</w:t>
        </w:r>
        <w:r>
          <w:t xml:space="preserve"> a shared record...” if you have deleted the </w:t>
        </w:r>
        <w:r w:rsidR="0043642F">
          <w:t>Metadata value</w:t>
        </w:r>
      </w:ins>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4"/>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710" w:name="_Ref354068263"/>
      <w:r w:rsidRPr="00084655">
        <w:t xml:space="preserve">Figure </w:t>
      </w:r>
      <w:fldSimple w:instr=" SEQ Figure \* ARABIC ">
        <w:r w:rsidR="00E47832">
          <w:rPr>
            <w:noProof/>
          </w:rPr>
          <w:t>30</w:t>
        </w:r>
      </w:fldSimple>
      <w:r w:rsidRPr="00084655">
        <w:t xml:space="preserve">: </w:t>
      </w:r>
      <w:bookmarkEnd w:id="710"/>
      <w:r w:rsidR="0007175F">
        <w:t>Shared data operation selector dialog</w:t>
      </w:r>
    </w:p>
    <w:p w:rsidR="00F50667" w:rsidRDefault="00F50667" w:rsidP="00A7583F">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t xml:space="preserve"> button is clicked. The options</w:t>
      </w:r>
      <w:ins w:id="711" w:author="Peter" w:date="2013-05-08T09:19:00Z">
        <w:r>
          <w:t xml:space="preserve"> </w:t>
        </w:r>
        <w:r w:rsidR="00300FF1">
          <w:t>depend on whether you have</w:t>
        </w:r>
      </w:ins>
      <w:r>
        <w:t xml:space="preserve"> ar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712" w:author="Peter" w:date="2013-05-08T09:19:00Z">
        <w:r w:rsidR="008160AA">
          <w:t xml:space="preserve">or deleted </w:t>
        </w:r>
      </w:ins>
      <w:r>
        <w:t xml:space="preserve">and </w:t>
      </w:r>
      <w:ins w:id="713" w:author="Peter" w:date="2013-05-08T09:19:00Z">
        <w:r w:rsidR="008160AA">
          <w:t xml:space="preserve">therefore </w:t>
        </w:r>
      </w:ins>
      <w:r>
        <w:t xml:space="preserve">all </w:t>
      </w:r>
      <w:ins w:id="714" w:author="Peter" w:date="2013-05-08T09:19:00Z">
        <w:r w:rsidR="008160AA">
          <w:t>S</w:t>
        </w:r>
        <w:r>
          <w:t>pectra</w:t>
        </w:r>
      </w:ins>
      <w:del w:id="715" w:author="Peter" w:date="2013-05-08T09:19:00Z">
        <w:r>
          <w:delText>spectra</w:delText>
        </w:r>
      </w:del>
      <w:r>
        <w:t xml:space="preserve"> which </w:t>
      </w:r>
      <w:r w:rsidR="0007175F">
        <w:t>share</w:t>
      </w:r>
      <w:r>
        <w:t xml:space="preserve"> this Metadata value will be </w:t>
      </w:r>
      <w:ins w:id="716" w:author="Peter" w:date="2013-05-08T09:19:00Z">
        <w:r w:rsidR="008160AA">
          <w:t>affected</w:t>
        </w:r>
        <w:r>
          <w:t xml:space="preserve"> </w:t>
        </w:r>
        <w:r w:rsidR="0043642F">
          <w:t>by</w:t>
        </w:r>
      </w:ins>
      <w:del w:id="717" w:author="Peter" w:date="2013-05-08T09:19:00Z">
        <w:r>
          <w:delText>updated with</w:delText>
        </w:r>
      </w:del>
      <w:r>
        <w:t xml:space="preserve"> this change.</w:t>
      </w:r>
      <w:r w:rsidR="0028286B">
        <w:t xml:space="preserve"> </w:t>
      </w:r>
      <w:r w:rsidR="00AE7011">
        <w:t>Understand how widely the shared record is referenced when you use this option. It is possible for it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718"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719"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720" w:author="Peter" w:date="2013-05-08T09:19:00Z"/>
        </w:rPr>
      </w:pPr>
      <w:ins w:id="721"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22" w:author="Peter" w:date="2013-05-08T09:19:00Z">
        <w:r w:rsidR="0043642F">
          <w:t xml:space="preserve">for this Metadata value </w:t>
        </w:r>
      </w:ins>
      <w:r>
        <w:t xml:space="preserve">will be made when the </w:t>
      </w:r>
      <w:r w:rsidRPr="0007175F">
        <w:rPr>
          <w:rStyle w:val="ActionButton"/>
        </w:rPr>
        <w:t>OK</w:t>
      </w:r>
      <w:r>
        <w:t xml:space="preserve"> button is clicked.</w:t>
      </w:r>
      <w:r w:rsidR="00ED21BA">
        <w:t xml:space="preserve"> </w:t>
      </w:r>
      <w:ins w:id="723" w:author="Peter" w:date="2013-05-08T09:19:00Z">
        <w:r w:rsidR="0043642F">
          <w:t>However, the Metadata change process will continue for other Metadata</w:t>
        </w:r>
      </w:ins>
      <w:del w:id="724" w:author="Peter" w:date="2013-05-08T09:19:00Z">
        <w:r w:rsidR="00ED21BA">
          <w:delText xml:space="preserve">You should click on </w:delText>
        </w:r>
        <w:r w:rsidR="00ED21BA" w:rsidRPr="00ED21BA">
          <w:rPr>
            <w:rStyle w:val="ActionButton"/>
          </w:rPr>
          <w:delText>Reset</w:delText>
        </w:r>
        <w:r w:rsidR="00ED21BA">
          <w:delText xml:space="preserve"> to cause the original database</w:delText>
        </w:r>
      </w:del>
      <w:r w:rsidR="00ED21BA">
        <w:t xml:space="preserve"> values </w:t>
      </w:r>
      <w:ins w:id="725" w:author="Peter" w:date="2013-05-08T09:19:00Z">
        <w:r w:rsidR="0043642F">
          <w:t>that you have modified</w:t>
        </w:r>
      </w:ins>
      <w:del w:id="726" w:author="Peter" w:date="2013-05-08T09:19:00Z">
        <w:r w:rsidR="00ED21BA">
          <w:delText>to be redisplayed</w:delText>
        </w:r>
      </w:del>
      <w:r w:rsidR="00ED21BA">
        <w:t>.</w:t>
      </w:r>
    </w:p>
    <w:p w:rsidR="00F50667" w:rsidRDefault="00F50667" w:rsidP="00F50667">
      <w:pPr>
        <w:pStyle w:val="Body"/>
      </w:pPr>
      <w:r>
        <w:t xml:space="preserve">If the </w:t>
      </w:r>
      <w:r w:rsidRPr="00F50667">
        <w:rPr>
          <w:rStyle w:val="ActionButton"/>
        </w:rPr>
        <w:t>Cancel</w:t>
      </w:r>
      <w:r>
        <w:t xml:space="preserve"> button is clicked, no changes are made regardless of the selection made in the dialog.</w:t>
      </w:r>
      <w:r w:rsidR="00ED21BA">
        <w:t xml:space="preserve"> You should</w:t>
      </w:r>
      <w:ins w:id="727" w:author="Peter" w:date="2013-05-08T09:19:00Z">
        <w:r w:rsidR="00ED21BA">
          <w:t xml:space="preserve"> </w:t>
        </w:r>
        <w:r w:rsidR="00453EF9">
          <w:t>then</w:t>
        </w:r>
      </w:ins>
      <w:r w:rsidR="00ED21BA">
        <w:t xml:space="preserve"> click on </w:t>
      </w:r>
      <w:r w:rsidR="00ED21BA" w:rsidRPr="00ED21BA">
        <w:rPr>
          <w:rStyle w:val="ActionButton"/>
        </w:rPr>
        <w:t>Reset</w:t>
      </w:r>
      <w:r w:rsidR="00ED21BA">
        <w:t xml:space="preserve"> to cause the original database values to be redisplayed. </w:t>
      </w:r>
    </w:p>
    <w:p w:rsidR="005A0497" w:rsidRPr="00453EF9" w:rsidRDefault="005B3AA3" w:rsidP="00A7583F">
      <w:pPr>
        <w:pStyle w:val="Body"/>
        <w:rPr>
          <w:rStyle w:val="Strong"/>
          <w:rPrChange w:id="728" w:author="Peter" w:date="2013-05-08T09:19:00Z">
            <w:rPr/>
          </w:rPrChange>
        </w:rPr>
      </w:pPr>
      <w:r w:rsidRPr="005B3AA3">
        <w:rPr>
          <w:rStyle w:val="Strong"/>
          <w:rPrChange w:id="729" w:author="Peter" w:date="2013-05-08T09:19:00Z">
            <w:rPr>
              <w:i/>
              <w:color w:val="FF0000"/>
            </w:rPr>
          </w:rPrChange>
        </w:rPr>
        <w:t>To modify a Metadata value:</w:t>
      </w:r>
    </w:p>
    <w:tbl>
      <w:tblPr>
        <w:tblStyle w:val="Instructions"/>
        <w:tblW w:w="0" w:type="auto"/>
        <w:tblLook w:val="04A0"/>
      </w:tblPr>
      <w:tblGrid>
        <w:gridCol w:w="8862"/>
      </w:tblGrid>
      <w:tr w:rsidR="00CD22EF" w:rsidTr="00666C33">
        <w:trPr>
          <w:ins w:id="730" w:author="Peter" w:date="2013-05-08T09:19:00Z"/>
        </w:trPr>
        <w:tc>
          <w:tcPr>
            <w:tcW w:w="8862" w:type="dxa"/>
          </w:tcPr>
          <w:p w:rsidR="00CD22EF" w:rsidRPr="00F50667" w:rsidRDefault="00CD22EF" w:rsidP="00CD22EF">
            <w:pPr>
              <w:pStyle w:val="Bullet"/>
              <w:ind w:left="425"/>
              <w:rPr>
                <w:ins w:id="731" w:author="Peter" w:date="2013-05-08T09:19:00Z"/>
              </w:rPr>
            </w:pPr>
            <w:ins w:id="732" w:author="Peter" w:date="2013-05-08T09:19:00Z">
              <w:r w:rsidRPr="00F50667">
                <w:t>Ensure the value to be modified is displayed. Navigate to the correct Spectrum, ensure that the check box for the required Metadata g</w:t>
              </w:r>
              <w:r>
                <w:t>roup is ticked and scroll to that</w:t>
              </w:r>
              <w:r w:rsidRPr="00F50667">
                <w:t xml:space="preserve"> Metadata group.</w:t>
              </w:r>
            </w:ins>
          </w:p>
          <w:p w:rsidR="00CD22EF" w:rsidRPr="00F50667" w:rsidRDefault="00CD22EF" w:rsidP="00CD22EF">
            <w:pPr>
              <w:pStyle w:val="Bullet"/>
              <w:ind w:left="425"/>
              <w:rPr>
                <w:ins w:id="733" w:author="Peter" w:date="2013-05-08T09:19:00Z"/>
              </w:rPr>
            </w:pPr>
            <w:ins w:id="734" w:author="Peter" w:date="2013-05-08T09:19:00Z">
              <w:r>
                <w:t>Click in the field and type in</w:t>
              </w:r>
              <w:r w:rsidRPr="00F50667">
                <w:t xml:space="preserve"> the required value. When the field contains a valid value the </w:t>
              </w:r>
              <w:r w:rsidRPr="00BE3829">
                <w:rPr>
                  <w:rStyle w:val="ActionButton"/>
                </w:rPr>
                <w:t>Update</w:t>
              </w:r>
              <w:r w:rsidRPr="00F50667">
                <w:t xml:space="preserve"> button will become valid.</w:t>
              </w:r>
            </w:ins>
          </w:p>
          <w:p w:rsidR="00CD22EF" w:rsidRPr="00CD22EF" w:rsidRDefault="00CD22EF" w:rsidP="00CD22EF">
            <w:pPr>
              <w:pStyle w:val="Bullet"/>
              <w:ind w:left="425"/>
              <w:rPr>
                <w:ins w:id="735" w:author="Peter" w:date="2013-05-08T09:19:00Z"/>
                <w:rStyle w:val="Strong"/>
                <w:b w:val="0"/>
                <w:bCs w:val="0"/>
              </w:rPr>
            </w:pPr>
            <w:ins w:id="736" w:author="Peter" w:date="2013-05-08T09:19:00Z">
              <w:r w:rsidRPr="00F50667">
                <w:t xml:space="preserve">Click on the </w:t>
              </w:r>
              <w:r w:rsidRPr="00BE3829">
                <w:rPr>
                  <w:rStyle w:val="ActionButton"/>
                </w:rPr>
                <w:t>Update</w:t>
              </w:r>
              <w:r w:rsidRPr="00F50667">
                <w:t xml:space="preserve"> button to write the </w:t>
              </w:r>
              <w:r>
                <w:t>modified value</w:t>
              </w:r>
              <w:r w:rsidRPr="00F50667">
                <w:t xml:space="preserve"> back to the database.</w:t>
              </w:r>
              <w:r>
                <w:t xml:space="preserve"> If the Metadata is shared by more than one Spectrum, the dialog in </w:t>
              </w:r>
              <w:r w:rsidR="005B3AA3">
                <w:fldChar w:fldCharType="begin"/>
              </w:r>
              <w:r>
                <w:instrText xml:space="preserve"> REF _Ref354068263 \h </w:instrText>
              </w:r>
            </w:ins>
            <w:r w:rsidR="00666C33">
              <w:instrText xml:space="preserve"> \* MERGEFORMAT </w:instrText>
            </w:r>
            <w:ins w:id="737" w:author="Peter" w:date="2013-05-08T09:19:00Z">
              <w:r w:rsidR="005B3AA3">
                <w:fldChar w:fldCharType="separate"/>
              </w:r>
            </w:ins>
            <w:r w:rsidR="00E47832" w:rsidRPr="00084655">
              <w:t xml:space="preserve">Figure </w:t>
            </w:r>
            <w:r w:rsidR="00E47832">
              <w:rPr>
                <w:noProof/>
              </w:rPr>
              <w:t>30</w:t>
            </w:r>
            <w:r w:rsidR="00E47832" w:rsidRPr="00084655">
              <w:t xml:space="preserve">: </w:t>
            </w:r>
            <w:ins w:id="738" w:author="Peter" w:date="2013-05-08T09:19:00Z">
              <w:r w:rsidR="005B3AA3">
                <w:fldChar w:fldCharType="end"/>
              </w:r>
              <w:r>
                <w:t xml:space="preserve"> will be displayed. Select your desired action and click </w:t>
              </w:r>
              <w:r w:rsidRPr="00BE3829">
                <w:rPr>
                  <w:rStyle w:val="ActionButton"/>
                </w:rPr>
                <w:t>OK</w:t>
              </w:r>
              <w:r>
                <w:t>.</w:t>
              </w:r>
            </w:ins>
          </w:p>
        </w:tc>
      </w:tr>
    </w:tbl>
    <w:p w:rsidR="005A0497" w:rsidRPr="00F50667" w:rsidRDefault="005A0497" w:rsidP="00F50667">
      <w:pPr>
        <w:pStyle w:val="Bullet"/>
        <w:rPr>
          <w:del w:id="739" w:author="Peter" w:date="2013-05-08T09:19:00Z"/>
        </w:rPr>
      </w:pPr>
      <w:del w:id="740"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41" w:author="Peter" w:date="2013-05-08T09:19:00Z"/>
        </w:rPr>
      </w:pPr>
      <w:del w:id="742"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43" w:author="Peter" w:date="2013-05-08T09:19:00Z"/>
        </w:rPr>
      </w:pPr>
      <w:del w:id="744"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5B3AA3">
          <w:fldChar w:fldCharType="begin"/>
        </w:r>
        <w:r w:rsidR="00A30B2D">
          <w:delInstrText xml:space="preserve"> REF _Ref354068263 \h </w:delInstrText>
        </w:r>
        <w:r w:rsidR="005B3AA3">
          <w:fldChar w:fldCharType="separate"/>
        </w:r>
        <w:r w:rsidR="00C20C86" w:rsidRPr="00084655">
          <w:delText xml:space="preserve">Figure </w:delText>
        </w:r>
        <w:r w:rsidR="00C20C86">
          <w:rPr>
            <w:noProof/>
          </w:rPr>
          <w:delText>29</w:delText>
        </w:r>
        <w:r w:rsidR="00C20C86" w:rsidRPr="00084655">
          <w:delText xml:space="preserve">: </w:delText>
        </w:r>
        <w:r w:rsidR="005B3AA3">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5B3AA3" w:rsidP="00F50667">
      <w:pPr>
        <w:pStyle w:val="Body"/>
        <w:rPr>
          <w:rStyle w:val="Strong"/>
          <w:rPrChange w:id="745" w:author="Peter" w:date="2013-05-08T09:19:00Z">
            <w:rPr/>
          </w:rPrChange>
        </w:rPr>
      </w:pPr>
      <w:r w:rsidRPr="005B3AA3">
        <w:rPr>
          <w:rStyle w:val="Strong"/>
          <w:rPrChange w:id="746" w:author="Peter" w:date="2013-05-08T09:19:00Z">
            <w:rPr>
              <w:i/>
              <w:color w:val="FF0000"/>
            </w:rPr>
          </w:rPrChange>
        </w:rPr>
        <w:t>To delete a Metadata value:</w:t>
      </w:r>
    </w:p>
    <w:tbl>
      <w:tblPr>
        <w:tblStyle w:val="Instructions"/>
        <w:tblW w:w="0" w:type="auto"/>
        <w:tblLook w:val="04A0"/>
      </w:tblPr>
      <w:tblGrid>
        <w:gridCol w:w="8862"/>
      </w:tblGrid>
      <w:tr w:rsidR="00CD22EF" w:rsidTr="00666C33">
        <w:trPr>
          <w:ins w:id="747" w:author="Peter" w:date="2013-05-08T09:19:00Z"/>
        </w:trPr>
        <w:tc>
          <w:tcPr>
            <w:tcW w:w="9571" w:type="dxa"/>
          </w:tcPr>
          <w:p w:rsidR="00CD22EF" w:rsidRPr="00F50667" w:rsidRDefault="00CD22EF" w:rsidP="00CD22EF">
            <w:pPr>
              <w:pStyle w:val="Bullet"/>
              <w:ind w:left="425"/>
              <w:rPr>
                <w:ins w:id="748" w:author="Peter" w:date="2013-05-08T09:19:00Z"/>
              </w:rPr>
            </w:pPr>
            <w:ins w:id="749" w:author="Peter" w:date="2013-05-08T09:19:00Z">
              <w:r w:rsidRPr="00F50667">
                <w:t xml:space="preserve">Ensure the value to be </w:t>
              </w:r>
              <w:r>
                <w:t>deleted</w:t>
              </w:r>
              <w:r w:rsidRPr="00F50667">
                <w:t xml:space="preserve"> is displayed. Navigate to the correct Spectrum, ensure that the check box for the required Metadata group is ticked and scroll to the Metadata group.</w:t>
              </w:r>
            </w:ins>
          </w:p>
          <w:p w:rsidR="00CD22EF" w:rsidRDefault="00CD22EF" w:rsidP="00CD22EF">
            <w:pPr>
              <w:pStyle w:val="Bullet"/>
              <w:ind w:left="425"/>
              <w:rPr>
                <w:ins w:id="750" w:author="Peter" w:date="2013-05-08T09:19:00Z"/>
              </w:rPr>
            </w:pPr>
            <w:ins w:id="751" w:author="Peter" w:date="2013-05-08T09:19:00Z">
              <w:r>
                <w:t>Right c</w:t>
              </w:r>
              <w:r w:rsidRPr="00F50667">
                <w:t xml:space="preserve">lick </w:t>
              </w:r>
              <w:r>
                <w:t xml:space="preserve">on the name of the field you wish to delete. A </w:t>
              </w:r>
              <w:r w:rsidRPr="00BE3829">
                <w:rPr>
                  <w:rStyle w:val="ActionButton"/>
                </w:rPr>
                <w:t>Delete</w:t>
              </w:r>
              <w:r>
                <w:t xml:space="preserve"> button will appear.</w:t>
              </w:r>
            </w:ins>
          </w:p>
          <w:p w:rsidR="00CD22EF" w:rsidRPr="00F50667" w:rsidRDefault="00CD22EF" w:rsidP="00CD22EF">
            <w:pPr>
              <w:pStyle w:val="Bullet"/>
              <w:ind w:left="425"/>
              <w:rPr>
                <w:ins w:id="752" w:author="Peter" w:date="2013-05-08T09:19:00Z"/>
              </w:rPr>
            </w:pPr>
            <w:ins w:id="753" w:author="Peter" w:date="2013-05-08T09:19:00Z">
              <w:r>
                <w:t xml:space="preserve">Click on this </w:t>
              </w:r>
              <w:r w:rsidRPr="00BE3829">
                <w:rPr>
                  <w:rStyle w:val="ActionButton"/>
                </w:rPr>
                <w:t>Delete</w:t>
              </w:r>
              <w:r>
                <w:t xml:space="preserve"> button. The Metadata field will disappear from the display and </w:t>
              </w:r>
              <w:r w:rsidRPr="00F50667">
                <w:t xml:space="preserve">the </w:t>
              </w:r>
              <w:r w:rsidRPr="00BE3829">
                <w:rPr>
                  <w:rStyle w:val="ActionButton"/>
                </w:rPr>
                <w:t>Update</w:t>
              </w:r>
              <w:r w:rsidRPr="00F50667">
                <w:t xml:space="preserve"> button will become valid.</w:t>
              </w:r>
            </w:ins>
          </w:p>
          <w:p w:rsidR="00CD22EF" w:rsidRDefault="00CD22EF" w:rsidP="00CD22EF">
            <w:pPr>
              <w:pStyle w:val="Bullet"/>
              <w:ind w:left="425"/>
              <w:rPr>
                <w:ins w:id="754" w:author="Peter" w:date="2013-05-08T09:19:00Z"/>
              </w:rPr>
            </w:pPr>
            <w:ins w:id="755" w:author="Peter" w:date="2013-05-08T09:19:00Z">
              <w:r w:rsidRPr="00F50667">
                <w:t xml:space="preserve">Click on the </w:t>
              </w:r>
              <w:r w:rsidRPr="00BE3829">
                <w:rPr>
                  <w:rStyle w:val="ActionButton"/>
                </w:rPr>
                <w:t>Update</w:t>
              </w:r>
              <w:r w:rsidRPr="00F50667">
                <w:t xml:space="preserve"> button to write the change back to the database.</w:t>
              </w:r>
              <w:r>
                <w:t xml:space="preserve"> If the Metadata is shared by other Spectra, the dialog in </w:t>
              </w:r>
              <w:r w:rsidR="005B3AA3">
                <w:fldChar w:fldCharType="begin"/>
              </w:r>
              <w:r>
                <w:instrText xml:space="preserve"> REF _Ref354068263 \h </w:instrText>
              </w:r>
            </w:ins>
            <w:r w:rsidR="00666C33">
              <w:instrText xml:space="preserve"> \* MERGEFORMAT </w:instrText>
            </w:r>
            <w:ins w:id="756" w:author="Peter" w:date="2013-05-08T09:19:00Z">
              <w:r w:rsidR="005B3AA3">
                <w:fldChar w:fldCharType="separate"/>
              </w:r>
            </w:ins>
            <w:r w:rsidR="00E47832" w:rsidRPr="00084655">
              <w:t xml:space="preserve">Figure </w:t>
            </w:r>
            <w:r w:rsidR="00E47832">
              <w:rPr>
                <w:noProof/>
              </w:rPr>
              <w:t>30</w:t>
            </w:r>
            <w:r w:rsidR="00E47832" w:rsidRPr="00084655">
              <w:t xml:space="preserve">: </w:t>
            </w:r>
            <w:ins w:id="757" w:author="Peter" w:date="2013-05-08T09:19:00Z">
              <w:r w:rsidR="005B3AA3">
                <w:fldChar w:fldCharType="end"/>
              </w:r>
              <w:r>
                <w:t xml:space="preserve"> will be displayed. Select your desired action and click </w:t>
              </w:r>
              <w:r w:rsidRPr="00BE3829">
                <w:rPr>
                  <w:rStyle w:val="ActionButton"/>
                </w:rPr>
                <w:t>OK</w:t>
              </w:r>
              <w:r>
                <w:t>.</w:t>
              </w:r>
            </w:ins>
          </w:p>
        </w:tc>
      </w:tr>
    </w:tbl>
    <w:p w:rsidR="00BE3829" w:rsidRPr="00F50667" w:rsidRDefault="00BE3829" w:rsidP="00BE3829">
      <w:pPr>
        <w:pStyle w:val="Bullet"/>
        <w:rPr>
          <w:del w:id="758" w:author="Peter" w:date="2013-05-08T09:19:00Z"/>
        </w:rPr>
      </w:pPr>
      <w:del w:id="759"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60" w:author="Peter" w:date="2013-05-08T09:19:00Z"/>
        </w:rPr>
      </w:pPr>
      <w:del w:id="761"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62" w:author="Peter" w:date="2013-05-08T09:19:00Z"/>
        </w:rPr>
      </w:pPr>
      <w:del w:id="763"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64" w:author="Peter" w:date="2013-05-08T09:19:00Z"/>
        </w:rPr>
      </w:pPr>
      <w:del w:id="765"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5B3AA3">
          <w:fldChar w:fldCharType="begin"/>
        </w:r>
        <w:r w:rsidR="00A30B2D">
          <w:delInstrText xml:space="preserve"> REF _Ref354068263 \h </w:delInstrText>
        </w:r>
        <w:r w:rsidR="005B3AA3">
          <w:fldChar w:fldCharType="separate"/>
        </w:r>
        <w:r w:rsidR="00C20C86" w:rsidRPr="00084655">
          <w:delText xml:space="preserve">Figure </w:delText>
        </w:r>
        <w:r w:rsidR="00C20C86">
          <w:rPr>
            <w:noProof/>
          </w:rPr>
          <w:delText>29</w:delText>
        </w:r>
        <w:r w:rsidR="00C20C86" w:rsidRPr="00084655">
          <w:delText xml:space="preserve">: </w:delText>
        </w:r>
        <w:r w:rsidR="005B3AA3">
          <w:fldChar w:fldCharType="end"/>
        </w:r>
        <w:r>
          <w:delText xml:space="preserve"> will be displayed. Select your desired action and click </w:delText>
        </w:r>
        <w:r w:rsidRPr="00BE3829">
          <w:rPr>
            <w:rStyle w:val="ActionButton"/>
          </w:rPr>
          <w:delText>OK</w:delText>
        </w:r>
        <w:r>
          <w:delText>.</w:delText>
        </w:r>
      </w:del>
    </w:p>
    <w:p w:rsidR="00BE3829" w:rsidRDefault="005B3AA3" w:rsidP="00BE3829">
      <w:pPr>
        <w:pStyle w:val="Body"/>
        <w:rPr>
          <w:rStyle w:val="Strong"/>
        </w:rPr>
      </w:pPr>
      <w:r w:rsidRPr="005B3AA3">
        <w:rPr>
          <w:rStyle w:val="Strong"/>
          <w:rPrChange w:id="766" w:author="Peter" w:date="2013-05-08T09:19:00Z">
            <w:rPr>
              <w:i/>
              <w:color w:val="FF0000"/>
            </w:rPr>
          </w:rPrChange>
        </w:rPr>
        <w:t>To add a new Metadata value:</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 Navigate to the correct Spectrum, ensure that the check box for the required Metadata group is ticked and scroll to the Metadata group.</w:t>
            </w:r>
          </w:p>
          <w:p w:rsidR="00666C33" w:rsidRDefault="00666C33" w:rsidP="00666C33">
            <w:pPr>
              <w:pStyle w:val="Bullet"/>
              <w:ind w:left="425"/>
            </w:pPr>
            <w:r>
              <w:t>Right click anywhere in the Metadata Group’s display box. A menu of Metadata items that can be added for that group will be displayed.</w:t>
            </w:r>
          </w:p>
          <w:p w:rsidR="00666C33" w:rsidRDefault="00666C33" w:rsidP="00666C33">
            <w:pPr>
              <w:pStyle w:val="Bullet"/>
              <w:ind w:left="425"/>
            </w:pPr>
            <w:r>
              <w:t>Click (left or right) on the menu entry for the Metadata item you wish to add. A data entry field for the Metadata entry will be displayed.</w:t>
            </w:r>
          </w:p>
          <w:p w:rsidR="00666C33" w:rsidRDefault="00666C33" w:rsidP="00666C33">
            <w:pPr>
              <w:pStyle w:val="Bullet"/>
              <w:ind w:left="425"/>
            </w:pPr>
            <w:ins w:id="767" w:author="Peter" w:date="2013-05-08T09:19:00Z">
              <w:r>
                <w:t>Enter</w:t>
              </w:r>
            </w:ins>
            <w:del w:id="768"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Pr="00F50667" w:rsidRDefault="008D475E" w:rsidP="008D475E">
      <w:pPr>
        <w:pStyle w:val="Note"/>
        <w:rPr>
          <w:del w:id="769" w:author="Peter" w:date="2013-05-08T09:19:00Z"/>
        </w:rPr>
      </w:pPr>
      <w:del w:id="770"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71" w:author="Peter" w:date="2013-05-08T09:19:00Z" w:name="move355768088"/>
      <w:moveFrom w:id="772"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71"/>
      <w:del w:id="773" w:author="Peter" w:date="2013-05-08T09:19:00Z">
        <w:r>
          <w:delText xml:space="preserve"> </w:delText>
        </w:r>
      </w:del>
    </w:p>
    <w:p w:rsidR="00BE3829" w:rsidRDefault="0007175F" w:rsidP="0007175F">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When any node in the Campaign Tree Navigator is highlighted, the Metadata values that are common across all Spectra under that node are displayed. Where the Metadata values are not common</w:t>
      </w:r>
      <w:r w:rsidR="00666C33">
        <w:t xml:space="preserve"> or only some of the Spectra have a value for the Attribute</w:t>
      </w:r>
      <w:r>
        <w:t xml:space="preserve">, the string </w:t>
      </w:r>
      <w:r w:rsidR="00ED21BA" w:rsidRPr="00ED21BA">
        <w:rPr>
          <w:rStyle w:val="GUIWord"/>
        </w:rPr>
        <w:t>-- Multiple Values --</w:t>
      </w:r>
      <w:r>
        <w:t xml:space="preserve"> is displayed.</w:t>
      </w:r>
    </w:p>
    <w:p w:rsidR="0007175F" w:rsidRDefault="005B3AA3" w:rsidP="0007175F">
      <w:pPr>
        <w:pStyle w:val="Body"/>
        <w:rPr>
          <w:rStyle w:val="Strong"/>
          <w:rPrChange w:id="774" w:author="Peter" w:date="2013-05-08T09:19:00Z">
            <w:rPr/>
          </w:rPrChange>
        </w:rPr>
      </w:pPr>
      <w:r w:rsidRPr="005B3AA3">
        <w:rPr>
          <w:rStyle w:val="Strong"/>
          <w:rPrChange w:id="775" w:author="Peter" w:date="2013-05-08T09:19:00Z">
            <w:rPr>
              <w:i/>
              <w:color w:val="FF0000"/>
            </w:rPr>
          </w:rPrChange>
        </w:rPr>
        <w:t xml:space="preserve">To change </w:t>
      </w:r>
      <w:del w:id="776" w:author="Peter" w:date="2013-05-08T09:19:00Z">
        <w:r w:rsidR="00ED21BA">
          <w:delText xml:space="preserve">all values </w:delText>
        </w:r>
        <w:r w:rsidR="0028286B">
          <w:delText xml:space="preserve">for </w:delText>
        </w:r>
      </w:del>
      <w:r w:rsidRPr="005B3AA3">
        <w:rPr>
          <w:rStyle w:val="Strong"/>
          <w:rPrChange w:id="777" w:author="Peter" w:date="2013-05-08T09:19:00Z">
            <w:rPr>
              <w:i/>
              <w:color w:val="FF0000"/>
            </w:rPr>
          </w:rPrChange>
        </w:rPr>
        <w:t>a specific Metadata item for all Spectra under a node:</w:t>
      </w:r>
    </w:p>
    <w:p w:rsidR="003479CF" w:rsidRDefault="003479CF" w:rsidP="003479CF">
      <w:pPr>
        <w:pStyle w:val="Body"/>
      </w:pPr>
      <w:ins w:id="778" w:author="Peter" w:date="2013-05-08T09:19:00Z">
        <w:r w:rsidRPr="003479CF">
          <w:t>This method requires that</w:t>
        </w:r>
      </w:ins>
      <w:del w:id="779" w:author="Peter" w:date="2013-05-08T09:19:00Z">
        <w:r w:rsidR="00ED21BA" w:rsidRPr="00F50667">
          <w:delText>Ensure</w:delText>
        </w:r>
      </w:del>
      <w:r w:rsidR="00ED21BA" w:rsidRPr="00F50667">
        <w:t xml:space="preserve"> the </w:t>
      </w:r>
      <w:del w:id="780" w:author="Peter" w:date="2013-05-08T09:19:00Z">
        <w:r w:rsidR="00ED21BA">
          <w:delText xml:space="preserve">required </w:delText>
        </w:r>
      </w:del>
      <w:r w:rsidR="00ED21BA">
        <w:t xml:space="preserve">Metadata </w:t>
      </w:r>
      <w:ins w:id="781" w:author="Peter" w:date="2013-05-08T09:19:00Z">
        <w:r w:rsidRPr="003479CF">
          <w:t>attribute has the same value</w:t>
        </w:r>
      </w:ins>
      <w:del w:id="782" w:author="Peter" w:date="2013-05-08T09:19:00Z">
        <w:r w:rsidR="00ED21BA">
          <w:delText>group</w:delText>
        </w:r>
      </w:del>
      <w:r w:rsidR="00ED21BA">
        <w:t xml:space="preserve"> for </w:t>
      </w:r>
      <w:ins w:id="783" w:author="Peter" w:date="2013-05-08T09:19:00Z">
        <w:r w:rsidRPr="003479CF">
          <w:t>all</w:t>
        </w:r>
      </w:ins>
      <w:del w:id="784" w:author="Peter" w:date="2013-05-08T09:19:00Z">
        <w:r w:rsidR="00ED21BA">
          <w:delText>the</w:delText>
        </w:r>
      </w:del>
      <w:r w:rsidR="00ED21BA">
        <w:t xml:space="preserve"> Spectra</w:t>
      </w:r>
      <w:ins w:id="785" w:author="Peter" w:date="2013-05-08T09:19:00Z">
        <w:r w:rsidRPr="003479CF">
          <w:t>. See</w:t>
        </w:r>
      </w:ins>
      <w:del w:id="786" w:author="Peter" w:date="2013-05-08T09:19:00Z">
        <w:r w:rsidR="00ED21BA">
          <w:delText xml:space="preserve"> under</w:delText>
        </w:r>
      </w:del>
      <w:r w:rsidR="00ED21BA">
        <w:t xml:space="preserve"> the </w:t>
      </w:r>
      <w:ins w:id="787" w:author="Peter" w:date="2013-05-08T09:19:00Z">
        <w:r w:rsidRPr="003479CF">
          <w:t xml:space="preserve">next procedure if that </w:t>
        </w:r>
      </w:ins>
      <w:del w:id="788" w:author="Peter" w:date="2013-05-08T09:19:00Z">
        <w:r w:rsidR="00ED21BA">
          <w:delText xml:space="preserve">require Campaign tree node </w:delText>
        </w:r>
      </w:del>
      <w:r w:rsidR="00ED21BA">
        <w:t xml:space="preserve">is </w:t>
      </w:r>
      <w:ins w:id="789"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90" w:author="Peter" w:date="2013-05-08T09:19:00Z"/>
              </w:rPr>
            </w:pPr>
            <w:del w:id="791" w:author="Peter" w:date="2013-05-08T09:19:00Z">
              <w:r w:rsidRPr="00F50667">
                <w:delText xml:space="preserve">displayed. </w:delText>
              </w:r>
            </w:del>
            <w:r w:rsidRPr="00F50667">
              <w:t xml:space="preserve">Navigate to the correct </w:t>
            </w:r>
            <w:ins w:id="792" w:author="Peter" w:date="2013-05-08T09:19:00Z">
              <w:r>
                <w:t xml:space="preserve">Campaign hierarchy </w:t>
              </w:r>
            </w:ins>
            <w:r>
              <w:t xml:space="preserve">node and </w:t>
            </w:r>
            <w:ins w:id="793" w:author="Peter" w:date="2013-05-08T09:19:00Z">
              <w:r>
                <w:t xml:space="preserve">click on it to </w:t>
              </w:r>
            </w:ins>
            <w:r>
              <w:t>highlight it</w:t>
            </w:r>
            <w:ins w:id="794" w:author="Peter" w:date="2013-05-08T09:19:00Z">
              <w:r>
                <w:t>.</w:t>
              </w:r>
            </w:ins>
          </w:p>
          <w:p w:rsidR="00666C33" w:rsidRPr="00F50667" w:rsidRDefault="00666C33" w:rsidP="00666C33">
            <w:pPr>
              <w:pStyle w:val="Bullet"/>
              <w:ind w:left="425"/>
            </w:pPr>
            <w:ins w:id="795" w:author="Peter" w:date="2013-05-08T09:19:00Z">
              <w:r w:rsidRPr="00F50667">
                <w:t>Ensure</w:t>
              </w:r>
            </w:ins>
            <w:del w:id="796" w:author="Peter" w:date="2013-05-08T09:19:00Z">
              <w:r w:rsidRPr="00F50667">
                <w:delText>, ensure</w:delText>
              </w:r>
            </w:del>
            <w:r w:rsidRPr="00F50667">
              <w:t xml:space="preserve"> that the check box for the required Metadata group is ticked and scroll to </w:t>
            </w:r>
            <w:ins w:id="797" w:author="Peter" w:date="2013-05-08T09:19:00Z">
              <w:r w:rsidRPr="00F50667">
                <w:t>th</w:t>
              </w:r>
              <w:r>
                <w:t>at</w:t>
              </w:r>
            </w:ins>
            <w:del w:id="798"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9" w:author="Peter" w:date="2013-05-08T09:19:00Z">
              <w:r>
                <w:t>type in</w:t>
              </w:r>
            </w:ins>
            <w:del w:id="800"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Pr="00BE3829">
              <w:rPr>
                <w:rStyle w:val="ActionButton"/>
              </w:rPr>
              <w:t>Update</w:t>
            </w:r>
            <w:r w:rsidRPr="00F50667">
              <w:t xml:space="preserve"> button will become valid.</w:t>
            </w:r>
          </w:p>
          <w:p w:rsidR="00666C33" w:rsidRDefault="00666C33" w:rsidP="00666C33">
            <w:pPr>
              <w:pStyle w:val="Bullet"/>
              <w:ind w:left="425"/>
            </w:pPr>
            <w:r w:rsidRPr="00F50667">
              <w:t xml:space="preserve">Click on the </w:t>
            </w:r>
            <w:r w:rsidRPr="00BE3829">
              <w:rPr>
                <w:rStyle w:val="ActionButton"/>
              </w:rPr>
              <w:t>Update</w:t>
            </w:r>
            <w:r w:rsidRPr="00F50667">
              <w:t xml:space="preserve"> 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E47832" w:rsidRPr="00E47832">
                <w:rPr>
                  <w:rStyle w:val="CrossReference"/>
                </w:rPr>
                <w:t xml:space="preserve">Figure 30: </w:t>
              </w:r>
            </w:fldSimple>
            <w:r>
              <w:t xml:space="preserve"> will be displayed. If you select </w:t>
            </w:r>
            <w:r w:rsidRPr="00F50667">
              <w:rPr>
                <w:rStyle w:val="GUIWord"/>
              </w:rPr>
              <w:t>Apply to shared record</w:t>
            </w:r>
            <w:r>
              <w:t xml:space="preserve"> the 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5B3AA3" w:rsidP="0028286B">
      <w:pPr>
        <w:pStyle w:val="Body"/>
        <w:rPr>
          <w:rStyle w:val="Strong"/>
        </w:rPr>
      </w:pPr>
      <w:r w:rsidRPr="005B3AA3">
        <w:rPr>
          <w:rStyle w:val="Strong"/>
          <w:rPrChange w:id="801" w:author="Peter" w:date="2013-05-08T09:19:00Z">
            <w:rPr>
              <w:i/>
              <w:color w:val="FF0000"/>
            </w:rPr>
          </w:rPrChange>
        </w:rPr>
        <w:t>To reset a specific Metadata item for all Spectra under a node to have the same value:</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02" w:author="Peter" w:date="2013-05-08T09:19:00Z"/>
              </w:rPr>
            </w:pPr>
            <w:del w:id="803"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04" w:author="Peter" w:date="2013-05-08T09:19:00Z">
              <w:r>
                <w:t xml:space="preserve">Campaign hierarchy </w:t>
              </w:r>
            </w:ins>
            <w:r>
              <w:t xml:space="preserve">node and </w:t>
            </w:r>
            <w:ins w:id="805" w:author="Peter" w:date="2013-05-08T09:19:00Z">
              <w:r>
                <w:t xml:space="preserve">click on it to </w:t>
              </w:r>
            </w:ins>
            <w:r>
              <w:t>highlight it</w:t>
            </w:r>
            <w:ins w:id="806" w:author="Peter" w:date="2013-05-08T09:19:00Z">
              <w:r>
                <w:t>.</w:t>
              </w:r>
            </w:ins>
          </w:p>
          <w:p w:rsidR="00666C33" w:rsidRPr="00F50667" w:rsidRDefault="00666C33" w:rsidP="00666C33">
            <w:pPr>
              <w:pStyle w:val="Bullet"/>
              <w:ind w:left="425"/>
            </w:pPr>
            <w:ins w:id="807" w:author="Peter" w:date="2013-05-08T09:19:00Z">
              <w:r w:rsidRPr="00F50667">
                <w:t>Ensure</w:t>
              </w:r>
            </w:ins>
            <w:del w:id="808" w:author="Peter" w:date="2013-05-08T09:19:00Z">
              <w:r w:rsidRPr="00F50667">
                <w:delText>, ensure</w:delText>
              </w:r>
            </w:del>
            <w:r w:rsidRPr="00F50667">
              <w:t xml:space="preserve"> that the check box for the required Metadata group is ticked and scroll to </w:t>
            </w:r>
            <w:ins w:id="809" w:author="Peter" w:date="2013-05-08T09:19:00Z">
              <w:r w:rsidRPr="00F50667">
                <w:t>th</w:t>
              </w:r>
              <w:r>
                <w:t>at</w:t>
              </w:r>
            </w:ins>
            <w:del w:id="810" w:author="Peter" w:date="2013-05-08T09:19:00Z">
              <w:r w:rsidRPr="00F50667">
                <w:delText>the</w:delText>
              </w:r>
            </w:del>
            <w:r w:rsidRPr="00F50667">
              <w:t xml:space="preserve"> Metadata group.</w:t>
            </w:r>
            <w:r>
              <w:t xml:space="preserve"> The value displayed in the Metadata field should be </w:t>
            </w:r>
            <w:r w:rsidRPr="00ED21BA">
              <w:rPr>
                <w:rStyle w:val="GUIWord"/>
              </w:rPr>
              <w:t>-- Multiple Values --</w:t>
            </w:r>
            <w:r w:rsidRPr="0028286B">
              <w:t>.</w:t>
            </w:r>
          </w:p>
          <w:p w:rsidR="00666C33" w:rsidRDefault="00666C33" w:rsidP="00666C33">
            <w:pPr>
              <w:pStyle w:val="Bullet"/>
              <w:ind w:left="425"/>
            </w:pPr>
            <w:r>
              <w:t xml:space="preserve">Right click on the Metadata field name to show a </w:t>
            </w:r>
            <w:r w:rsidRPr="0028286B">
              <w:rPr>
                <w:rStyle w:val="ActionButton"/>
              </w:rPr>
              <w:t>Delete</w:t>
            </w:r>
            <w:r>
              <w:t xml:space="preserve"> button. Click on the </w:t>
            </w:r>
            <w:r w:rsidRPr="0028286B">
              <w:rPr>
                <w:rStyle w:val="ActionButton"/>
              </w:rPr>
              <w:t>Delete</w:t>
            </w:r>
            <w:r>
              <w:t xml:space="preserve"> button. The Metadata field will disappear from the screen.</w:t>
            </w:r>
          </w:p>
          <w:p w:rsidR="00666C33" w:rsidRDefault="00666C33" w:rsidP="00666C33">
            <w:pPr>
              <w:pStyle w:val="Bullet"/>
              <w:ind w:left="425"/>
            </w:pPr>
            <w:r>
              <w:t xml:space="preserve">Click the </w:t>
            </w:r>
            <w:r w:rsidRPr="0028286B">
              <w:rPr>
                <w:rStyle w:val="ActionButton"/>
              </w:rPr>
              <w:t>Update</w:t>
            </w:r>
            <w:r>
              <w:t xml:space="preserve"> button to write this change into the database. (This step is critical – don’t skip it!)</w:t>
            </w:r>
          </w:p>
          <w:p w:rsidR="00666C33" w:rsidRDefault="00666C33" w:rsidP="00666C33">
            <w:pPr>
              <w:pStyle w:val="Bullet"/>
              <w:ind w:left="425"/>
            </w:pPr>
            <w:r>
              <w:t xml:space="preserve">Right click within the Metadata group box to display a menu of </w:t>
            </w:r>
            <w:ins w:id="811" w:author="Peter" w:date="2013-05-08T09:19:00Z">
              <w:r>
                <w:t>Metadata Attributes</w:t>
              </w:r>
            </w:ins>
            <w:del w:id="812" w:author="Peter" w:date="2013-05-08T09:19:00Z">
              <w:r>
                <w:delText>items</w:delText>
              </w:r>
            </w:del>
            <w:r>
              <w:t xml:space="preserve"> that can be added to this Metadata group. Click on the Metadata </w:t>
            </w:r>
            <w:ins w:id="813" w:author="Peter" w:date="2013-05-08T09:19:00Z">
              <w:r>
                <w:t>Attribute</w:t>
              </w:r>
            </w:ins>
            <w:del w:id="814" w:author="Peter" w:date="2013-05-08T09:19:00Z">
              <w:r>
                <w:delText>item</w:delText>
              </w:r>
            </w:del>
            <w:r>
              <w:t xml:space="preserve"> to be added back.</w:t>
            </w:r>
          </w:p>
          <w:p w:rsidR="00666C33" w:rsidRDefault="00666C33" w:rsidP="00666C33">
            <w:pPr>
              <w:pStyle w:val="Bullet"/>
              <w:ind w:left="425"/>
            </w:pPr>
            <w:r>
              <w:t xml:space="preserve">Entry the value you require for this Metadata </w:t>
            </w:r>
            <w:ins w:id="815" w:author="Peter" w:date="2013-05-08T09:19:00Z">
              <w:r>
                <w:t>Attribute</w:t>
              </w:r>
            </w:ins>
            <w:del w:id="816"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Pr="00BE3829">
              <w:rPr>
                <w:rStyle w:val="ActionButton"/>
              </w:rPr>
              <w:t>Update</w:t>
            </w:r>
            <w:r>
              <w:t xml:space="preserve"> button to write this change back to the database.</w:t>
            </w:r>
          </w:p>
        </w:tc>
      </w:tr>
    </w:tbl>
    <w:p w:rsidR="008D475E" w:rsidRDefault="00B1220E" w:rsidP="00AE7011">
      <w:pPr>
        <w:pStyle w:val="Warning"/>
        <w:rPr>
          <w:del w:id="817" w:author="Peter" w:date="2013-05-08T09:19:00Z"/>
        </w:rPr>
      </w:pPr>
      <w:del w:id="818"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4B4EE6">
      <w:pPr>
        <w:pStyle w:val="Heading4"/>
        <w:numPr>
          <w:ilvl w:val="3"/>
          <w:numId w:val="25"/>
        </w:numPr>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19" w:author="Peter" w:date="2013-05-08T09:19:00Z">
        <w:r w:rsidR="003479CF">
          <w:t>select multiple</w:t>
        </w:r>
      </w:ins>
      <w:del w:id="820" w:author="Peter" w:date="2013-05-08T09:19:00Z">
        <w:r w:rsidR="00D61320">
          <w:delText>add a Spectrum to the set of selected</w:delText>
        </w:r>
      </w:del>
      <w:r w:rsidR="00D61320">
        <w:t xml:space="preserve"> Spectra by holding the Control key while clicking on </w:t>
      </w:r>
      <w:ins w:id="821" w:author="Peter" w:date="2013-05-08T09:19:00Z">
        <w:r w:rsidR="003479CF">
          <w:t>each</w:t>
        </w:r>
        <w:r w:rsidR="00D61320">
          <w:t xml:space="preserve"> </w:t>
        </w:r>
        <w:r w:rsidR="003479CF">
          <w:t>additional</w:t>
        </w:r>
      </w:ins>
      <w:del w:id="822" w:author="Peter" w:date="2013-05-08T09:19:00Z">
        <w:r w:rsidR="00D61320">
          <w:delText>the</w:delText>
        </w:r>
      </w:del>
      <w:r w:rsidR="00D61320">
        <w:t xml:space="preserve"> Spectrum</w:t>
      </w:r>
      <w:ins w:id="823" w:author="Peter" w:date="2013-05-08T09:19:00Z">
        <w:r w:rsidR="003479CF">
          <w:t xml:space="preserve"> to be selected</w:t>
        </w:r>
      </w:ins>
      <w:r w:rsidR="00D61320">
        <w:t>. It is</w:t>
      </w:r>
      <w:ins w:id="824"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25" w:author="Peter" w:date="2013-05-08T09:19:00Z">
        <w:r w:rsidR="003479CF">
          <w:t xml:space="preserve">. </w:t>
        </w:r>
        <w:r w:rsidR="003479CF" w:rsidRPr="003479CF">
          <w:rPr>
            <w:rStyle w:val="DocActionChar"/>
          </w:rPr>
          <w:t>%%% But what about Mac?</w:t>
        </w:r>
        <w:r w:rsidR="003479CF" w:rsidRPr="003479CF">
          <w:t>)</w:t>
        </w:r>
      </w:ins>
      <w:del w:id="826" w:author="Peter" w:date="2013-05-08T09:19:00Z">
        <w:r w:rsidR="00D61320">
          <w:delText>.)</w:delText>
        </w:r>
      </w:del>
      <w:r w:rsidR="00D61320">
        <w:t xml:space="preserve"> The operations </w:t>
      </w:r>
      <w:ins w:id="827" w:author="Peter" w:date="2013-05-08T09:19:00Z">
        <w:r w:rsidR="003479CF">
          <w:t>in the preceding section</w:t>
        </w:r>
      </w:ins>
      <w:del w:id="828"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29" w:author="Peter" w:date="2013-05-08T09:19:00Z">
        <w:r>
          <w:t>no</w:t>
        </w:r>
        <w:r w:rsidR="003479CF">
          <w:t>d</w:t>
        </w:r>
        <w:r>
          <w:t>es</w:t>
        </w:r>
      </w:ins>
      <w:del w:id="830" w:author="Peter" w:date="2013-05-08T09:19:00Z">
        <w:r>
          <w:delText>notes</w:delText>
        </w:r>
      </w:del>
      <w:r>
        <w:t xml:space="preserve"> in the Campaign </w:t>
      </w:r>
      <w:ins w:id="831" w:author="Peter" w:date="2013-05-08T09:19:00Z">
        <w:r w:rsidR="003479CF">
          <w:t>hierarchy</w:t>
        </w:r>
      </w:ins>
      <w:del w:id="832"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onfusing result. </w:t>
      </w:r>
    </w:p>
    <w:p w:rsidR="003B29B2" w:rsidRDefault="003B29B2" w:rsidP="003B29B2">
      <w:pPr>
        <w:pStyle w:val="Heading2"/>
      </w:pPr>
      <w:bookmarkStart w:id="833" w:name="_Toc355280385"/>
      <w:bookmarkStart w:id="834" w:name="_Ref356551623"/>
      <w:bookmarkStart w:id="835" w:name="_Ref356551635"/>
      <w:bookmarkStart w:id="836" w:name="_Toc356807312"/>
      <w:r>
        <w:t>Uploading Metadata from Excel files</w:t>
      </w:r>
      <w:bookmarkEnd w:id="833"/>
      <w:bookmarkEnd w:id="834"/>
      <w:bookmarkEnd w:id="835"/>
      <w:bookmarkEnd w:id="836"/>
    </w:p>
    <w:p w:rsidR="003B29B2" w:rsidRDefault="003B29B2" w:rsidP="003B29B2">
      <w:pPr>
        <w:pStyle w:val="DocAction"/>
      </w:pPr>
      <w:r>
        <w:t>%%% I can’t get this function to actually load anything, even though it claims to have done it. Inspecting the spectra after loading shows that no new Metadata exists.  JIRA Issue DC10-179.</w:t>
      </w:r>
    </w:p>
    <w:p w:rsidR="003B29B2" w:rsidRDefault="003B29B2" w:rsidP="003B29B2">
      <w:pPr>
        <w:pStyle w:val="DocAction"/>
      </w:pPr>
      <w:r>
        <w:t>%%% Presumably this function creates one Entity/Attribute/Value record for every value it reads and assigns it to just one Spectrum. Not very efficient. Will this create a performance problem if there are large amounts of uploaded data? Is a warning needed in the manual?</w:t>
      </w:r>
    </w:p>
    <w:p w:rsidR="003B29B2" w:rsidRDefault="003B29B2" w:rsidP="003B29B2">
      <w:pPr>
        <w:pStyle w:val="DocAction"/>
      </w:pPr>
      <w:r>
        <w:t>%%%% Second file gives a matching between column names in the first Excel file, and the attribute names within Specchio. See example files – ask Nick.</w:t>
      </w:r>
    </w:p>
    <w:p w:rsidR="003B29B2" w:rsidRPr="005D7D09" w:rsidRDefault="003B29B2" w:rsidP="003B29B2">
      <w:pPr>
        <w:pStyle w:val="DocAction"/>
      </w:pPr>
      <w:r>
        <w:t>%%% Does this support CSV too? It’s probably same as other Excel load options in Specchio as it will use the same library. It appears it can’t handle .xlsx files.</w:t>
      </w:r>
    </w:p>
    <w:p w:rsidR="003B29B2" w:rsidRDefault="003B29B2" w:rsidP="003B29B2">
      <w:pPr>
        <w:pStyle w:val="Body"/>
      </w:pPr>
      <w:r>
        <w:t xml:space="preserve">Specchio supports uploading Metadata to your Campaign from files saved as </w:t>
      </w:r>
      <w:r w:rsidRPr="001E298F">
        <w:t>Excel 95, 97, 2000,</w:t>
      </w:r>
      <w:r>
        <w:t xml:space="preserve"> </w:t>
      </w:r>
      <w:r w:rsidRPr="001E298F">
        <w:t>XP, and 2003</w:t>
      </w:r>
      <w:r>
        <w:t xml:space="preserve"> formats.</w:t>
      </w:r>
    </w:p>
    <w:p w:rsidR="003B29B2" w:rsidRDefault="003B29B2" w:rsidP="003B29B2">
      <w:pPr>
        <w:pStyle w:val="Body"/>
      </w:pPr>
      <w:r>
        <w:t xml:space="preserve">Specchio reads the Excel file one row at a time, matching the data in a designated column to a selected data item in the spectra from the Campaign to which you are uploading. The remaining data in that row are then set into designated Metadata fields for the matched spectrum. The matching process is performed using regular expressions. (See </w:t>
      </w:r>
      <w:r w:rsidRPr="007B4B5E">
        <w:rPr>
          <w:rStyle w:val="CrossReference"/>
        </w:rPr>
        <w:t xml:space="preserve">Appendix </w:t>
      </w:r>
      <w:fldSimple w:instr=" REF _Ref353800559 \r \h  \* MERGEFORMAT ">
        <w:r w:rsidR="00E47832" w:rsidRPr="00E47832">
          <w:rPr>
            <w:rStyle w:val="CrossReference"/>
          </w:rPr>
          <w:t>14</w:t>
        </w:r>
      </w:fldSimple>
      <w:r w:rsidRPr="007B4B5E">
        <w:rPr>
          <w:rStyle w:val="CrossReference"/>
        </w:rPr>
        <w:t xml:space="preserve"> </w:t>
      </w:r>
      <w:fldSimple w:instr=" REF _Ref353800559 \h  \* MERGEFORMAT ">
        <w:r w:rsidR="00E47832" w:rsidRPr="00E47832">
          <w:rPr>
            <w:rStyle w:val="CrossReference"/>
          </w:rPr>
          <w:t xml:space="preserve">Regular Expressions </w:t>
        </w:r>
      </w:fldSimple>
      <w:r>
        <w:t xml:space="preserve"> for information on regular expressions.)</w:t>
      </w:r>
    </w:p>
    <w:p w:rsidR="003B29B2" w:rsidRDefault="003B29B2" w:rsidP="003B29B2">
      <w:pPr>
        <w:pStyle w:val="Body"/>
      </w:pPr>
      <w:r>
        <w:t>Metadata Excel files must conform to the following conventions in order to be loaded correctly.</w:t>
      </w:r>
    </w:p>
    <w:p w:rsidR="003B29B2" w:rsidRDefault="003B29B2" w:rsidP="003B29B2">
      <w:pPr>
        <w:pStyle w:val="Bullet"/>
      </w:pPr>
      <w:r>
        <w:t>The first row must be a column heading row. It will be displayed during the upload process, but it will not be uploaded.</w:t>
      </w:r>
    </w:p>
    <w:p w:rsidR="003B29B2" w:rsidRDefault="003B29B2" w:rsidP="003B29B2">
      <w:pPr>
        <w:pStyle w:val="Bullet"/>
      </w:pPr>
      <w:r>
        <w:t>Each subsequent row must contain data which will be uploaded as Metadata to one spectrum.</w:t>
      </w:r>
    </w:p>
    <w:p w:rsidR="003B29B2" w:rsidRDefault="003B29B2" w:rsidP="003B29B2">
      <w:pPr>
        <w:pStyle w:val="Bullet"/>
      </w:pPr>
      <w:r>
        <w:t>One column, identified at upload time, will be used to match some existing Metadata element to identify the spectrum to which the new Metadata in that row will be applied.</w:t>
      </w:r>
    </w:p>
    <w:p w:rsidR="003B29B2" w:rsidRDefault="003B29B2" w:rsidP="003B29B2">
      <w:pPr>
        <w:pStyle w:val="Bullet"/>
      </w:pPr>
      <w:r>
        <w:t>Other columns contain the Metadata that will be uploaded.</w:t>
      </w:r>
    </w:p>
    <w:p w:rsidR="003B29B2" w:rsidRDefault="003B29B2" w:rsidP="003B29B2">
      <w:pPr>
        <w:pStyle w:val="Bullet"/>
      </w:pPr>
      <w:r>
        <w:t>Columns can be ignored during the upload process.</w:t>
      </w:r>
    </w:p>
    <w:p w:rsidR="003B29B2" w:rsidRDefault="003B29B2" w:rsidP="003B29B2">
      <w:pPr>
        <w:pStyle w:val="Body"/>
      </w:pPr>
      <w:r>
        <w:t xml:space="preserve">If you wish to use Auto-Matching of Elements and Columns, then you need to prepare an additional Excel file. This file </w:t>
      </w:r>
      <w:r w:rsidRPr="00182987">
        <w:rPr>
          <w:rStyle w:val="DocActionChar"/>
        </w:rPr>
        <w:t>%%% what is it for and what is its structure</w:t>
      </w:r>
      <w:r>
        <w:rPr>
          <w:rStyle w:val="DocActionChar"/>
        </w:rPr>
        <w:t>?</w:t>
      </w:r>
    </w:p>
    <w:p w:rsidR="003B29B2" w:rsidRDefault="003B29B2" w:rsidP="003B29B2">
      <w:pPr>
        <w:pStyle w:val="Body"/>
      </w:pPr>
      <w:r>
        <w:t>To upload Metadata, create and save an Excel file containing the Metadata to upload. Then follow these steps.</w:t>
      </w:r>
    </w:p>
    <w:p w:rsidR="003B29B2" w:rsidRDefault="003B29B2" w:rsidP="003B29B2">
      <w:pPr>
        <w:pStyle w:val="Bullet"/>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3B29B2" w:rsidRPr="00EB49E0" w:rsidRDefault="003B29B2" w:rsidP="003B29B2">
      <w:pPr>
        <w:pStyle w:val="FigureIndented"/>
      </w:pPr>
      <w:r w:rsidRPr="00EB49E0">
        <w:rPr>
          <w:lang w:val="en-AU"/>
        </w:rPr>
        <w:drawing>
          <wp:inline distT="0" distB="0" distL="0" distR="0">
            <wp:extent cx="4451350" cy="2621200"/>
            <wp:effectExtent l="19050" t="0" r="635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3B29B2" w:rsidRPr="006E6A31" w:rsidRDefault="003B29B2" w:rsidP="003B29B2">
      <w:pPr>
        <w:pStyle w:val="CaptionIndented"/>
      </w:pPr>
      <w:r w:rsidRPr="006E6A31">
        <w:t xml:space="preserve">Figure </w:t>
      </w:r>
      <w:fldSimple w:instr=" SEQ Figure \* ARABIC ">
        <w:r w:rsidR="00E47832">
          <w:rPr>
            <w:noProof/>
          </w:rPr>
          <w:t>31</w:t>
        </w:r>
      </w:fldSimple>
      <w:r w:rsidRPr="006E6A31">
        <w:t>: Metadata upload initiation dialog</w:t>
      </w:r>
    </w:p>
    <w:p w:rsidR="003B29B2" w:rsidRDefault="003B29B2" w:rsidP="003B29B2">
      <w:pPr>
        <w:pStyle w:val="Bullet"/>
      </w:pPr>
      <w:r>
        <w:t>Click on the Campaign to which you want the Metadata to be uploaded to highlight it. (It is important to select the Campaign before opening the file, because the loading parameters are set up based on this Campaign as the file is read. The file cannot be uploaded if the Campaign is selected after opening the file.)</w:t>
      </w:r>
    </w:p>
    <w:p w:rsidR="003B29B2" w:rsidRDefault="003B29B2" w:rsidP="003B29B2">
      <w:pPr>
        <w:pStyle w:val="Bullet"/>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Excel file you have previously prepared and Open it. The file will be read and the dialog will be augmented and appear similar to the following.</w:t>
      </w:r>
    </w:p>
    <w:p w:rsidR="003B29B2" w:rsidRDefault="003B29B2" w:rsidP="003B29B2">
      <w:pPr>
        <w:pStyle w:val="FigureIndented"/>
      </w:pPr>
      <w:r>
        <w:rPr>
          <w:lang w:val="en-AU"/>
        </w:rPr>
        <w:drawing>
          <wp:inline distT="0" distB="0" distL="0" distR="0">
            <wp:extent cx="5155292" cy="4176867"/>
            <wp:effectExtent l="19050" t="0" r="7258" b="0"/>
            <wp:docPr id="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a:stretch>
                      <a:fillRect/>
                    </a:stretch>
                  </pic:blipFill>
                  <pic:spPr bwMode="auto">
                    <a:xfrm>
                      <a:off x="0" y="0"/>
                      <a:ext cx="5155380" cy="4176938"/>
                    </a:xfrm>
                    <a:prstGeom prst="rect">
                      <a:avLst/>
                    </a:prstGeom>
                    <a:noFill/>
                    <a:ln w="9525">
                      <a:noFill/>
                      <a:miter lim="800000"/>
                      <a:headEnd/>
                      <a:tailEnd/>
                    </a:ln>
                  </pic:spPr>
                </pic:pic>
              </a:graphicData>
            </a:graphic>
          </wp:inline>
        </w:drawing>
      </w:r>
    </w:p>
    <w:p w:rsidR="003B29B2" w:rsidRDefault="003B29B2" w:rsidP="003B29B2">
      <w:pPr>
        <w:pStyle w:val="FigureIndented"/>
      </w:pPr>
      <w:r>
        <w:t xml:space="preserve">Figure </w:t>
      </w:r>
      <w:fldSimple w:instr=" SEQ Figure \* ARABIC ">
        <w:r w:rsidR="00E47832">
          <w:t>32</w:t>
        </w:r>
      </w:fldSimple>
      <w:r>
        <w:t>: Metadata upload dialog after file open</w:t>
      </w:r>
    </w:p>
    <w:p w:rsidR="003B29B2" w:rsidRPr="006E6A31" w:rsidRDefault="003B29B2" w:rsidP="003B29B2">
      <w:pPr>
        <w:pStyle w:val="BulletFollowing"/>
      </w:pPr>
      <w:r w:rsidRPr="006E6A31">
        <w:t>There will now be three panels in this view:</w:t>
      </w:r>
    </w:p>
    <w:p w:rsidR="003B29B2" w:rsidRDefault="003B29B2" w:rsidP="003B29B2">
      <w:pPr>
        <w:pStyle w:val="BulletHangingIndent"/>
      </w:pPr>
      <w:r>
        <w:t>Left</w:t>
      </w:r>
      <w:r>
        <w:tab/>
        <w:t>The Campaign browsing panel as previously displayed</w:t>
      </w:r>
    </w:p>
    <w:p w:rsidR="003B29B2" w:rsidRDefault="003B29B2" w:rsidP="003B29B2">
      <w:pPr>
        <w:pStyle w:val="BulletHangingIndent"/>
      </w:pPr>
      <w:r>
        <w:t>Centre</w:t>
      </w:r>
      <w:r>
        <w:tab/>
        <w:t xml:space="preserve">A parameter panel, which also lists some details from this Campaign, including a list of its Spectra in the </w:t>
      </w:r>
      <w:r w:rsidRPr="002979B3">
        <w:rPr>
          <w:rStyle w:val="GUIWord"/>
        </w:rPr>
        <w:t>Matching Details</w:t>
      </w:r>
      <w:r>
        <w:t xml:space="preserve"> box</w:t>
      </w:r>
    </w:p>
    <w:p w:rsidR="003B29B2" w:rsidRDefault="003B29B2" w:rsidP="003B29B2">
      <w:pPr>
        <w:pStyle w:val="BulletHangingIndent"/>
      </w:pPr>
      <w:r>
        <w:t xml:space="preserve">Right </w:t>
      </w:r>
      <w:r>
        <w:tab/>
        <w:t xml:space="preserve">The </w:t>
      </w:r>
      <w:r w:rsidRPr="00896861">
        <w:rPr>
          <w:rStyle w:val="GUIWord"/>
        </w:rPr>
        <w:t>Matching &amp; Element Assignment Control</w:t>
      </w:r>
      <w:r>
        <w:t xml:space="preserve"> panel, which shows the content of your Excel file and allows you to identify how each column will be processed</w:t>
      </w:r>
    </w:p>
    <w:p w:rsidR="003B29B2" w:rsidRDefault="003B29B2" w:rsidP="003B29B2">
      <w:pPr>
        <w:pStyle w:val="Bullet"/>
      </w:pPr>
      <w:r>
        <w:t xml:space="preserve">Optionally, if you wish to use Element – Column Auto-Matching, select </w:t>
      </w:r>
      <w:r w:rsidRPr="00FF4A4A">
        <w:rPr>
          <w:rStyle w:val="GUIWord"/>
        </w:rPr>
        <w:t>File</w:t>
      </w:r>
      <w:r>
        <w:t xml:space="preserve"> and </w:t>
      </w:r>
      <w:r w:rsidRPr="00FF4A4A">
        <w:rPr>
          <w:rStyle w:val="GUIWord"/>
        </w:rPr>
        <w:t>Open</w:t>
      </w:r>
      <w:r>
        <w:rPr>
          <w:rStyle w:val="GUIWord"/>
        </w:rPr>
        <w:t xml:space="preserve"> Column Element Matching F</w:t>
      </w:r>
      <w:r w:rsidRPr="00FF4A4A">
        <w:rPr>
          <w:rStyle w:val="GUIWord"/>
        </w:rPr>
        <w:t>ile...</w:t>
      </w:r>
      <w:r>
        <w:t xml:space="preserve"> from the menu bar on this screen. A standard file selection dialog will be displayed. Browse to the Excel file you have previously prepared and Open it. The name of this file will appear in the </w:t>
      </w:r>
      <w:r w:rsidRPr="00182987">
        <w:rPr>
          <w:rStyle w:val="GUIWord"/>
        </w:rPr>
        <w:t>Element – Column Auto-</w:t>
      </w:r>
      <w:r>
        <w:rPr>
          <w:rStyle w:val="GUIWord"/>
        </w:rPr>
        <w:t>M</w:t>
      </w:r>
      <w:r w:rsidRPr="00182987">
        <w:rPr>
          <w:rStyle w:val="GUIWord"/>
        </w:rPr>
        <w:t>atching</w:t>
      </w:r>
      <w:r>
        <w:t xml:space="preserve"> box in the centre panel, and the </w:t>
      </w:r>
      <w:r w:rsidRPr="00182987">
        <w:rPr>
          <w:rStyle w:val="ActionButton"/>
        </w:rPr>
        <w:t>Apply Auto-Matching</w:t>
      </w:r>
      <w:r>
        <w:t xml:space="preserve"> button will be activated.</w:t>
      </w:r>
    </w:p>
    <w:p w:rsidR="003B29B2" w:rsidRDefault="003B29B2" w:rsidP="003B29B2">
      <w:pPr>
        <w:pStyle w:val="Bullet"/>
      </w:pPr>
      <w:r>
        <w:t>In the right hand panel, review the data. Correct any values you wish by double clicking on them and entering your modified value.</w:t>
      </w:r>
    </w:p>
    <w:p w:rsidR="003B29B2" w:rsidRDefault="003B29B2" w:rsidP="003B29B2">
      <w:pPr>
        <w:pStyle w:val="Bullet"/>
      </w:pPr>
      <w:r>
        <w:t xml:space="preserve">In the right hand panel, identify the Excel file column that will be used to select the spectrum into which each row of the Excel will be uploaded. Set the top dropdown box in this column to show </w:t>
      </w:r>
      <w:r w:rsidRPr="00FF4A4A">
        <w:rPr>
          <w:rStyle w:val="GUIWord"/>
        </w:rPr>
        <w:t>Matching Column</w:t>
      </w:r>
      <w:r>
        <w:t xml:space="preserve">. The top dropdown box for all the other columns must be left showing </w:t>
      </w:r>
      <w:r w:rsidRPr="00FF4A4A">
        <w:rPr>
          <w:rStyle w:val="GUIWord"/>
        </w:rPr>
        <w:t>NIL</w:t>
      </w:r>
      <w:r>
        <w:t>.</w:t>
      </w:r>
    </w:p>
    <w:p w:rsidR="003B29B2" w:rsidRDefault="003B29B2" w:rsidP="003B29B2">
      <w:pPr>
        <w:pStyle w:val="Bullet"/>
      </w:pPr>
      <w:r>
        <w:t xml:space="preserve">In the Matching Column you have just identified, use the second dropdown list to select the category from which you want the matching metadata item to be chosen. (Note that </w:t>
      </w:r>
      <w:r w:rsidRPr="00A47AC6">
        <w:rPr>
          <w:rStyle w:val="GUIWord"/>
        </w:rPr>
        <w:t>File name</w:t>
      </w:r>
      <w:r>
        <w:t xml:space="preserve"> is under </w:t>
      </w:r>
      <w:r w:rsidRPr="00A47AC6">
        <w:rPr>
          <w:rStyle w:val="GUIWord"/>
        </w:rPr>
        <w:t>General</w:t>
      </w:r>
      <w:r>
        <w:t xml:space="preserve">.) Verify that the Matching Details box in the centre panel updates to show the </w:t>
      </w:r>
      <w:r w:rsidRPr="002979B3">
        <w:rPr>
          <w:rStyle w:val="GUIWord"/>
        </w:rPr>
        <w:t>Number of matches</w:t>
      </w:r>
      <w:r>
        <w:t xml:space="preserve"> that you expect.</w:t>
      </w:r>
    </w:p>
    <w:p w:rsidR="003B29B2" w:rsidRDefault="003B29B2" w:rsidP="003B29B2">
      <w:pPr>
        <w:pStyle w:val="Bullet"/>
      </w:pPr>
      <w:r>
        <w:t>In the Matching Column, then select the metadata item which will be used to match.</w:t>
      </w:r>
    </w:p>
    <w:p w:rsidR="003B29B2" w:rsidRDefault="003B29B2" w:rsidP="003B29B2">
      <w:pPr>
        <w:pStyle w:val="Bullet"/>
      </w:pPr>
      <w:r>
        <w:t xml:space="preserve">In each of the other columns that you wish to upload, use the second and third questions to identify the metadata item which will be loaded with that data. If you leave the third question for any column set to </w:t>
      </w:r>
      <w:r w:rsidRPr="00C8775B">
        <w:rPr>
          <w:rStyle w:val="GUIWord"/>
        </w:rPr>
        <w:t>NIL</w:t>
      </w:r>
      <w:r>
        <w:t>, that data in that column will be not be uploaded.</w:t>
      </w:r>
    </w:p>
    <w:p w:rsidR="003B29B2" w:rsidRDefault="003B29B2" w:rsidP="003B29B2">
      <w:pPr>
        <w:pStyle w:val="BulletFollowing"/>
      </w:pPr>
      <w:r>
        <w:t xml:space="preserve">As you update the answers to these questions, various values in the centre panel will change to reflect your selections. In particular, the numbers in the </w:t>
      </w:r>
      <w:r w:rsidRPr="00C8775B">
        <w:rPr>
          <w:rStyle w:val="GUIWord"/>
        </w:rPr>
        <w:t>Assignment Details</w:t>
      </w:r>
      <w:r>
        <w:t xml:space="preserve"> box will change.</w:t>
      </w:r>
    </w:p>
    <w:p w:rsidR="003B29B2" w:rsidRDefault="003B29B2" w:rsidP="003B29B2">
      <w:pPr>
        <w:pStyle w:val="Bullet"/>
      </w:pPr>
      <w:r>
        <w:t>If you wish to augment the regular expression matching strings that will be used for matching the contents of Matching Column you have selected, you can add strings that will be joined before and after the string read from your Excel file prior to its use for matching. Enter the strings into the REGEX start and REGEX end fields of the REGEX bos in the centre panel. The resulting matching string taken from the first data line of your Excel file will be shown in this box as an example.</w:t>
      </w:r>
    </w:p>
    <w:p w:rsidR="003B29B2" w:rsidRPr="00CE752C" w:rsidRDefault="003B29B2" w:rsidP="003B29B2">
      <w:pPr>
        <w:pStyle w:val="Bullet"/>
        <w:rPr>
          <w:rStyle w:val="DocActionChar"/>
          <w:i w:val="0"/>
          <w:color w:val="auto"/>
        </w:rPr>
      </w:pPr>
      <w:r>
        <w:t xml:space="preserve">Click on the </w:t>
      </w:r>
      <w:r w:rsidRPr="00C8775B">
        <w:rPr>
          <w:rStyle w:val="ActionButton"/>
        </w:rPr>
        <w:t>Insert selected metadata</w:t>
      </w:r>
      <w:r>
        <w:t xml:space="preserve"> button in the left panel to cause the metadata to be loaded. </w:t>
      </w:r>
      <w:r w:rsidRPr="00CE752C">
        <w:rPr>
          <w:rStyle w:val="DocActionChar"/>
        </w:rPr>
        <w:t>(%%% How do you know it did it correctly? Why doesn’t the dialog exit? What happens when you change the values in the Spectrum column of the Matching Details box?</w:t>
      </w:r>
      <w:r>
        <w:rPr>
          <w:rStyle w:val="DocActionChar"/>
        </w:rPr>
        <w:t xml:space="preserve"> What happens if you change them all to the same, or to values for which there are no spectra? Is it a catastrophe if you click Insert selected metadata again?</w:t>
      </w:r>
      <w:r w:rsidRPr="00CE752C">
        <w:rPr>
          <w:rStyle w:val="DocActionChar"/>
        </w:rPr>
        <w:t>)</w:t>
      </w:r>
    </w:p>
    <w:p w:rsidR="003B29B2" w:rsidRPr="00C8775B" w:rsidRDefault="003B29B2" w:rsidP="003B29B2">
      <w:pPr>
        <w:pStyle w:val="Bullet"/>
      </w:pPr>
      <w:r>
        <w:t>Close the Metadata upload dialog by clicking on the usual window close control for your operating system.</w:t>
      </w:r>
    </w:p>
    <w:p w:rsidR="00B1220E" w:rsidRPr="00B1220E" w:rsidRDefault="00B1220E" w:rsidP="00B1220E">
      <w:pPr>
        <w:pStyle w:val="Body"/>
        <w:rPr>
          <w:del w:id="837" w:author="Peter" w:date="2013-05-08T09:19:00Z"/>
        </w:rPr>
      </w:pPr>
      <w:bookmarkStart w:id="838" w:name="_Toc356807313"/>
      <w:bookmarkEnd w:id="838"/>
    </w:p>
    <w:p w:rsidR="000400EA" w:rsidRDefault="000400EA" w:rsidP="000400EA">
      <w:pPr>
        <w:spacing w:before="100" w:beforeAutospacing="1" w:after="100" w:afterAutospacing="1"/>
        <w:rPr>
          <w:del w:id="839" w:author="Peter" w:date="2013-05-08T09:19:00Z"/>
          <w:rFonts w:ascii="Arial" w:hAnsi="Arial" w:cs="Arial"/>
          <w:color w:val="222222"/>
          <w:sz w:val="14"/>
          <w:szCs w:val="14"/>
          <w:lang w:val="en-AU" w:eastAsia="ja-JP"/>
        </w:rPr>
      </w:pPr>
      <w:del w:id="840" w:author="Peter" w:date="2013-05-08T09:19:00Z">
        <w:r>
          <w:rPr>
            <w:rFonts w:ascii="Arial" w:hAnsi="Arial" w:cs="Arial"/>
            <w:color w:val="222222"/>
            <w:sz w:val="14"/>
            <w:szCs w:val="14"/>
            <w:lang w:val="en-AU" w:eastAsia="ja-JP"/>
          </w:rPr>
          <w:delText>From JIRA DC10-164, Nick says...</w:delText>
        </w:r>
        <w:bookmarkStart w:id="841" w:name="_Toc356807314"/>
        <w:bookmarkEnd w:id="841"/>
      </w:del>
    </w:p>
    <w:p w:rsidR="000400EA" w:rsidRPr="000400EA" w:rsidRDefault="000400EA" w:rsidP="000400EA">
      <w:pPr>
        <w:spacing w:before="100" w:beforeAutospacing="1" w:after="100" w:afterAutospacing="1"/>
        <w:rPr>
          <w:del w:id="842" w:author="Peter" w:date="2013-05-08T09:19:00Z"/>
          <w:rFonts w:ascii="Arial" w:hAnsi="Arial" w:cs="Arial"/>
          <w:color w:val="222222"/>
          <w:sz w:val="14"/>
          <w:szCs w:val="14"/>
          <w:lang w:val="en-AU" w:eastAsia="ja-JP"/>
        </w:rPr>
      </w:pPr>
      <w:del w:id="843"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44" w:name="_Toc356807315"/>
        <w:bookmarkEnd w:id="844"/>
      </w:del>
    </w:p>
    <w:p w:rsidR="000400EA" w:rsidRPr="000400EA" w:rsidRDefault="000400EA" w:rsidP="004B4EE6">
      <w:pPr>
        <w:numPr>
          <w:ilvl w:val="0"/>
          <w:numId w:val="24"/>
        </w:numPr>
        <w:spacing w:before="100" w:beforeAutospacing="1" w:after="100" w:afterAutospacing="1"/>
        <w:ind w:left="891"/>
        <w:rPr>
          <w:del w:id="845" w:author="Peter" w:date="2013-05-08T09:19:00Z"/>
          <w:rFonts w:ascii="Arial" w:hAnsi="Arial" w:cs="Arial"/>
          <w:color w:val="222222"/>
          <w:sz w:val="14"/>
          <w:szCs w:val="14"/>
          <w:lang w:val="en-AU" w:eastAsia="ja-JP"/>
        </w:rPr>
      </w:pPr>
      <w:del w:id="846" w:author="Peter" w:date="2013-05-08T09:19:00Z">
        <w:r w:rsidRPr="000400EA">
          <w:rPr>
            <w:rFonts w:ascii="Arial" w:hAnsi="Arial" w:cs="Arial"/>
            <w:color w:val="222222"/>
            <w:sz w:val="14"/>
            <w:szCs w:val="14"/>
            <w:lang w:val="en-AU" w:eastAsia="ja-JP"/>
          </w:rPr>
          <w:delText>the cursor keys, delete and backspace can be used in any field</w:delText>
        </w:r>
        <w:bookmarkStart w:id="847" w:name="_Toc356807316"/>
        <w:bookmarkEnd w:id="847"/>
      </w:del>
    </w:p>
    <w:p w:rsidR="000400EA" w:rsidRPr="000400EA" w:rsidRDefault="000400EA" w:rsidP="004B4EE6">
      <w:pPr>
        <w:numPr>
          <w:ilvl w:val="0"/>
          <w:numId w:val="24"/>
        </w:numPr>
        <w:spacing w:before="100" w:beforeAutospacing="1" w:after="100" w:afterAutospacing="1"/>
        <w:ind w:left="891"/>
        <w:rPr>
          <w:del w:id="848" w:author="Peter" w:date="2013-05-08T09:19:00Z"/>
          <w:rFonts w:ascii="Arial" w:hAnsi="Arial" w:cs="Arial"/>
          <w:color w:val="222222"/>
          <w:sz w:val="14"/>
          <w:szCs w:val="14"/>
          <w:lang w:val="en-AU" w:eastAsia="ja-JP"/>
        </w:rPr>
      </w:pPr>
      <w:del w:id="849" w:author="Peter" w:date="2013-05-08T09:19:00Z">
        <w:r w:rsidRPr="000400EA">
          <w:rPr>
            <w:rFonts w:ascii="Arial" w:hAnsi="Arial" w:cs="Arial"/>
            <w:color w:val="222222"/>
            <w:sz w:val="14"/>
            <w:szCs w:val="14"/>
            <w:lang w:val="en-AU" w:eastAsia="ja-JP"/>
          </w:rPr>
          <w:delText>digits and the minus sign can be input into any numeric field</w:delText>
        </w:r>
        <w:bookmarkStart w:id="850" w:name="_Toc356807317"/>
        <w:bookmarkEnd w:id="850"/>
      </w:del>
    </w:p>
    <w:p w:rsidR="000400EA" w:rsidRPr="000400EA" w:rsidRDefault="000400EA" w:rsidP="004B4EE6">
      <w:pPr>
        <w:numPr>
          <w:ilvl w:val="0"/>
          <w:numId w:val="24"/>
        </w:numPr>
        <w:spacing w:before="100" w:beforeAutospacing="1" w:after="100" w:afterAutospacing="1"/>
        <w:ind w:left="891"/>
        <w:rPr>
          <w:del w:id="851" w:author="Peter" w:date="2013-05-08T09:19:00Z"/>
          <w:rFonts w:ascii="Arial" w:hAnsi="Arial" w:cs="Arial"/>
          <w:color w:val="222222"/>
          <w:sz w:val="14"/>
          <w:szCs w:val="14"/>
          <w:lang w:val="en-AU" w:eastAsia="ja-JP"/>
        </w:rPr>
      </w:pPr>
      <w:del w:id="852"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853" w:name="_Toc356807318"/>
        <w:bookmarkEnd w:id="853"/>
      </w:del>
    </w:p>
    <w:p w:rsidR="000400EA" w:rsidRPr="000400EA" w:rsidRDefault="000400EA" w:rsidP="004B4EE6">
      <w:pPr>
        <w:numPr>
          <w:ilvl w:val="0"/>
          <w:numId w:val="24"/>
        </w:numPr>
        <w:spacing w:before="100" w:beforeAutospacing="1" w:after="100" w:afterAutospacing="1"/>
        <w:ind w:left="891"/>
        <w:rPr>
          <w:del w:id="854" w:author="Peter" w:date="2013-05-08T09:19:00Z"/>
          <w:rFonts w:ascii="Arial" w:hAnsi="Arial" w:cs="Arial"/>
          <w:color w:val="222222"/>
          <w:sz w:val="14"/>
          <w:szCs w:val="14"/>
          <w:lang w:val="en-AU" w:eastAsia="ja-JP"/>
        </w:rPr>
      </w:pPr>
      <w:del w:id="855"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856" w:name="_Toc356807319"/>
        <w:bookmarkEnd w:id="856"/>
      </w:del>
    </w:p>
    <w:p w:rsidR="000400EA" w:rsidRPr="000400EA" w:rsidRDefault="000400EA" w:rsidP="004B4EE6">
      <w:pPr>
        <w:numPr>
          <w:ilvl w:val="0"/>
          <w:numId w:val="24"/>
        </w:numPr>
        <w:spacing w:before="100" w:beforeAutospacing="1" w:after="100" w:afterAutospacing="1"/>
        <w:ind w:left="891"/>
        <w:rPr>
          <w:del w:id="857" w:author="Peter" w:date="2013-05-08T09:19:00Z"/>
          <w:rFonts w:ascii="Arial" w:hAnsi="Arial" w:cs="Arial"/>
          <w:color w:val="222222"/>
          <w:sz w:val="14"/>
          <w:szCs w:val="14"/>
          <w:lang w:val="en-AU" w:eastAsia="ja-JP"/>
        </w:rPr>
      </w:pPr>
      <w:del w:id="858" w:author="Peter" w:date="2013-05-08T09:19:00Z">
        <w:r w:rsidRPr="000400EA">
          <w:rPr>
            <w:rFonts w:ascii="Arial" w:hAnsi="Arial" w:cs="Arial"/>
            <w:color w:val="222222"/>
            <w:sz w:val="14"/>
            <w:szCs w:val="14"/>
            <w:lang w:val="en-AU" w:eastAsia="ja-JP"/>
          </w:rPr>
          <w:delText>all number format exceptions are caught and handled</w:delText>
        </w:r>
        <w:bookmarkStart w:id="859" w:name="_Toc356807320"/>
        <w:bookmarkEnd w:id="859"/>
      </w:del>
    </w:p>
    <w:p w:rsidR="000400EA" w:rsidRPr="000400EA" w:rsidRDefault="000400EA" w:rsidP="000400EA">
      <w:pPr>
        <w:spacing w:before="100" w:beforeAutospacing="1" w:after="100" w:afterAutospacing="1"/>
        <w:rPr>
          <w:del w:id="860" w:author="Peter" w:date="2013-05-08T09:19:00Z"/>
          <w:rFonts w:ascii="Arial" w:hAnsi="Arial" w:cs="Arial"/>
          <w:color w:val="222222"/>
          <w:sz w:val="14"/>
          <w:szCs w:val="14"/>
          <w:lang w:val="en-AU" w:eastAsia="ja-JP"/>
        </w:rPr>
      </w:pPr>
      <w:del w:id="861"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862" w:name="_Toc356807321"/>
        <w:bookmarkEnd w:id="862"/>
      </w:del>
    </w:p>
    <w:p w:rsidR="000400EA" w:rsidRPr="000400EA" w:rsidRDefault="000400EA" w:rsidP="000400EA">
      <w:pPr>
        <w:rPr>
          <w:del w:id="863" w:author="Peter" w:date="2013-05-08T09:19:00Z"/>
        </w:rPr>
      </w:pPr>
      <w:bookmarkStart w:id="864" w:name="_Toc356807322"/>
      <w:bookmarkEnd w:id="864"/>
    </w:p>
    <w:p w:rsidR="003B29B2" w:rsidRPr="00084655" w:rsidRDefault="003B29B2" w:rsidP="000E3E59">
      <w:pPr>
        <w:pStyle w:val="Heading2"/>
      </w:pPr>
      <w:bookmarkStart w:id="865" w:name="_Ref356551679"/>
      <w:bookmarkStart w:id="866" w:name="_Toc356807323"/>
      <w:r w:rsidRPr="00084655">
        <w:t>Calculation of Sun Angles</w:t>
      </w:r>
      <w:bookmarkEnd w:id="865"/>
      <w:bookmarkEnd w:id="866"/>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3B29B2">
      <w:pPr>
        <w:pStyle w:val="Body"/>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 is correctly set in the Location group’s Latitude and Longitude Metadata Attributes.</w:t>
            </w:r>
          </w:p>
          <w:p w:rsidR="003B29B2" w:rsidRDefault="003B29B2" w:rsidP="003B29B2">
            <w:pPr>
              <w:pStyle w:val="ProcessStep"/>
            </w:pPr>
            <w:r>
              <w:t>Select Special Functions and Sun angle calculations from the menu in the Main Window.</w:t>
            </w:r>
          </w:p>
          <w:p w:rsidR="003B29B2" w:rsidRDefault="003B29B2" w:rsidP="003B29B2">
            <w:pPr>
              <w:pStyle w:val="Figure"/>
            </w:pPr>
            <w:r>
              <w:rPr>
                <w:lang w:val="en-AU"/>
              </w:rPr>
              <w:drawing>
                <wp:inline distT="0" distB="0" distL="0" distR="0">
                  <wp:extent cx="2369309" cy="3304475"/>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srcRect/>
                          <a:stretch>
                            <a:fillRect/>
                          </a:stretch>
                        </pic:blipFill>
                        <pic:spPr bwMode="auto">
                          <a:xfrm>
                            <a:off x="0" y="0"/>
                            <a:ext cx="2370724" cy="3306448"/>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E47832">
                <w:rPr>
                  <w:noProof/>
                </w:rPr>
                <w:t>33</w:t>
              </w:r>
            </w:fldSimple>
            <w:r w:rsidRPr="00084655">
              <w:t>: Sun Angle Calculation dialog</w:t>
            </w:r>
          </w:p>
          <w:p w:rsidR="003B29B2" w:rsidRDefault="003B29B2" w:rsidP="003B29B2">
            <w:pPr>
              <w:pStyle w:val="ProcessStep"/>
            </w:pPr>
            <w:r w:rsidRPr="00084655">
              <w:t xml:space="preserve">Select the spectra to be processed </w:t>
            </w:r>
            <w:r>
              <w:t>data hierarchy browser. A single spectrum or multiple spectra can be selec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67" w:name="_Ref157353485"/>
      <w:bookmarkStart w:id="868" w:name="_Toc356807324"/>
      <w:r w:rsidRPr="00D8645A">
        <w:t>Calculation of Goniometer Angles</w:t>
      </w:r>
      <w:bookmarkEnd w:id="867"/>
      <w:bookmarkEnd w:id="868"/>
    </w:p>
    <w:p w:rsidR="003B29B2" w:rsidRDefault="003B29B2" w:rsidP="006E1590">
      <w:pPr>
        <w:pStyle w:val="Body"/>
      </w:pPr>
      <w:r>
        <w:t xml:space="preserve">If a </w:t>
      </w:r>
      <w:r w:rsidR="006E1590">
        <w:t>set</w:t>
      </w:r>
      <w:r>
        <w:t xml:space="preserve"> of spectra ha</w:t>
      </w:r>
      <w:r w:rsidR="006E1590">
        <w:t>s</w:t>
      </w:r>
      <w:r>
        <w:t xml:space="preserve"> been captured in a standard way using a supported goniometer, the </w:t>
      </w:r>
      <w:r w:rsidR="006E1590">
        <w:t>sensor Zenith and Sensor Azimuth Metadata Attributes for these spectra 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69" w:name="_Ref97880617"/>
      <w:r>
        <w:t xml:space="preserve">Figure </w:t>
      </w:r>
      <w:fldSimple w:instr=" SEQ Figure \* ARABIC ">
        <w:r w:rsidR="00E47832">
          <w:rPr>
            <w:noProof/>
          </w:rPr>
          <w:t>34</w:t>
        </w:r>
      </w:fldSimple>
      <w:bookmarkEnd w:id="869"/>
      <w:r>
        <w:t>: Data capture sequence of the RSL FIGOS/LAGOS system</w:t>
      </w:r>
    </w:p>
    <w:p w:rsidR="003B29B2" w:rsidRPr="00084655" w:rsidRDefault="003B29B2" w:rsidP="006E1590">
      <w:pPr>
        <w:pStyle w:val="Body"/>
      </w:pPr>
      <w:r w:rsidRPr="00084655">
        <w:t>A full directional set consists of 66 spectr</w:t>
      </w:r>
      <w:r>
        <w:t>a. The routine expects a maximum</w:t>
      </w:r>
      <w:r w:rsidRPr="00084655">
        <w:t xml:space="preserve"> number of 66 spectra, i.e. excessive spectra like white reference readings must be removed before the angles are calculated. </w:t>
      </w:r>
      <w:r w:rsidR="006E1590" w:rsidRPr="006E1590">
        <w:rPr>
          <w:rStyle w:val="DocActionChar"/>
        </w:rPr>
        <w:t xml:space="preserve">%%% What happens if </w:t>
      </w:r>
      <w:r w:rsidR="006E1590">
        <w:rPr>
          <w:rStyle w:val="DocActionChar"/>
        </w:rPr>
        <w:t>you select</w:t>
      </w:r>
      <w:r w:rsidR="006E1590" w:rsidRPr="006E1590">
        <w:rPr>
          <w:rStyle w:val="DocActionChar"/>
        </w:rPr>
        <w:t xml:space="preserve"> more? </w:t>
      </w:r>
      <w:r w:rsidRPr="00084655">
        <w:t xml:space="preserve">The function can deal with gaps in the data, provided </w:t>
      </w:r>
      <w:r w:rsidR="00FB6D95">
        <w:t>they are</w:t>
      </w:r>
      <w:r w:rsidRPr="00084655">
        <w:t xml:space="preserve"> specif</w:t>
      </w:r>
      <w:r w:rsidR="00FB6D95">
        <w:t>ied</w:t>
      </w:r>
      <w:r w:rsidRPr="00084655">
        <w:t>.</w:t>
      </w:r>
    </w:p>
    <w:tbl>
      <w:tblPr>
        <w:tblStyle w:val="Instructions"/>
        <w:tblW w:w="0" w:type="auto"/>
        <w:tblLook w:val="04A0"/>
      </w:tblPr>
      <w:tblGrid>
        <w:gridCol w:w="8862"/>
      </w:tblGrid>
      <w:tr w:rsidR="00FB6D95" w:rsidTr="00FB6D95">
        <w:tc>
          <w:tcPr>
            <w:tcW w:w="9571"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FB6D95" w:rsidP="00FB6D95">
            <w:pPr>
              <w:pStyle w:val="Figure"/>
            </w:pPr>
            <w:r>
              <w:rPr>
                <w:lang w:val="en-AU"/>
              </w:rPr>
              <w:drawing>
                <wp:inline distT="0" distB="0" distL="0" distR="0">
                  <wp:extent cx="3693142" cy="3027961"/>
                  <wp:effectExtent l="19050" t="0" r="2558"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srcRect/>
                          <a:stretch>
                            <a:fillRect/>
                          </a:stretch>
                        </pic:blipFill>
                        <pic:spPr bwMode="auto">
                          <a:xfrm>
                            <a:off x="0" y="0"/>
                            <a:ext cx="3694585" cy="3029144"/>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E47832">
                <w:rPr>
                  <w:noProof/>
                </w:rPr>
                <w:t>35</w:t>
              </w:r>
            </w:fldSimple>
            <w:r w:rsidRPr="00084655">
              <w:t>: Goniometer angle calculation dialog</w:t>
            </w:r>
          </w:p>
          <w:p w:rsidR="00FB6D95" w:rsidRDefault="00FB6D95" w:rsidP="00FB6D95">
            <w:pPr>
              <w:pStyle w:val="ProcessStep"/>
            </w:pPr>
            <w:r>
              <w:t xml:space="preserve">Select the sort order. </w:t>
            </w:r>
            <w:r w:rsidRPr="00FB6D95">
              <w:rPr>
                <w:rStyle w:val="DocActionChar"/>
              </w:rPr>
              <w:t>%%% Actually, does this make any difference? The order in the results box after the Calculate button is pressed seems to be different from the displayed sort order</w:t>
            </w:r>
            <w:r w:rsidR="00D0301C">
              <w:rPr>
                <w:rStyle w:val="DocActionChar"/>
              </w:rPr>
              <w:t xml:space="preserve"> and doesn’t change</w:t>
            </w:r>
            <w:r w:rsidRPr="00FB6D95">
              <w:rPr>
                <w:rStyle w:val="DocActionChar"/>
              </w:rPr>
              <w:t>. How is this order determined?</w:t>
            </w:r>
            <w:r w:rsidR="00D0301C">
              <w:rPr>
                <w:rStyle w:val="DocActionChar"/>
              </w:rPr>
              <w:t xml:space="preserve"> In fact, I don’t think this sort order feature even works in any of the hierarchy browser instances in the 8</w:t>
            </w:r>
            <w:r w:rsidR="00D0301C" w:rsidRPr="00D0301C">
              <w:rPr>
                <w:rStyle w:val="DocActionChar"/>
                <w:vertAlign w:val="superscript"/>
              </w:rPr>
              <w:t>th</w:t>
            </w:r>
            <w:r w:rsidR="00D0301C">
              <w:rPr>
                <w:rStyle w:val="DocActionChar"/>
              </w:rPr>
              <w:t xml:space="preserve"> May release!</w:t>
            </w:r>
          </w:p>
          <w:p w:rsidR="00FB6D95" w:rsidRDefault="00FB6D95" w:rsidP="00FB6D95">
            <w:pPr>
              <w:pStyle w:val="ProcessStep"/>
            </w:pPr>
            <w:r w:rsidRPr="00084655">
              <w:t>In the spectral data browser</w:t>
            </w:r>
            <w:r w:rsidR="00D0301C">
              <w:t xml:space="preserve"> of the metadata editor 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The name of the selected hierarchy and the number of spectra in it will be displayed in the fields on the right.</w:t>
            </w:r>
          </w:p>
          <w:p w:rsidR="00FB6D95" w:rsidRPr="00084655" w:rsidRDefault="00FB6D95" w:rsidP="00FB6D95">
            <w:pPr>
              <w:pStyle w:val="ProcessStep"/>
            </w:pPr>
            <w:r>
              <w:t xml:space="preserve">If the number of spectra is not exactly 66, enter the </w:t>
            </w:r>
            <w:r w:rsidR="00555090">
              <w:t xml:space="preserve">sequence </w:t>
            </w:r>
            <w:r>
              <w:t xml:space="preserve">numbers of the spectra which are missing, separated by commas in the </w:t>
            </w:r>
            <w:r w:rsidRPr="00FB6D95">
              <w:rPr>
                <w:rStyle w:val="GUIWord"/>
              </w:rPr>
              <w:t>Gaps</w:t>
            </w:r>
            <w:r>
              <w:t xml:space="preserve"> field. These must be entered in increasing sequence to get the expected result.</w:t>
            </w:r>
            <w:r w:rsidR="00555090" w:rsidRPr="00084655">
              <w:t xml:space="preserve"> Note that positions start with 0.</w:t>
            </w:r>
            <w:r w:rsidR="00D0301C">
              <w:t xml:space="preserve"> (If the number of spectra exceeds 66, you have made a mistake. Click </w:t>
            </w:r>
            <w:r w:rsidR="00D0301C" w:rsidRPr="00D0301C">
              <w:rPr>
                <w:rStyle w:val="ActionButton"/>
              </w:rPr>
              <w:t> Dismiss </w:t>
            </w:r>
            <w:r w:rsidR="00D0301C">
              <w:t xml:space="preserve"> to close this window and then restart this process. </w:t>
            </w:r>
            <w:r w:rsidR="00D0301C" w:rsidRPr="00D0301C">
              <w:rPr>
                <w:rStyle w:val="DocActionChar"/>
              </w:rPr>
              <w:t>%%% Is this overkill? Is there are simpler way?</w:t>
            </w:r>
            <w:r w:rsidR="00D0301C">
              <w:t>)</w:t>
            </w:r>
          </w:p>
          <w:p w:rsidR="00555090" w:rsidRDefault="00555090" w:rsidP="00FB6D95">
            <w:pPr>
              <w:pStyle w:val="ProcessStep"/>
            </w:pPr>
            <w:r>
              <w:t xml:space="preserve">Click </w:t>
            </w:r>
            <w:r w:rsidRPr="00555090">
              <w:rPr>
                <w:rStyle w:val="ActionButton"/>
              </w:rPr>
              <w:t> Insert Gaps </w:t>
            </w:r>
            <w:r>
              <w:t xml:space="preserve"> </w:t>
            </w:r>
            <w:r w:rsidRPr="00555090">
              <w:rPr>
                <w:rStyle w:val="DocActionChar"/>
              </w:rPr>
              <w:t>%%% What does this actually do? What is the correct sequence to click these two in?</w:t>
            </w:r>
            <w:r w:rsidRPr="00084655">
              <w:t xml:space="preserve"> </w:t>
            </w:r>
            <w:r w:rsidR="00D0301C">
              <w:t>T</w:t>
            </w:r>
            <w:r w:rsidRPr="00084655">
              <w:t xml:space="preserve">he total number of spectra plus inserted gap dummies will be shown in the read only field </w:t>
            </w:r>
            <w:r w:rsidRPr="00D0301C">
              <w:rPr>
                <w:rStyle w:val="GUIWord"/>
              </w:rPr>
              <w:t>Spectra + dummies</w:t>
            </w:r>
            <w:r w:rsidRPr="00084655">
              <w:t>.</w:t>
            </w:r>
          </w:p>
          <w:p w:rsidR="00FB6D95" w:rsidRPr="0008465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This will open the Goniometer Angle Calculation dialog. The selected hierarchy and the number of spectra is displayed in the according fields in the middle section of the dialog. If the wrong hierarchy was selected in the metadata editor, you can redefine your selection in the metadata editor while leaving the Goniometer Angle Calculation dialog opened. Changes in the spectral data browser of the metadata editor will be reflected within the Goniometer Angle Calculation dialog.</w:t>
            </w:r>
            <w:r w:rsidR="00555090">
              <w:t xml:space="preserve"> %%% Is this really all the case? What does this button really do</w:t>
            </w:r>
          </w:p>
          <w:p w:rsidR="00FB6D95" w:rsidRPr="00084655" w:rsidRDefault="00FB6D95" w:rsidP="00FB6D95">
            <w:pPr>
              <w:pStyle w:val="ProcessStep"/>
            </w:pPr>
            <w:r w:rsidRPr="00084655">
              <w:t>Click ‘Calculate’. This fills the listbox one the right side of the dialog with a preview of the calculated angles. The line format is: &lt;position&gt;: &lt;azimuth&gt;/&lt;zenith&gt; &lt;filename&gt;</w:t>
            </w:r>
            <w:r w:rsidR="00555090">
              <w:t xml:space="preserve"> </w:t>
            </w:r>
            <w:r w:rsidR="00555090" w:rsidRPr="00555090">
              <w:rPr>
                <w:rStyle w:val="DocActionChar"/>
              </w:rPr>
              <w:t>%%% Seems to be duplicated.</w:t>
            </w:r>
          </w:p>
          <w:p w:rsidR="00FB6D95" w:rsidRPr="00084655" w:rsidRDefault="00FB6D95" w:rsidP="00FB6D95">
            <w:pPr>
              <w:pStyle w:val="ProcessStep"/>
            </w:pPr>
            <w:r w:rsidRPr="00084655">
              <w:t xml:space="preserve">Click </w:t>
            </w:r>
            <w:r w:rsidR="00555090" w:rsidRPr="00555090">
              <w:rPr>
                <w:rStyle w:val="ActionButton"/>
              </w:rPr>
              <w:t> Apply </w:t>
            </w:r>
            <w:r w:rsidRPr="00084655">
              <w:t xml:space="preserve"> to insert the calculated angles into the database</w:t>
            </w:r>
            <w:r w:rsidR="00555090">
              <w:t>. It does not matter if you click this button twice or perform this step twic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6B4F6F" w:rsidRDefault="006B4F6F" w:rsidP="006B4F6F">
      <w:pPr>
        <w:pStyle w:val="Heading1"/>
      </w:pPr>
      <w:bookmarkStart w:id="870" w:name="_Toc355280386"/>
      <w:bookmarkStart w:id="871" w:name="_Toc356807325"/>
      <w:bookmarkStart w:id="872" w:name="_Ref153765394"/>
      <w:r>
        <w:t>Data Query and Output</w:t>
      </w:r>
      <w:bookmarkEnd w:id="870"/>
      <w:bookmarkEnd w:id="871"/>
    </w:p>
    <w:p w:rsidR="006E6A31" w:rsidRDefault="004F3F9E" w:rsidP="00BA3445">
      <w:pPr>
        <w:pStyle w:val="Heading2"/>
      </w:pPr>
      <w:bookmarkStart w:id="873" w:name="_Toc355280387"/>
      <w:bookmarkStart w:id="874" w:name="_Toc356807326"/>
      <w:r>
        <w:t>The</w:t>
      </w:r>
      <w:r w:rsidR="006E6A31">
        <w:t xml:space="preserve"> Spectrum </w:t>
      </w:r>
      <w:r w:rsidR="0039469A">
        <w:t>Browser</w:t>
      </w:r>
      <w:bookmarkEnd w:id="873"/>
      <w:bookmarkEnd w:id="874"/>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E47832">
          <w:rPr>
            <w:noProof/>
          </w:rPr>
          <w:t>36</w:t>
        </w:r>
      </w:fldSimple>
      <w:r>
        <w:t>: The main Browse data hierarchy window</w:t>
      </w:r>
    </w:p>
    <w:p w:rsidR="00DF0182" w:rsidRPr="00DF0182" w:rsidRDefault="00DF0182" w:rsidP="00DF0182">
      <w:pPr>
        <w:pStyle w:val="DocAction"/>
      </w:pPr>
      <w:r>
        <w:t xml:space="preserve">%%% What data should be in the system when this </w:t>
      </w:r>
      <w:r w:rsidR="005D0F20">
        <w:t>screen dump is</w:t>
      </w:r>
      <w:r>
        <w:t xml:space="preserve">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F764C7" w:rsidRPr="00F764C7">
          <w:rPr>
            <w:rStyle w:val="CrossReference"/>
          </w:rPr>
          <w:t>5.6</w:t>
        </w:r>
      </w:fldSimple>
      <w:r w:rsidR="00F764C7" w:rsidRPr="00F764C7">
        <w:rPr>
          <w:rStyle w:val="CrossReference"/>
        </w:rPr>
        <w:t xml:space="preserve"> </w:t>
      </w:r>
      <w:fldSimple w:instr=" REF _Ref356820294 \h  \* MERGEFORMAT ">
        <w:r w:rsidR="00F764C7" w:rsidRPr="00F764C7">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E47832" w:rsidRPr="00E47832">
          <w:rPr>
            <w:rStyle w:val="CrossReference"/>
          </w:rPr>
          <w:t>10</w:t>
        </w:r>
      </w:fldSimple>
      <w:r w:rsidR="00DF0182" w:rsidRPr="00DF0182">
        <w:rPr>
          <w:rStyle w:val="CrossReference"/>
        </w:rPr>
        <w:t xml:space="preserve"> </w:t>
      </w:r>
      <w:fldSimple w:instr=" REF _Ref355788803 \h  \* MERGEFORMAT ">
        <w:r w:rsidR="00E47832" w:rsidRPr="00E47832">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875" w:name="_Toc356807327"/>
      <w:bookmarkEnd w:id="872"/>
      <w:r>
        <w:t>Query Builder</w:t>
      </w:r>
      <w:bookmarkEnd w:id="875"/>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E47832">
          <w:rPr>
            <w:noProof/>
          </w:rPr>
          <w:t>37</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E47832" w:rsidRPr="00E47832">
          <w:rPr>
            <w:rStyle w:val="CrossReference"/>
          </w:rPr>
          <w:t>10</w:t>
        </w:r>
      </w:fldSimple>
      <w:r w:rsidRPr="00DF0182">
        <w:rPr>
          <w:rStyle w:val="CrossReference"/>
        </w:rPr>
        <w:t xml:space="preserve"> </w:t>
      </w:r>
      <w:fldSimple w:instr=" REF _Ref355788803 \h  \* MERGEFORMAT ">
        <w:r w:rsidR="00E47832" w:rsidRPr="00E47832">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Pr="00D3641C">
          <w:rPr>
            <w:rStyle w:val="CrossReference"/>
          </w:rPr>
          <w:t>3.10.2</w:t>
        </w:r>
      </w:fldSimple>
      <w:r w:rsidRPr="00D3641C">
        <w:rPr>
          <w:rStyle w:val="CrossReference"/>
        </w:rPr>
        <w:t xml:space="preserve"> </w:t>
      </w:r>
      <w:fldSimple w:instr=" REF _Ref354084522 \h  \* MERGEFORMAT ">
        <w:r w:rsidRPr="00D3641C">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876" w:name="_Ref153761959"/>
      <w:bookmarkStart w:id="877" w:name="_Toc355280389"/>
      <w:bookmarkStart w:id="878" w:name="_Toc356807328"/>
      <w:r>
        <w:t xml:space="preserve">Show </w:t>
      </w:r>
      <w:r w:rsidR="002A0FFE" w:rsidRPr="00084655">
        <w:t>Report</w:t>
      </w:r>
      <w:bookmarkEnd w:id="876"/>
      <w:bookmarkEnd w:id="877"/>
      <w:bookmarkEnd w:id="878"/>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E47832">
          <w:rPr>
            <w:noProof/>
          </w:rPr>
          <w:t>38</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E47832">
          <w:rPr>
            <w:noProof/>
          </w:rPr>
          <w:t>39</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879"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879"/>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Pr>
                  <w:noProof/>
                </w:rPr>
                <w:t>40</w:t>
              </w:r>
            </w:fldSimple>
            <w:r w:rsidRPr="00084655">
              <w:t>: File output dialog</w:t>
            </w:r>
          </w:p>
          <w:p w:rsidR="00D15EB7" w:rsidRDefault="00D15EB7" w:rsidP="00D15EB7">
            <w:pPr>
              <w:pStyle w:val="HangingIndentinTable"/>
            </w:pPr>
            <w:r>
              <w:t>Title:</w:t>
            </w:r>
            <w:r>
              <w:tab/>
              <w:t>Enter a Title you want to appear at the top of the printed page.</w:t>
            </w:r>
          </w:p>
          <w:p w:rsidR="00D15EB7" w:rsidRDefault="00D15EB7" w:rsidP="00D15EB7">
            <w:pPr>
              <w:pStyle w:val="HangingIndentinTable"/>
            </w:pPr>
            <w:r>
              <w:t>Caption:</w:t>
            </w:r>
            <w:r>
              <w:tab/>
              <w:t>Enter text that you want to appear under the graph.</w:t>
            </w:r>
          </w:p>
          <w:p w:rsidR="00D15EB7" w:rsidRDefault="00D15EB7" w:rsidP="00D15EB7">
            <w:pPr>
              <w:pStyle w:val="HangingIndentinTable"/>
            </w:pPr>
            <w:r>
              <w:t>X/Y Label:</w:t>
            </w:r>
            <w:r>
              <w:tab/>
              <w:t>Enter the labels that you want to use to label the X and Y axes.</w:t>
            </w:r>
          </w:p>
          <w:p w:rsidR="00D15EB7" w:rsidRDefault="00D15EB7" w:rsidP="00D15EB7">
            <w:pPr>
              <w:pStyle w:val="HangingIndentinTable"/>
            </w:pPr>
            <w:r>
              <w:t>X/Y Range:</w:t>
            </w:r>
            <w:r>
              <w:tab/>
              <w:t>Enter the lowest and highest values that you want to appear on the X and Y axes. The two values in each question must be separated by a comma.</w:t>
            </w:r>
          </w:p>
          <w:p w:rsidR="00D15EB7" w:rsidRDefault="00D15EB7" w:rsidP="00D15EB7">
            <w:pPr>
              <w:pStyle w:val="HangingIndentinTable"/>
            </w:pPr>
            <w:r>
              <w:t>Marks:</w:t>
            </w:r>
            <w:r>
              <w:tab/>
              <w:t>Select the way you want the data points represented on the graph.</w:t>
            </w:r>
          </w:p>
          <w:p w:rsidR="00D15EB7" w:rsidRDefault="00D15EB7" w:rsidP="00D15EB7">
            <w:pPr>
              <w:pStyle w:val="HangingIndentinTable"/>
            </w:pPr>
            <w:r>
              <w:t>X/Y Ticks:</w:t>
            </w:r>
            <w:r>
              <w:tab/>
            </w:r>
            <w:r w:rsidRPr="00D15EB7">
              <w:rPr>
                <w:rStyle w:val="DocActionChar"/>
              </w:rPr>
              <w:t>%%% What does this do?</w:t>
            </w:r>
            <w:r w:rsidRPr="00065836">
              <w:rPr>
                <w:rStyle w:val="DocActionChar"/>
              </w:rPr>
              <w:t xml:space="preserve"> </w:t>
            </w:r>
            <w:r w:rsidR="00065836" w:rsidRPr="00065836">
              <w:rPr>
                <w:rStyle w:val="DocActionChar"/>
              </w:rPr>
              <w:t>Nick/Andy</w:t>
            </w:r>
          </w:p>
          <w:p w:rsidR="00D15EB7" w:rsidRDefault="00D15EB7" w:rsidP="00D15EB7">
            <w:pPr>
              <w:pStyle w:val="HangingIndentinTable"/>
            </w:pPr>
            <w:r>
              <w:t>Grid:</w:t>
            </w:r>
            <w:r>
              <w:tab/>
              <w:t xml:space="preserve">If checked, the graph will include a grid. </w:t>
            </w:r>
          </w:p>
          <w:p w:rsidR="00D15EB7" w:rsidRDefault="00D15EB7" w:rsidP="00D15EB7">
            <w:pPr>
              <w:pStyle w:val="HangingIndentinTable"/>
            </w:pPr>
            <w:r>
              <w:t>Stems:</w:t>
            </w:r>
            <w:r>
              <w:tab/>
              <w:t>If checked, each data point will be joined to the X axis by a straight line.</w:t>
            </w:r>
          </w:p>
          <w:p w:rsidR="00D15EB7" w:rsidRDefault="00D15EB7" w:rsidP="00D15EB7">
            <w:pPr>
              <w:pStyle w:val="HangingIndentinTable"/>
            </w:pPr>
            <w:r>
              <w:t>Connect:</w:t>
            </w:r>
            <w:r>
              <w:tab/>
              <w:t>If checked, the data points will be joined by straight lines. It is probably best to select the option None for the Marks: question if checking this box.</w:t>
            </w:r>
          </w:p>
          <w:p w:rsidR="00D15EB7" w:rsidRDefault="00D15EB7" w:rsidP="00D15EB7">
            <w:pPr>
              <w:pStyle w:val="HangingIndentinTable"/>
            </w:pPr>
            <w:r>
              <w:t>Use Color:</w:t>
            </w:r>
            <w:r>
              <w:tab/>
              <w:t>If checked, the various data lines on the graph will be given different colours. If not checked, they will all be black.</w:t>
            </w:r>
          </w:p>
          <w:p w:rsidR="00D15EB7" w:rsidRDefault="00D15EB7" w:rsidP="00D15EB7">
            <w:pPr>
              <w:pStyle w:val="HangingIndentinTable"/>
            </w:pPr>
            <w:r>
              <w:t xml:space="preserve">Use Line Styles:   </w:t>
            </w:r>
            <w:r>
              <w:tab/>
              <w:t>If checked, the data points will be connected with dashed lines. This option has no effect unless Connect: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CB5C40">
        <w:t>cannot</w:t>
      </w:r>
      <w:r w:rsidRPr="00084655">
        <w:t xml:space="preserve"> be plotted.</w:t>
      </w:r>
      <w:r w:rsidR="00CB5C40">
        <w:t xml:space="preserve"> </w:t>
      </w:r>
      <w:r w:rsidR="00CB5C40" w:rsidRPr="00BB36B5">
        <w:rPr>
          <w:rStyle w:val="DocActionChar"/>
        </w:rPr>
        <w:t>%%% What happens instead?</w:t>
      </w:r>
      <w:r w:rsidR="00065836">
        <w:rPr>
          <w:rStyle w:val="DocActionChar"/>
        </w:rPr>
        <w:t xml:space="preserve"> Nick/Andy</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880" w:name="_Ref153761992"/>
      <w:bookmarkStart w:id="881" w:name="_Ref157230540"/>
      <w:bookmarkStart w:id="882" w:name="_Toc355280390"/>
      <w:bookmarkStart w:id="883" w:name="_Toc356807329"/>
      <w:r w:rsidRPr="00084655">
        <w:t xml:space="preserve">File </w:t>
      </w:r>
      <w:bookmarkEnd w:id="880"/>
      <w:bookmarkEnd w:id="881"/>
      <w:bookmarkEnd w:id="882"/>
      <w:r w:rsidR="009750E6">
        <w:t>Export</w:t>
      </w:r>
      <w:bookmarkEnd w:id="883"/>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884" w:name="_Ref153767385"/>
      <w:r w:rsidRPr="00084655">
        <w:t xml:space="preserve">Figure </w:t>
      </w:r>
      <w:fldSimple w:instr=" SEQ Figure \* ARABIC ">
        <w:r w:rsidR="00E47832">
          <w:rPr>
            <w:noProof/>
          </w:rPr>
          <w:t>40</w:t>
        </w:r>
      </w:fldSimple>
      <w:bookmarkEnd w:id="884"/>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Pr="00BE6811">
          <w:rPr>
            <w:rStyle w:val="CrossReference"/>
          </w:rPr>
          <w:t>7.4.1</w:t>
        </w:r>
      </w:fldSimple>
      <w:r w:rsidRPr="00BE6811">
        <w:rPr>
          <w:rStyle w:val="CrossReference"/>
        </w:rPr>
        <w:t xml:space="preserve"> </w:t>
      </w:r>
      <w:fldSimple w:instr=" REF _Ref356826592 \h  \* MERGEFORMAT ">
        <w:r w:rsidR="00BE6811" w:rsidRPr="00BE6811">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E47832" w:rsidRPr="00E47832">
          <w:rPr>
            <w:rStyle w:val="CrossReference"/>
          </w:rPr>
          <w:t>5.1</w:t>
        </w:r>
      </w:fldSimple>
      <w:r w:rsidR="00F65C79" w:rsidRPr="006C7C40">
        <w:rPr>
          <w:rStyle w:val="CrossReference"/>
        </w:rPr>
        <w:t xml:space="preserve"> </w:t>
      </w:r>
      <w:fldSimple w:instr=" REF _Ref355008998 \h  \* MERGEFORMAT ">
        <w:r w:rsidR="00E47832" w:rsidRPr="00E47832">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084655"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make</w:t>
      </w:r>
      <w:r w:rsidR="00340BAD">
        <w:t>s</w:t>
      </w:r>
      <w:r w:rsidR="006C7C40">
        <w:t xml:space="preserve"> it easier </w:t>
      </w:r>
      <w:r w:rsidR="006C7C40" w:rsidRPr="00084655">
        <w:t>to plot a timeline</w:t>
      </w:r>
      <w:r w:rsidR="006C7C40">
        <w:t xml:space="preserve"> using </w:t>
      </w:r>
      <w:r w:rsidR="006C7C40" w:rsidRPr="006C7C40">
        <w:rPr>
          <w:rStyle w:val="DocActionChar"/>
        </w:rPr>
        <w:t>%%%</w:t>
      </w:r>
      <w:r w:rsidR="00065836">
        <w:rPr>
          <w:rStyle w:val="DocActionChar"/>
        </w:rPr>
        <w:t xml:space="preserve"> Nick/Andy</w:t>
      </w:r>
      <w:r w:rsidR="006C7C40" w:rsidRPr="00084655">
        <w:t>.</w:t>
      </w:r>
    </w:p>
    <w:p w:rsidR="00340BAD" w:rsidRPr="00340BAD" w:rsidRDefault="00340BAD" w:rsidP="00340BAD">
      <w:pPr>
        <w:pStyle w:val="DocAction"/>
      </w:pPr>
      <w:r>
        <w:t xml:space="preserve">%%% </w:t>
      </w:r>
      <w:r w:rsidRPr="00340BAD">
        <w:t>Does it split also by node, Campaign Instrument or what? It appears to do something else according to this next example.</w:t>
      </w:r>
    </w:p>
    <w:p w:rsidR="006C7C40" w:rsidRPr="00340BAD" w:rsidRDefault="006C7C40" w:rsidP="00340BAD">
      <w:pPr>
        <w:pStyle w:val="HeadingSubUnnumbered"/>
      </w:pPr>
      <w:r w:rsidRPr="00340BAD">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5"/>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A7583F">
      <w:pPr>
        <w:pStyle w:val="Heading3"/>
      </w:pPr>
      <w:bookmarkStart w:id="885" w:name="_Toc355280391"/>
      <w:bookmarkStart w:id="886" w:name="_Toc356807330"/>
      <w:bookmarkStart w:id="887" w:name="_Ref356826590"/>
      <w:bookmarkStart w:id="888" w:name="_Ref356826592"/>
      <w:r w:rsidRPr="00084655">
        <w:t xml:space="preserve">CSV </w:t>
      </w:r>
      <w:r w:rsidR="00BE6811">
        <w:t>Spectrum</w:t>
      </w:r>
      <w:r w:rsidRPr="00084655">
        <w:t xml:space="preserve"> </w:t>
      </w:r>
      <w:r w:rsidR="00BE6811">
        <w:t xml:space="preserve">Export </w:t>
      </w:r>
      <w:r w:rsidRPr="00084655">
        <w:t>Format</w:t>
      </w:r>
      <w:bookmarkEnd w:id="885"/>
      <w:bookmarkEnd w:id="886"/>
      <w:bookmarkEnd w:id="887"/>
      <w:bookmarkEnd w:id="888"/>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6"/>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889" w:name="_Ref15377096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41</w:t>
      </w:r>
      <w:r w:rsidR="005B3AA3">
        <w:rPr>
          <w:noProof/>
        </w:rPr>
        <w:fldChar w:fldCharType="end"/>
      </w:r>
      <w:bookmarkEnd w:id="889"/>
      <w:r w:rsidRPr="00084655">
        <w:t>: CSV file example (loaded into Excel)</w:t>
      </w:r>
    </w:p>
    <w:p w:rsidR="003579B4" w:rsidRDefault="003579B4" w:rsidP="003579B4">
      <w:pPr>
        <w:pStyle w:val="Heading2"/>
      </w:pPr>
      <w:bookmarkStart w:id="890" w:name="_Toc356807331"/>
      <w:r w:rsidRPr="003579B4">
        <w:t>Process</w:t>
      </w:r>
      <w:bookmarkEnd w:id="890"/>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E47832" w:rsidRPr="00E47832">
          <w:rPr>
            <w:rStyle w:val="CrossReference"/>
          </w:rPr>
          <w:t>10</w:t>
        </w:r>
      </w:fldSimple>
      <w:r w:rsidRPr="003579B4">
        <w:rPr>
          <w:rStyle w:val="CrossReference"/>
        </w:rPr>
        <w:t xml:space="preserve"> </w:t>
      </w:r>
      <w:fldSimple w:instr=" REF _Ref355793053 \h  \* MERGEFORMAT ">
        <w:r w:rsidR="00E47832" w:rsidRPr="00E47832">
          <w:rPr>
            <w:rStyle w:val="CrossReference"/>
          </w:rPr>
          <w:t>Interactive Processing using Space Networks</w:t>
        </w:r>
      </w:fldSimple>
      <w:r>
        <w:t>.</w:t>
      </w:r>
    </w:p>
    <w:p w:rsidR="003579B4" w:rsidRDefault="003579B4" w:rsidP="003579B4">
      <w:pPr>
        <w:pStyle w:val="Heading2"/>
      </w:pPr>
      <w:bookmarkStart w:id="891" w:name="_Toc356807332"/>
      <w:r w:rsidRPr="003579B4">
        <w:t>Spectral plot</w:t>
      </w:r>
      <w:bookmarkEnd w:id="891"/>
    </w:p>
    <w:p w:rsidR="00BE6811" w:rsidRDefault="00BE6811" w:rsidP="00684760">
      <w:pPr>
        <w:pStyle w:val="Body"/>
      </w:pPr>
      <w:r>
        <w:t>Using this option, a single plot of all currently selected Spectra is displayed.</w:t>
      </w:r>
      <w:r w:rsidR="00684760">
        <w:t xml:space="preserve"> 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Pr>
            <w:noProof/>
          </w:rPr>
          <w:t>40</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5B3AA3">
        <w:fldChar w:fldCharType="begin"/>
      </w:r>
      <w:r>
        <w:instrText xml:space="preserve"> PAGEREF FourPlotOptions \h </w:instrText>
      </w:r>
      <w:r w:rsidR="005B3AA3">
        <w:fldChar w:fldCharType="separate"/>
      </w:r>
      <w:r>
        <w:rPr>
          <w:noProof/>
        </w:rPr>
        <w:t>76</w:t>
      </w:r>
      <w:r w:rsidR="005B3AA3">
        <w:fldChar w:fldCharType="end"/>
      </w:r>
      <w:r>
        <w:t xml:space="preserve"> in the section </w:t>
      </w:r>
      <w:fldSimple w:instr=" REF _Ref153761959 \r \h  \* MERGEFORMAT ">
        <w:r w:rsidRPr="00684760">
          <w:rPr>
            <w:rStyle w:val="CrossReference"/>
          </w:rPr>
          <w:t>7.3</w:t>
        </w:r>
      </w:fldSimple>
      <w:r w:rsidRPr="00684760">
        <w:rPr>
          <w:rStyle w:val="CrossReference"/>
        </w:rPr>
        <w:t xml:space="preserve"> </w:t>
      </w:r>
      <w:fldSimple w:instr=" REF _Ref153761959 \h  \* MERGEFORMAT ">
        <w:r w:rsidRPr="00684760">
          <w:rPr>
            <w:rStyle w:val="CrossReference"/>
          </w:rPr>
          <w:t>Show Report</w:t>
        </w:r>
      </w:fldSimple>
      <w:r>
        <w:t xml:space="preserve"> are also available for the Spectral Plot option.</w:t>
      </w:r>
    </w:p>
    <w:p w:rsidR="00BE6811" w:rsidRPr="00BE6811" w:rsidRDefault="00684760" w:rsidP="00684760">
      <w:pPr>
        <w:pStyle w:val="DocAction"/>
      </w:pPr>
      <w:r>
        <w:t>%%% What it they’re from different “spaces” or not compatible in various ways?</w:t>
      </w:r>
    </w:p>
    <w:p w:rsidR="003579B4" w:rsidRDefault="003579B4" w:rsidP="003579B4">
      <w:pPr>
        <w:pStyle w:val="Heading2"/>
      </w:pPr>
      <w:bookmarkStart w:id="892" w:name="_Toc356807333"/>
      <w:r w:rsidRPr="003579B4">
        <w:t>Refl.calc</w:t>
      </w:r>
      <w:bookmarkEnd w:id="892"/>
    </w:p>
    <w:p w:rsidR="003579B4" w:rsidRPr="003579B4" w:rsidRDefault="003579B4" w:rsidP="003579B4">
      <w:pPr>
        <w:pStyle w:val="DocAction"/>
      </w:pPr>
      <w:r>
        <w:t>%%% I think this is just like Process, but sets up some special examples as an optimisation.</w:t>
      </w:r>
    </w:p>
    <w:p w:rsidR="002A0FFE" w:rsidRDefault="003579B4" w:rsidP="003579B4">
      <w:pPr>
        <w:pStyle w:val="Heading2"/>
      </w:pPr>
      <w:bookmarkStart w:id="893" w:name="_Toc356807334"/>
      <w:r w:rsidRPr="003579B4">
        <w:t>Publish Collection</w:t>
      </w:r>
      <w:bookmarkEnd w:id="893"/>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E47832" w:rsidRPr="00E47832">
          <w:rPr>
            <w:rStyle w:val="CrossReference"/>
          </w:rPr>
          <w:t>9</w:t>
        </w:r>
      </w:fldSimple>
      <w:r w:rsidR="00151B64" w:rsidRPr="00151B64">
        <w:rPr>
          <w:rStyle w:val="CrossReference"/>
        </w:rPr>
        <w:t xml:space="preserve"> </w:t>
      </w:r>
      <w:fldSimple w:instr=" REF _Ref356399222 \h  \* MERGEFORMAT ">
        <w:r w:rsidR="00E47832" w:rsidRPr="00E47832">
          <w:rPr>
            <w:rStyle w:val="CrossReference"/>
          </w:rPr>
          <w:t>Publishing Data to ANDS</w:t>
        </w:r>
      </w:fldSimple>
      <w:r w:rsidR="00816EF8">
        <w:t>.</w:t>
      </w:r>
    </w:p>
    <w:p w:rsidR="001572A2" w:rsidRDefault="001572A2" w:rsidP="00E5047C">
      <w:pPr>
        <w:pStyle w:val="Heading1"/>
      </w:pPr>
      <w:bookmarkStart w:id="894" w:name="_Toc356807335"/>
      <w:bookmarkStart w:id="895" w:name="_Ref355008517"/>
      <w:bookmarkStart w:id="896" w:name="_Ref355008521"/>
      <w:bookmarkStart w:id="897" w:name="_Toc355280392"/>
      <w:bookmarkStart w:id="898" w:name="_Ref97114440"/>
      <w:r>
        <w:t>Info functions</w:t>
      </w:r>
      <w:bookmarkEnd w:id="894"/>
    </w:p>
    <w:p w:rsidR="001572A2" w:rsidRPr="001572A2" w:rsidRDefault="001572A2" w:rsidP="001572A2">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899" w:name="_Toc356807336"/>
      <w:r>
        <w:t>Info</w:t>
      </w:r>
      <w:bookmarkEnd w:id="899"/>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58" w:history="1">
        <w:r w:rsidRPr="00F85FAA">
          <w:rPr>
            <w:rStyle w:val="Hyperlink"/>
          </w:rPr>
          <w:t>www.specchio.ch</w:t>
        </w:r>
      </w:hyperlink>
      <w:r>
        <w:t xml:space="preserve"> website. Is there a need to change this?</w:t>
      </w:r>
    </w:p>
    <w:p w:rsidR="001572A2" w:rsidRDefault="001572A2" w:rsidP="001572A2">
      <w:pPr>
        <w:pStyle w:val="Heading2"/>
      </w:pPr>
      <w:bookmarkStart w:id="900" w:name="_Ref356400902"/>
      <w:bookmarkStart w:id="901" w:name="_Toc356807337"/>
      <w:r>
        <w:t>List available Metadata Elements</w:t>
      </w:r>
      <w:bookmarkEnd w:id="900"/>
      <w:bookmarkEnd w:id="901"/>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The value is a binary stream of data representing an image, such as a JPEG 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902" w:name="_Ref356399222"/>
      <w:bookmarkStart w:id="903" w:name="_Toc356807338"/>
      <w:r>
        <w:t>Publishing Data to ANDS</w:t>
      </w:r>
      <w:bookmarkEnd w:id="895"/>
      <w:bookmarkEnd w:id="896"/>
      <w:bookmarkEnd w:id="897"/>
      <w:bookmarkEnd w:id="902"/>
      <w:bookmarkEnd w:id="903"/>
    </w:p>
    <w:p w:rsidR="00684760" w:rsidRDefault="00684760" w:rsidP="00A7583F">
      <w:pPr>
        <w:pStyle w:val="DocAction"/>
      </w:pPr>
      <w:r>
        <w:t xml:space="preserve">%%% </w:t>
      </w:r>
      <w:r w:rsidRPr="00515CA7">
        <w:t>Karl - 4221 1218</w:t>
      </w:r>
      <w:r>
        <w:t xml:space="preserve"> – is the expert on this.</w:t>
      </w:r>
      <w:r w:rsidR="00CD0730">
        <w:t xml:space="preserve"> Nick says his phone number is 4298 1218!</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B551A6" w:rsidRDefault="00B551A6" w:rsidP="00B551A6">
      <w:pPr>
        <w:pStyle w:val="Heading2"/>
      </w:pPr>
      <w:r>
        <w:t>From Karl:</w:t>
      </w:r>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t>%%% Revisit this as it’s not clear to me ye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59"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Howver, I can’t log in.</w:t>
      </w:r>
    </w:p>
    <w:p w:rsidR="00B551A6" w:rsidRDefault="00B551A6" w:rsidP="00B551A6">
      <w:pPr>
        <w:pStyle w:val="Heading2"/>
      </w:pPr>
      <w:r>
        <w:t>From Elaine:</w:t>
      </w:r>
    </w:p>
    <w:p w:rsidR="00B551A6" w:rsidRDefault="00B551A6" w:rsidP="00B551A6">
      <w:pPr>
        <w:pStyle w:val="Body"/>
      </w:pPr>
      <w:r>
        <w:t xml:space="preserve">Elaine gave me </w:t>
      </w:r>
      <w:hyperlink r:id="rId60" w:history="1">
        <w:r w:rsidRPr="00BB7314">
          <w:rPr>
            <w:rStyle w:val="Hyperlink"/>
          </w:rPr>
          <w:t>http://researchdata.ands.org.au/dr-laurie-chisholm</w:t>
        </w:r>
      </w:hyperlink>
      <w:r>
        <w:t xml:space="preserve"> and </w:t>
      </w:r>
      <w:hyperlink r:id="rId61" w:history="1">
        <w:r w:rsidRPr="00BB7314">
          <w:rPr>
            <w:rStyle w:val="Hyperlink"/>
          </w:rPr>
          <w:t>http://researchdata.ands.org.au/lea</w:t>
        </w:r>
        <w:r w:rsidRPr="00BB7314">
          <w:rPr>
            <w:rStyle w:val="Hyperlink"/>
          </w:rPr>
          <w:t>f</w:t>
        </w:r>
        <w:r w:rsidRPr="00BB7314">
          <w:rPr>
            <w:rStyle w:val="Hyperlink"/>
          </w:rPr>
          <w:t>-spectral-reflectance-of-seven-australian-native-vegetation-species</w:t>
        </w:r>
      </w:hyperlink>
      <w:r>
        <w:t xml:space="preserve"> and suggested that I tool around in that area to see what’s there.</w:t>
      </w:r>
    </w:p>
    <w:p w:rsidR="00490031" w:rsidRPr="00065836" w:rsidRDefault="00490031" w:rsidP="00065836">
      <w:pPr>
        <w:pStyle w:val="Body"/>
      </w:pPr>
    </w:p>
    <w:p w:rsidR="00CA10E5" w:rsidRDefault="001846DE" w:rsidP="00E5047C">
      <w:pPr>
        <w:pStyle w:val="Heading1"/>
      </w:pPr>
      <w:bookmarkStart w:id="904" w:name="_Toc355280393"/>
      <w:bookmarkStart w:id="905" w:name="_Ref355788800"/>
      <w:bookmarkStart w:id="906" w:name="_Ref355788803"/>
      <w:bookmarkStart w:id="907" w:name="_Ref355793051"/>
      <w:bookmarkStart w:id="908" w:name="_Ref355793053"/>
      <w:bookmarkStart w:id="909" w:name="_Toc356807339"/>
      <w:r>
        <w:t>Interactive Processing using Space Networks</w:t>
      </w:r>
      <w:bookmarkEnd w:id="898"/>
      <w:bookmarkEnd w:id="904"/>
      <w:bookmarkEnd w:id="905"/>
      <w:bookmarkEnd w:id="906"/>
      <w:bookmarkEnd w:id="907"/>
      <w:bookmarkEnd w:id="908"/>
      <w:bookmarkEnd w:id="909"/>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E47832" w:rsidRPr="00E47832">
          <w:rPr>
            <w:rStyle w:val="CrossReference"/>
          </w:rPr>
          <w:t>3.11</w:t>
        </w:r>
      </w:fldSimple>
      <w:r w:rsidR="00A307F9" w:rsidRPr="00A307F9">
        <w:rPr>
          <w:rStyle w:val="CrossReference"/>
        </w:rPr>
        <w:t xml:space="preserve"> </w:t>
      </w:r>
      <w:fldSimple w:instr=" REF _Ref354146654 \h  \* MERGEFORMAT ">
        <w:r w:rsidR="00E47832" w:rsidRPr="00E47832">
          <w:rPr>
            <w:rStyle w:val="CrossReference"/>
          </w:rPr>
          <w:t>Spaces, Space Factory and Data Processing using the Space Network</w:t>
        </w:r>
      </w:fldSimple>
      <w:r>
        <w:t>.</w:t>
      </w:r>
    </w:p>
    <w:p w:rsidR="00C9728B" w:rsidRDefault="000255E5" w:rsidP="00F2736F">
      <w:pPr>
        <w:pStyle w:val="Body"/>
      </w:pPr>
      <w:r>
        <w:t xml:space="preserve">Pressing the </w:t>
      </w:r>
      <w:r w:rsidRPr="00A307F9">
        <w:rPr>
          <w:rStyle w:val="ActionButton"/>
        </w:rPr>
        <w:t>Process</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10" w:name="_Ref97181427"/>
      <w:r>
        <w:t xml:space="preserve">Figure </w:t>
      </w:r>
      <w:fldSimple w:instr=" SEQ Figure \* ARABIC ">
        <w:r w:rsidR="00E47832">
          <w:rPr>
            <w:noProof/>
          </w:rPr>
          <w:t>42</w:t>
        </w:r>
      </w:fldSimple>
      <w:bookmarkEnd w:id="910"/>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5B3AA3" w:rsidP="00F2736F">
      <w:pPr>
        <w:pStyle w:val="Body"/>
      </w:pPr>
      <w:fldSimple w:instr=" REF _Ref97181427 \h  \* MERGEFORMAT ">
        <w:r w:rsidR="00E47832">
          <w:t xml:space="preserve">Figure </w:t>
        </w:r>
        <w:r w:rsidR="00E47832">
          <w:rPr>
            <w:noProof/>
          </w:rPr>
          <w:t>42</w:t>
        </w:r>
      </w:fldSimple>
      <w:r w:rsidR="000255E5">
        <w:t xml:space="preserve"> </w:t>
      </w:r>
      <w:r w:rsidR="00CA0697">
        <w:t>shows a space containing 66 spectra</w:t>
      </w:r>
      <w:r w:rsidR="00565AD3">
        <w:t>, created based on a selection in the Query Builder.</w:t>
      </w:r>
    </w:p>
    <w:p w:rsidR="00916CBE" w:rsidRDefault="005B3AA3"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E47832">
        <w:t xml:space="preserve">Figure </w:t>
      </w:r>
      <w:r w:rsidR="00E47832">
        <w:rPr>
          <w:noProof/>
        </w:rPr>
        <w:t>43</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63"/>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11" w:name="_Ref97182487"/>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43</w:t>
      </w:r>
      <w:r w:rsidR="005B3AA3">
        <w:rPr>
          <w:noProof/>
        </w:rPr>
        <w:fldChar w:fldCharType="end"/>
      </w:r>
      <w:bookmarkEnd w:id="911"/>
      <w:r>
        <w:t>: Elements of the Space Network Processor</w:t>
      </w:r>
    </w:p>
    <w:p w:rsidR="00916CBE" w:rsidRDefault="00916CBE" w:rsidP="00E5047C">
      <w:pPr>
        <w:pStyle w:val="Heading2"/>
      </w:pPr>
      <w:bookmarkStart w:id="912" w:name="_Toc355280394"/>
      <w:bookmarkStart w:id="913" w:name="_Toc356807340"/>
      <w:r>
        <w:t>Graphical Representations of Spaces and Modules</w:t>
      </w:r>
      <w:bookmarkEnd w:id="912"/>
      <w:bookmarkEnd w:id="913"/>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14" w:author="Peter Roberts" w:date="2013-05-08T09:19:00Z"/>
        </w:rPr>
      </w:pPr>
      <w:ins w:id="915" w:author="Peter Roberts" w:date="2013-05-08T09:19:00Z">
        <w:r>
          <w:t xml:space="preserve">Figure </w:t>
        </w:r>
        <w:r w:rsidR="005B3AA3">
          <w:fldChar w:fldCharType="begin"/>
        </w:r>
        <w:r w:rsidR="0059560A">
          <w:instrText xml:space="preserve"> SEQ Figure \* ARABIC </w:instrText>
        </w:r>
        <w:r w:rsidR="005B3AA3">
          <w:fldChar w:fldCharType="separate"/>
        </w:r>
      </w:ins>
      <w:r w:rsidR="00E47832">
        <w:rPr>
          <w:noProof/>
        </w:rPr>
        <w:t>44</w:t>
      </w:r>
      <w:ins w:id="916" w:author="Peter Roberts" w:date="2013-05-08T09:19:00Z">
        <w:r w:rsidR="005B3AA3">
          <w:fldChar w:fldCharType="end"/>
        </w:r>
        <w:r>
          <w:t>: Examples of the graphical representation of a space (left) and a processing module (right)</w:t>
        </w:r>
      </w:ins>
    </w:p>
    <w:p w:rsidR="00802E63" w:rsidRDefault="00916CBE" w:rsidP="00EB49E0">
      <w:pPr>
        <w:pStyle w:val="Caption"/>
      </w:pPr>
      <w:moveFromRangeStart w:id="917" w:author="Peter Roberts" w:date="2013-05-08T09:19:00Z" w:name="move355768089"/>
      <w:moveFrom w:id="918" w:author="Peter Roberts" w:date="2013-05-08T09:19:00Z">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C20C86">
          <w:rPr>
            <w:noProof/>
          </w:rPr>
          <w:t>64</w:t>
        </w:r>
        <w:r w:rsidR="005B3AA3">
          <w:rPr>
            <w:noProof/>
          </w:rPr>
          <w:fldChar w:fldCharType="end"/>
        </w:r>
        <w:r>
          <w:t>: Examples of the graphical representation of a space (left) and a processing module (right)</w:t>
        </w:r>
      </w:moveFrom>
    </w:p>
    <w:moveFromRangeEnd w:id="917"/>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19" w:author="Peter" w:date="2013-05-08T09:19:00Z"/>
        </w:rPr>
      </w:pPr>
      <w:bookmarkStart w:id="920" w:name="_Ref97260388"/>
      <w:ins w:id="921" w:author="Peter" w:date="2013-05-08T09:19:00Z">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ins>
      <w:r w:rsidR="00E47832">
        <w:rPr>
          <w:noProof/>
        </w:rPr>
        <w:t>45</w:t>
      </w:r>
      <w:ins w:id="922" w:author="Peter" w:date="2013-05-08T09:19:00Z">
        <w:r w:rsidR="005B3AA3">
          <w:rPr>
            <w:noProof/>
          </w:rPr>
          <w:fldChar w:fldCharType="end"/>
        </w:r>
        <w:r>
          <w:t>: Examples of the graphical representation of a space (left) and a processing module (right)</w:t>
        </w:r>
      </w:ins>
    </w:p>
    <w:p w:rsidR="00802E63" w:rsidRDefault="00916CBE" w:rsidP="00EB49E0">
      <w:pPr>
        <w:pStyle w:val="Caption"/>
      </w:pPr>
      <w:moveToRangeStart w:id="923" w:author="Peter Roberts" w:date="2013-05-08T09:19:00Z" w:name="move355768089"/>
      <w:moveTo w:id="924" w:author="Peter Roberts" w:date="2013-05-08T09:19:00Z">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moveTo>
      <w:r w:rsidR="00E47832">
        <w:rPr>
          <w:noProof/>
        </w:rPr>
        <w:t>46</w:t>
      </w:r>
      <w:moveTo w:id="925" w:author="Peter Roberts" w:date="2013-05-08T09:19:00Z">
        <w:r w:rsidR="005B3AA3">
          <w:rPr>
            <w:noProof/>
          </w:rPr>
          <w:fldChar w:fldCharType="end"/>
        </w:r>
        <w:bookmarkEnd w:id="920"/>
        <w:r>
          <w:t>: Examples of the graphical representation of a space (left) and a processing module (right)</w:t>
        </w:r>
      </w:moveTo>
    </w:p>
    <w:moveToRangeEnd w:id="923"/>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5B3AA3">
        <w:fldChar w:fldCharType="begin"/>
      </w:r>
      <w:r w:rsidR="00A7040E">
        <w:instrText xml:space="preserve"> </w:instrText>
      </w:r>
      <w:r w:rsidR="00567E0A">
        <w:instrText>REF</w:instrText>
      </w:r>
      <w:r w:rsidR="00A7040E">
        <w:instrText xml:space="preserve"> _Ref97361386 \h </w:instrText>
      </w:r>
      <w:r w:rsidR="005B3AA3">
        <w:fldChar w:fldCharType="separate"/>
      </w:r>
      <w:r w:rsidR="00E47832">
        <w:t xml:space="preserve">Figure </w:t>
      </w:r>
      <w:r w:rsidR="00E47832">
        <w:rPr>
          <w:noProof/>
        </w:rPr>
        <w:t>47</w:t>
      </w:r>
      <w:r w:rsidR="005B3AA3">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6"/>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26" w:name="_Ref97361386"/>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47</w:t>
      </w:r>
      <w:r w:rsidR="005B3AA3">
        <w:rPr>
          <w:noProof/>
        </w:rPr>
        <w:fldChar w:fldCharType="end"/>
      </w:r>
      <w:bookmarkEnd w:id="926"/>
      <w:r>
        <w:t>: Multiple-selection of elements after dragging a box around them</w:t>
      </w:r>
    </w:p>
    <w:p w:rsidR="00462F12" w:rsidRDefault="00462F12" w:rsidP="00E5047C">
      <w:pPr>
        <w:pStyle w:val="Heading2"/>
      </w:pPr>
      <w:bookmarkStart w:id="927" w:name="_Toc355280395"/>
      <w:bookmarkStart w:id="928" w:name="_Toc356807341"/>
      <w:r>
        <w:t>Adding Modules and linking with Spaces</w:t>
      </w:r>
      <w:bookmarkEnd w:id="927"/>
      <w:bookmarkEnd w:id="928"/>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E47832">
          <w:t xml:space="preserve">Figure </w:t>
        </w:r>
        <w:r w:rsidR="00E47832">
          <w:rPr>
            <w:noProof/>
          </w:rPr>
          <w:t>43</w:t>
        </w:r>
      </w:fldSimple>
      <w:r>
        <w:t xml:space="preserve">. Select ‘Add Module’ and a selection of the available modules </w:t>
      </w:r>
      <w:r w:rsidR="005A36AA">
        <w:t>will appear</w:t>
      </w:r>
      <w:r>
        <w:t xml:space="preserve"> (</w:t>
      </w:r>
      <w:fldSimple w:instr=" REF _Ref97182841 \h  \* MERGEFORMAT ">
        <w:r w:rsidR="00E47832">
          <w:t xml:space="preserve">Figure </w:t>
        </w:r>
        <w:r w:rsidR="00E47832">
          <w:rPr>
            <w:noProof/>
          </w:rPr>
          <w:t>48</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E47832">
          <w:t xml:space="preserve">Figure </w:t>
        </w:r>
        <w:r w:rsidR="00E47832">
          <w:rPr>
            <w:noProof/>
          </w:rPr>
          <w:t>49</w:t>
        </w:r>
      </w:fldSimple>
      <w:r>
        <w:t>). Select ‘Set Input Spaces’ and in the ‘Input Space Selection’ dialog select the number of the space to connect and click ‘OK’</w:t>
      </w:r>
      <w:r w:rsidR="006E03D5">
        <w:t xml:space="preserve"> (</w:t>
      </w:r>
      <w:fldSimple w:instr=" REF _Ref97183007 \h  \* MERGEFORMAT ">
        <w:r w:rsidR="00E47832">
          <w:t xml:space="preserve">Figure </w:t>
        </w:r>
        <w:r w:rsidR="00E47832">
          <w:rPr>
            <w:noProof/>
          </w:rPr>
          <w:t>49</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7"/>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29" w:name="_Ref9718284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48</w:t>
      </w:r>
      <w:r w:rsidR="005B3AA3">
        <w:rPr>
          <w:noProof/>
        </w:rPr>
        <w:fldChar w:fldCharType="end"/>
      </w:r>
      <w:bookmarkEnd w:id="929"/>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30" w:name="_Ref97183007"/>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49</w:t>
      </w:r>
      <w:r w:rsidR="005B3AA3">
        <w:rPr>
          <w:noProof/>
        </w:rPr>
        <w:fldChar w:fldCharType="end"/>
      </w:r>
      <w:bookmarkEnd w:id="930"/>
      <w:r>
        <w:t xml:space="preserve">: </w:t>
      </w:r>
      <w:r w:rsidR="00027485">
        <w:t>Popup</w:t>
      </w:r>
      <w:r>
        <w:t xml:space="preserve"> menu of a module (left) and the input space selection dialog (right)</w:t>
      </w:r>
    </w:p>
    <w:p w:rsidR="006E03D5" w:rsidRDefault="006E03D5" w:rsidP="00E5047C">
      <w:pPr>
        <w:pStyle w:val="Heading2"/>
      </w:pPr>
      <w:bookmarkStart w:id="931" w:name="_Toc355280396"/>
      <w:bookmarkStart w:id="932" w:name="_Toc356807342"/>
      <w:r>
        <w:t>Configuration of Modules</w:t>
      </w:r>
      <w:bookmarkEnd w:id="931"/>
      <w:bookmarkEnd w:id="932"/>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33" w:name="_Toc355280397"/>
      <w:bookmarkStart w:id="934" w:name="_Toc356807343"/>
      <w:r>
        <w:t>Processing Module Descriptions</w:t>
      </w:r>
      <w:bookmarkEnd w:id="933"/>
      <w:bookmarkEnd w:id="934"/>
    </w:p>
    <w:p w:rsidR="00DA7E70" w:rsidRDefault="00DA7E70" w:rsidP="002175E1">
      <w:pPr>
        <w:pStyle w:val="DocAction"/>
      </w:pPr>
      <w:r>
        <w:t>%%% Maybe these sub-sections would be better set up consistent</w:t>
      </w:r>
      <w:r w:rsidR="000E3E59">
        <w:t>ly, perhaps in tables of fixed format – for example...</w:t>
      </w:r>
    </w:p>
    <w:tbl>
      <w:tblPr>
        <w:tblStyle w:val="TableGrid"/>
        <w:tblW w:w="0" w:type="auto"/>
        <w:tblInd w:w="817" w:type="dxa"/>
        <w:tblLook w:val="04A0"/>
      </w:tblPr>
      <w:tblGrid>
        <w:gridCol w:w="1536"/>
        <w:gridCol w:w="7218"/>
      </w:tblGrid>
      <w:tr w:rsidR="00DA7E70" w:rsidRPr="00DA7E70" w:rsidTr="00DA7E70">
        <w:tc>
          <w:tcPr>
            <w:tcW w:w="0" w:type="auto"/>
          </w:tcPr>
          <w:p w:rsidR="00DA7E70" w:rsidRPr="00DA7E70" w:rsidRDefault="00DA7E70" w:rsidP="00DA7E70">
            <w:pPr>
              <w:pStyle w:val="TableText"/>
            </w:pPr>
            <w:r w:rsidRPr="00DA7E70">
              <w:t>Inputs:</w:t>
            </w:r>
          </w:p>
        </w:tc>
        <w:tc>
          <w:tcPr>
            <w:tcW w:w="0" w:type="auto"/>
          </w:tcPr>
          <w:p w:rsidR="00DA7E70" w:rsidRDefault="00DA7E70" w:rsidP="00DA7E70">
            <w:pPr>
              <w:pStyle w:val="TableText"/>
            </w:pPr>
            <w:r>
              <w:t>Two Input Spaces:</w:t>
            </w:r>
          </w:p>
          <w:p w:rsidR="00DA7E70" w:rsidRDefault="00DA7E70" w:rsidP="00DA7E70">
            <w:pPr>
              <w:pStyle w:val="TableText"/>
            </w:pPr>
            <w:r>
              <w:t>A:</w:t>
            </w:r>
          </w:p>
          <w:p w:rsidR="00DA7E70" w:rsidRDefault="00DA7E70" w:rsidP="00DA7E70">
            <w:pPr>
              <w:pStyle w:val="TableText"/>
            </w:pPr>
            <w:r>
              <w:t>B:</w:t>
            </w:r>
          </w:p>
          <w:p w:rsidR="00A924E3" w:rsidRPr="00DA7E70" w:rsidRDefault="00A924E3" w:rsidP="00DA7E70">
            <w:pPr>
              <w:pStyle w:val="TableText"/>
            </w:pPr>
            <w:r>
              <w:t>Restrictions:</w:t>
            </w:r>
          </w:p>
        </w:tc>
      </w:tr>
      <w:tr w:rsidR="00DA7E70" w:rsidRPr="00DA7E70" w:rsidTr="00DA7E70">
        <w:tc>
          <w:tcPr>
            <w:tcW w:w="0" w:type="auto"/>
          </w:tcPr>
          <w:p w:rsidR="00DA7E70" w:rsidRPr="00DA7E70" w:rsidRDefault="00DA7E70" w:rsidP="00DA7E70">
            <w:pPr>
              <w:pStyle w:val="TableText"/>
            </w:pPr>
            <w:r w:rsidRPr="00DA7E70">
              <w:t>Outputs:</w:t>
            </w:r>
          </w:p>
        </w:tc>
        <w:tc>
          <w:tcPr>
            <w:tcW w:w="0" w:type="auto"/>
          </w:tcPr>
          <w:p w:rsidR="00DA7E70" w:rsidRPr="00DA7E70" w:rsidRDefault="00DA7E70" w:rsidP="00DA7E70">
            <w:pPr>
              <w:pStyle w:val="TableText"/>
            </w:pPr>
            <w:r>
              <w:t>One Space</w:t>
            </w:r>
          </w:p>
        </w:tc>
      </w:tr>
      <w:tr w:rsidR="00DA7E70" w:rsidRPr="00DA7E70" w:rsidTr="00DA7E70">
        <w:tc>
          <w:tcPr>
            <w:tcW w:w="0" w:type="auto"/>
          </w:tcPr>
          <w:p w:rsidR="00DA7E70" w:rsidRPr="00DA7E70" w:rsidRDefault="00DA7E70" w:rsidP="00DA7E70">
            <w:pPr>
              <w:pStyle w:val="TableText"/>
            </w:pPr>
            <w:r w:rsidRPr="00DA7E70">
              <w:t>Processing:</w:t>
            </w:r>
          </w:p>
        </w:tc>
        <w:tc>
          <w:tcPr>
            <w:tcW w:w="0" w:type="auto"/>
          </w:tcPr>
          <w:p w:rsidR="00DA7E70" w:rsidRDefault="00DA7E70" w:rsidP="00DA7E70">
            <w:pPr>
              <w:pStyle w:val="TableText"/>
            </w:pPr>
            <w:r>
              <w:t>Computes Radiance from Reflectance by reference to a Spectralon reference panel.</w:t>
            </w:r>
          </w:p>
          <w:p w:rsidR="00DA7E70" w:rsidRPr="00DA7E70" w:rsidRDefault="00DA7E70" w:rsidP="00DA7E70">
            <w:pPr>
              <w:pStyle w:val="Formula"/>
            </w:pPr>
            <w:r>
              <w:rPr>
                <w:noProof/>
                <w:lang w:val="en-AU" w:eastAsia="ja-JP"/>
              </w:rPr>
              <w:t xml:space="preserve"> </w:t>
            </w:r>
            <w:r>
              <w:rPr>
                <w:noProof/>
                <w:lang w:val="en-AU" w:eastAsia="ja-JP"/>
              </w:rPr>
              <w:drawing>
                <wp:inline distT="0" distB="0" distL="0" distR="0">
                  <wp:extent cx="589280" cy="477520"/>
                  <wp:effectExtent l="25400" t="0" r="0" b="0"/>
                  <wp:docPr id="1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a:srcRect/>
                          <a:stretch>
                            <a:fillRect/>
                          </a:stretch>
                        </pic:blipFill>
                        <pic:spPr bwMode="auto">
                          <a:xfrm>
                            <a:off x="0" y="0"/>
                            <a:ext cx="589280" cy="477520"/>
                          </a:xfrm>
                          <a:prstGeom prst="rect">
                            <a:avLst/>
                          </a:prstGeom>
                          <a:noFill/>
                          <a:ln w="9525">
                            <a:noFill/>
                            <a:miter lim="800000"/>
                            <a:headEnd/>
                            <a:tailEnd/>
                          </a:ln>
                        </pic:spPr>
                      </pic:pic>
                    </a:graphicData>
                  </a:graphic>
                </wp:inline>
              </w:drawing>
            </w:r>
          </w:p>
        </w:tc>
      </w:tr>
      <w:tr w:rsidR="00DA7E70" w:rsidRPr="00DA7E70" w:rsidTr="00DA7E70">
        <w:tc>
          <w:tcPr>
            <w:tcW w:w="0" w:type="auto"/>
          </w:tcPr>
          <w:p w:rsidR="00DA7E70" w:rsidRPr="00DA7E70" w:rsidRDefault="002175E1" w:rsidP="00DA7E70">
            <w:pPr>
              <w:pStyle w:val="TableText"/>
            </w:pPr>
            <w:r>
              <w:t>Prerequisites</w:t>
            </w:r>
            <w:r w:rsidR="00DA7E70" w:rsidRPr="00DA7E70">
              <w:t>:</w:t>
            </w:r>
          </w:p>
        </w:tc>
        <w:tc>
          <w:tcPr>
            <w:tcW w:w="0" w:type="auto"/>
          </w:tcPr>
          <w:p w:rsidR="00DA7E70" w:rsidRPr="00DA7E70" w:rsidRDefault="00DA7E70" w:rsidP="00DA7E70">
            <w:pPr>
              <w:pStyle w:val="TableText"/>
            </w:pPr>
            <w:r>
              <w:t>Datalinks of the type ‘Spectralon’ must exist between the target spectra and the corresponding reference spectra.</w:t>
            </w:r>
          </w:p>
        </w:tc>
      </w:tr>
      <w:tr w:rsidR="00DA7E70" w:rsidRPr="00DA7E70" w:rsidTr="00DA7E70">
        <w:tc>
          <w:tcPr>
            <w:tcW w:w="0" w:type="auto"/>
          </w:tcPr>
          <w:p w:rsidR="00DA7E70" w:rsidRDefault="00DA7E70" w:rsidP="00DA7E70">
            <w:pPr>
              <w:pStyle w:val="TableText"/>
            </w:pPr>
            <w:r>
              <w:t>Note:</w:t>
            </w:r>
          </w:p>
        </w:tc>
        <w:tc>
          <w:tcPr>
            <w:tcW w:w="0" w:type="auto"/>
          </w:tcPr>
          <w:p w:rsidR="00DA7E70" w:rsidRDefault="00DA7E70" w:rsidP="00DA7E70">
            <w:pPr>
              <w:pStyle w:val="TableText"/>
            </w:pPr>
          </w:p>
        </w:tc>
      </w:tr>
    </w:tbl>
    <w:p w:rsidR="00B5325A" w:rsidRDefault="00B5325A" w:rsidP="00A7583F">
      <w:pPr>
        <w:pStyle w:val="Heading3"/>
      </w:pPr>
      <w:bookmarkStart w:id="935" w:name="_Toc355280398"/>
      <w:bookmarkStart w:id="936" w:name="_Toc356807344"/>
      <w:r>
        <w:t>Radiance to Reflectance Transformation</w:t>
      </w:r>
      <w:bookmarkEnd w:id="935"/>
      <w:bookmarkEnd w:id="936"/>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Default="00B5325A" w:rsidP="00A41FBF">
      <w:pPr>
        <w:pStyle w:val="Body"/>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5B3AA3">
        <w:fldChar w:fldCharType="begin"/>
      </w:r>
      <w:r w:rsidR="00604510">
        <w:instrText xml:space="preserve"> REF _Ref153794273 \r \h  \* MERGEFORMAT </w:instrText>
      </w:r>
      <w:r w:rsidR="005B3AA3">
        <w:fldChar w:fldCharType="separate"/>
      </w:r>
      <w:r w:rsidR="00E47832">
        <w:rPr>
          <w:b/>
          <w:bCs/>
          <w:lang w:val="en-US"/>
        </w:rPr>
        <w:t>Error! Reference source not found.</w:t>
      </w:r>
      <w:r w:rsidR="005B3AA3">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p>
    <w:p w:rsidR="002B31FB" w:rsidRDefault="002B31FB" w:rsidP="00A7583F">
      <w:pPr>
        <w:pStyle w:val="Heading3"/>
      </w:pPr>
      <w:bookmarkStart w:id="937" w:name="_Ref97735916"/>
      <w:bookmarkStart w:id="938" w:name="_Toc355280399"/>
      <w:bookmarkStart w:id="939" w:name="_Toc356807345"/>
      <w:r>
        <w:t>Reference Panel Correction Factors</w:t>
      </w:r>
      <w:bookmarkEnd w:id="937"/>
      <w:bookmarkEnd w:id="938"/>
      <w:bookmarkEnd w:id="939"/>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E47832">
          <w:t xml:space="preserve">Figure </w:t>
        </w:r>
        <w:r w:rsidR="00E47832">
          <w:rPr>
            <w:noProof/>
          </w:rPr>
          <w:t>50</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E47832">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1"/>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40" w:name="_Ref9735443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0</w:t>
      </w:r>
      <w:r w:rsidR="005B3AA3">
        <w:rPr>
          <w:noProof/>
        </w:rPr>
        <w:fldChar w:fldCharType="end"/>
      </w:r>
      <w:bookmarkEnd w:id="940"/>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5B3AA3" w:rsidP="00A41FBF">
      <w:pPr>
        <w:pStyle w:val="Body"/>
      </w:pPr>
      <w:fldSimple w:instr=" REF _Ref97354667 \h  \* MERGEFORMAT ">
        <w:r w:rsidR="00E47832">
          <w:t xml:space="preserve">Figure </w:t>
        </w:r>
        <w:r w:rsidR="00E47832">
          <w:rPr>
            <w:noProof/>
          </w:rPr>
          <w:t>51</w:t>
        </w:r>
      </w:fldSimple>
      <w:r w:rsidR="008F153A">
        <w:t xml:space="preserve"> shows a processing chain that selects the panel correction factors and plots using a spectral line plot (</w:t>
      </w:r>
      <w:fldSimple w:instr=" REF _Ref97354714 \h  \* MERGEFORMAT ">
        <w:r w:rsidR="00E47832">
          <w:t xml:space="preserve">Figure </w:t>
        </w:r>
        <w:r w:rsidR="00E47832">
          <w:rPr>
            <w:noProof/>
          </w:rPr>
          <w:t>52</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2"/>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41" w:name="_Ref97354667"/>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1</w:t>
      </w:r>
      <w:r w:rsidR="005B3AA3">
        <w:rPr>
          <w:noProof/>
        </w:rPr>
        <w:fldChar w:fldCharType="end"/>
      </w:r>
      <w:bookmarkEnd w:id="941"/>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42" w:name="_Ref9735471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2</w:t>
      </w:r>
      <w:r w:rsidR="005B3AA3">
        <w:rPr>
          <w:noProof/>
        </w:rPr>
        <w:fldChar w:fldCharType="end"/>
      </w:r>
      <w:bookmarkEnd w:id="942"/>
      <w:r>
        <w:t>: Reference panel correction factors</w:t>
      </w:r>
    </w:p>
    <w:p w:rsidR="008F153A" w:rsidRDefault="008F153A" w:rsidP="00A7583F">
      <w:pPr>
        <w:pStyle w:val="Heading3"/>
      </w:pPr>
      <w:bookmarkStart w:id="943" w:name="_Ref97735928"/>
      <w:bookmarkStart w:id="944" w:name="_Toc355280400"/>
      <w:bookmarkStart w:id="945" w:name="_Toc356807346"/>
      <w:r>
        <w:t>Correct for Reference Panel Non-Idealness</w:t>
      </w:r>
      <w:bookmarkEnd w:id="943"/>
      <w:bookmarkEnd w:id="944"/>
      <w:bookmarkEnd w:id="945"/>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E47832">
          <w:t xml:space="preserve">Figure </w:t>
        </w:r>
        <w:r w:rsidR="00E47832">
          <w:rPr>
            <w:noProof/>
          </w:rPr>
          <w:t>53</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4"/>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46" w:name="_Ref9735604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3</w:t>
      </w:r>
      <w:r w:rsidR="005B3AA3">
        <w:rPr>
          <w:noProof/>
        </w:rPr>
        <w:fldChar w:fldCharType="end"/>
      </w:r>
      <w:bookmarkEnd w:id="946"/>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E47832">
          <w:t xml:space="preserve">Figure </w:t>
        </w:r>
        <w:r w:rsidR="00E47832">
          <w:rPr>
            <w:noProof/>
          </w:rPr>
          <w:t>54</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5"/>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47" w:name="_Ref9735618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4</w:t>
      </w:r>
      <w:r w:rsidR="005B3AA3">
        <w:rPr>
          <w:noProof/>
        </w:rPr>
        <w:fldChar w:fldCharType="end"/>
      </w:r>
      <w:bookmarkEnd w:id="947"/>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6"/>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A7583F">
      <w:pPr>
        <w:pStyle w:val="Heading3"/>
      </w:pPr>
      <w:bookmarkStart w:id="948" w:name="_Toc355280401"/>
      <w:bookmarkStart w:id="949" w:name="_Toc356807347"/>
      <w:r>
        <w:t>Delta</w:t>
      </w:r>
      <w:bookmarkEnd w:id="948"/>
      <w:bookmarkEnd w:id="949"/>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CD0730" w:rsidP="00A924E3">
      <w:pPr>
        <w:pStyle w:val="Formula"/>
      </w:pPr>
      <w:r>
        <w:pict>
          <v:shape id="_x0000_i1027" type="#_x0000_t75" style="width:61.8pt;height:17.2pt">
            <v:imagedata r:id="rId77"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E47832">
          <w:t xml:space="preserve">Figure </w:t>
        </w:r>
        <w:r w:rsidR="00E47832">
          <w:rPr>
            <w:noProof/>
          </w:rPr>
          <w:t>55</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8"/>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50" w:name="_Ref9736282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5</w:t>
      </w:r>
      <w:r w:rsidR="005B3AA3">
        <w:rPr>
          <w:noProof/>
        </w:rPr>
        <w:fldChar w:fldCharType="end"/>
      </w:r>
      <w:bookmarkEnd w:id="950"/>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5B3AA3">
        <w:fldChar w:fldCharType="begin"/>
      </w:r>
      <w:r>
        <w:instrText xml:space="preserve"> </w:instrText>
      </w:r>
      <w:r w:rsidR="00567E0A">
        <w:instrText>REF</w:instrText>
      </w:r>
      <w:r>
        <w:instrText xml:space="preserve"> _Ref97362654 \h </w:instrText>
      </w:r>
      <w:r w:rsidR="005B3AA3">
        <w:fldChar w:fldCharType="separate"/>
      </w:r>
      <w:r w:rsidR="00E47832">
        <w:t>Figure 56</w:t>
      </w:r>
      <w:r w:rsidR="005B3AA3">
        <w:fldChar w:fldCharType="end"/>
      </w:r>
      <w:r>
        <w:t xml:space="preserve"> shows a processing network for this purpose and </w:t>
      </w:r>
      <w:r w:rsidR="005B3AA3">
        <w:fldChar w:fldCharType="begin"/>
      </w:r>
      <w:r>
        <w:instrText xml:space="preserve"> </w:instrText>
      </w:r>
      <w:r w:rsidR="00567E0A">
        <w:instrText>REF</w:instrText>
      </w:r>
      <w:r>
        <w:instrText xml:space="preserve"> _Ref97362692 \h </w:instrText>
      </w:r>
      <w:r w:rsidR="005B3AA3">
        <w:fldChar w:fldCharType="separate"/>
      </w:r>
      <w:r w:rsidR="00E47832">
        <w:t>Figure 57</w:t>
      </w:r>
      <w:r w:rsidR="005B3AA3">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9"/>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51" w:name="_Ref9736265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6</w:t>
      </w:r>
      <w:r w:rsidR="005B3AA3">
        <w:rPr>
          <w:noProof/>
        </w:rPr>
        <w:fldChar w:fldCharType="end"/>
      </w:r>
      <w:bookmarkEnd w:id="951"/>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0"/>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1"/>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52" w:name="_Ref9736269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7</w:t>
      </w:r>
      <w:r w:rsidR="005B3AA3">
        <w:rPr>
          <w:noProof/>
        </w:rPr>
        <w:fldChar w:fldCharType="end"/>
      </w:r>
      <w:bookmarkEnd w:id="952"/>
      <w:r>
        <w:t>: Spectral plots of: input spectrum (left), panel corrected spectrum (middle) and delta spectrum (left)</w:t>
      </w:r>
    </w:p>
    <w:p w:rsidR="00C479EA" w:rsidRDefault="00C479EA" w:rsidP="00A7583F">
      <w:pPr>
        <w:pStyle w:val="Heading3"/>
      </w:pPr>
      <w:bookmarkStart w:id="953" w:name="_Toc355280402"/>
      <w:bookmarkStart w:id="954" w:name="_Toc356807348"/>
      <w:r>
        <w:t>Waveband Filter</w:t>
      </w:r>
      <w:bookmarkEnd w:id="953"/>
      <w:bookmarkEnd w:id="954"/>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E47832">
          <w:t xml:space="preserve">Figure </w:t>
        </w:r>
        <w:r w:rsidR="00E47832">
          <w:rPr>
            <w:noProof/>
          </w:rPr>
          <w:t>58</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55" w:name="_Ref97264909"/>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8</w:t>
      </w:r>
      <w:r w:rsidR="005B3AA3">
        <w:rPr>
          <w:noProof/>
        </w:rPr>
        <w:fldChar w:fldCharType="end"/>
      </w:r>
      <w:bookmarkEnd w:id="955"/>
      <w:r>
        <w:t>: Filter configuration window</w:t>
      </w:r>
    </w:p>
    <w:p w:rsidR="00F90971" w:rsidRDefault="00F90971" w:rsidP="00EB49E0">
      <w:pPr>
        <w:pStyle w:val="Figure"/>
      </w:pPr>
      <w:r>
        <w:t>To add a new filter region, click ‘New’ and enter the upper and lower wavelengths in nanometres in the Filter Definition dialog (</w:t>
      </w:r>
      <w:r w:rsidR="005B3AA3">
        <w:fldChar w:fldCharType="begin"/>
      </w:r>
      <w:r w:rsidR="00A7040E">
        <w:instrText xml:space="preserve"> </w:instrText>
      </w:r>
      <w:r w:rsidR="00567E0A">
        <w:instrText>REF</w:instrText>
      </w:r>
      <w:r w:rsidR="00A7040E">
        <w:instrText xml:space="preserve"> _Ref97265295 \h </w:instrText>
      </w:r>
      <w:r w:rsidR="005B3AA3">
        <w:fldChar w:fldCharType="separate"/>
      </w:r>
      <w:r w:rsidR="00E47832">
        <w:t>Figure 59</w:t>
      </w:r>
      <w:r w:rsidR="005B3AA3">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56" w:name="_Ref97265295"/>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59</w:t>
      </w:r>
      <w:r w:rsidR="005B3AA3">
        <w:rPr>
          <w:noProof/>
        </w:rPr>
        <w:fldChar w:fldCharType="end"/>
      </w:r>
      <w:bookmarkEnd w:id="956"/>
      <w:r>
        <w:t>: Filter definition dialog</w:t>
      </w:r>
    </w:p>
    <w:p w:rsidR="00F90971" w:rsidRDefault="00F90971" w:rsidP="00A41FBF">
      <w:pPr>
        <w:pStyle w:val="Body"/>
      </w:pPr>
      <w:r>
        <w:t>To remove an existing filter region, select the region in the list and click ‘Remove’.</w:t>
      </w:r>
    </w:p>
    <w:p w:rsidR="00F90971" w:rsidRDefault="00F90971" w:rsidP="00A7583F">
      <w:pPr>
        <w:pStyle w:val="Heading3"/>
      </w:pPr>
      <w:bookmarkStart w:id="957" w:name="_Toc355280403"/>
      <w:bookmarkStart w:id="958" w:name="_Toc356807349"/>
      <w:r>
        <w:t xml:space="preserve">Broadband </w:t>
      </w:r>
      <w:r w:rsidR="00436FF7">
        <w:t>and Narrowband Filters</w:t>
      </w:r>
      <w:bookmarkEnd w:id="957"/>
      <w:bookmarkEnd w:id="958"/>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E47832">
          <w:t xml:space="preserve">Figure </w:t>
        </w:r>
        <w:r w:rsidR="00E47832">
          <w:rPr>
            <w:noProof/>
          </w:rPr>
          <w:t>60</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5"/>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59" w:name="_Ref97294709"/>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0</w:t>
      </w:r>
      <w:r w:rsidR="005B3AA3">
        <w:rPr>
          <w:noProof/>
        </w:rPr>
        <w:fldChar w:fldCharType="end"/>
      </w:r>
      <w:bookmarkEnd w:id="959"/>
      <w:r>
        <w:t xml:space="preserve">: Spectral plot of </w:t>
      </w:r>
      <w:r w:rsidR="009D718F">
        <w:t>broad- and narrowband</w:t>
      </w:r>
      <w:r>
        <w:t xml:space="preserve"> MFR </w:t>
      </w:r>
      <w:r w:rsidR="009D718F">
        <w:t xml:space="preserve">channels </w:t>
      </w:r>
    </w:p>
    <w:p w:rsidR="00CE67ED" w:rsidRDefault="005B3AA3"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E47832">
        <w:t>Figure 61</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60" w:name="_Ref9730329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1</w:t>
      </w:r>
      <w:r w:rsidR="005B3AA3">
        <w:rPr>
          <w:noProof/>
        </w:rPr>
        <w:fldChar w:fldCharType="end"/>
      </w:r>
      <w:bookmarkEnd w:id="960"/>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E47832">
          <w:t xml:space="preserve">Figure </w:t>
        </w:r>
        <w:r w:rsidR="00E47832">
          <w:rPr>
            <w:noProof/>
          </w:rPr>
          <w:t>60</w:t>
        </w:r>
      </w:fldSimple>
      <w:r>
        <w:t xml:space="preserve"> was generated by the ‘Spectral Line Plot’ of space number 0.</w:t>
      </w:r>
    </w:p>
    <w:p w:rsidR="00F2338E" w:rsidRDefault="005B3AA3" w:rsidP="00A41FBF">
      <w:pPr>
        <w:pStyle w:val="Body"/>
      </w:pPr>
      <w:fldSimple w:instr=" REF _Ref97303558 \h  \* MERGEFORMAT ">
        <w:r w:rsidR="00E47832">
          <w:t xml:space="preserve">Figure </w:t>
        </w:r>
        <w:r w:rsidR="00E47832">
          <w:rPr>
            <w:noProof/>
          </w:rPr>
          <w:t>62</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61" w:name="_Ref9730355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2</w:t>
      </w:r>
      <w:r w:rsidR="005B3AA3">
        <w:rPr>
          <w:noProof/>
        </w:rPr>
        <w:fldChar w:fldCharType="end"/>
      </w:r>
      <w:bookmarkEnd w:id="961"/>
      <w:r>
        <w:t>: Plots of the narrowband channels (left) and of the broadband channel (right)</w:t>
      </w:r>
    </w:p>
    <w:p w:rsidR="00F04290" w:rsidRDefault="00F04290" w:rsidP="00E5047C">
      <w:pPr>
        <w:pStyle w:val="Heading2"/>
      </w:pPr>
      <w:bookmarkStart w:id="962" w:name="_Toc355280404"/>
      <w:bookmarkStart w:id="963" w:name="_Toc356807350"/>
      <w:r>
        <w:t>Visualisation Module</w:t>
      </w:r>
      <w:r w:rsidR="00897F15">
        <w:t>s</w:t>
      </w:r>
      <w:bookmarkEnd w:id="962"/>
      <w:bookmarkEnd w:id="963"/>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E47832">
          <w:t xml:space="preserve">Figure </w:t>
        </w:r>
        <w:r w:rsidR="00E47832">
          <w:rPr>
            <w:noProof/>
          </w:rPr>
          <w:t>63</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64" w:name="_Ref97305807"/>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3</w:t>
      </w:r>
      <w:r w:rsidR="005B3AA3">
        <w:rPr>
          <w:noProof/>
        </w:rPr>
        <w:fldChar w:fldCharType="end"/>
      </w:r>
      <w:bookmarkEnd w:id="964"/>
      <w:r>
        <w:t>: Information displayed in the window title</w:t>
      </w:r>
    </w:p>
    <w:p w:rsidR="00F04290" w:rsidRDefault="00F04290" w:rsidP="00A7583F">
      <w:pPr>
        <w:pStyle w:val="Heading3"/>
      </w:pPr>
      <w:bookmarkStart w:id="965" w:name="_Toc355280405"/>
      <w:bookmarkStart w:id="966" w:name="_Toc356807351"/>
      <w:r>
        <w:t>Spectral Line Plot</w:t>
      </w:r>
      <w:bookmarkEnd w:id="965"/>
      <w:bookmarkEnd w:id="966"/>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0"/>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4</w:t>
      </w:r>
      <w:r w:rsidR="005B3AA3">
        <w:rPr>
          <w:noProof/>
        </w:rPr>
        <w:fldChar w:fldCharType="end"/>
      </w:r>
      <w:r>
        <w:t>: Spectral line plot of snow avalanche reflectance spectra</w:t>
      </w:r>
    </w:p>
    <w:p w:rsidR="00F04290" w:rsidRDefault="00F04290" w:rsidP="00A7583F">
      <w:pPr>
        <w:pStyle w:val="Heading3"/>
      </w:pPr>
      <w:bookmarkStart w:id="967" w:name="_Toc355280406"/>
      <w:bookmarkStart w:id="968" w:name="_Toc356807352"/>
      <w:r>
        <w:t>Spectral Scatter Plot</w:t>
      </w:r>
      <w:bookmarkEnd w:id="967"/>
      <w:bookmarkEnd w:id="968"/>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E47832">
          <w:t xml:space="preserve">Figure </w:t>
        </w:r>
        <w:r w:rsidR="00E47832">
          <w:rPr>
            <w:noProof/>
          </w:rPr>
          <w:t>65</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1"/>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969" w:name="_Ref9730544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5</w:t>
      </w:r>
      <w:r w:rsidR="005B3AA3">
        <w:rPr>
          <w:noProof/>
        </w:rPr>
        <w:fldChar w:fldCharType="end"/>
      </w:r>
      <w:bookmarkEnd w:id="969"/>
      <w:r>
        <w:t>: Scatterplot showing the variation per channel for several MFR sunphotometer readings</w:t>
      </w:r>
    </w:p>
    <w:p w:rsidR="00F04290" w:rsidRDefault="00F04290" w:rsidP="00A7583F">
      <w:pPr>
        <w:pStyle w:val="Heading3"/>
      </w:pPr>
      <w:bookmarkStart w:id="970" w:name="_Toc355280407"/>
      <w:bookmarkStart w:id="971" w:name="_Toc356807353"/>
      <w:r>
        <w:t>Gonio Sampling Points Plot</w:t>
      </w:r>
      <w:bookmarkEnd w:id="970"/>
      <w:bookmarkEnd w:id="971"/>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E47832">
          <w:t xml:space="preserve">Figure </w:t>
        </w:r>
        <w:r w:rsidR="00E47832">
          <w:rPr>
            <w:noProof/>
          </w:rPr>
          <w:t>66</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2"/>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972" w:name="_Ref9734472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6</w:t>
      </w:r>
      <w:r w:rsidR="005B3AA3">
        <w:rPr>
          <w:noProof/>
        </w:rPr>
        <w:fldChar w:fldCharType="end"/>
      </w:r>
      <w:bookmarkEnd w:id="972"/>
      <w:r>
        <w:t>: Goniometer sampling point positions</w:t>
      </w:r>
    </w:p>
    <w:p w:rsidR="00ED6903" w:rsidRDefault="00F04290" w:rsidP="00A7583F">
      <w:pPr>
        <w:pStyle w:val="Heading3"/>
      </w:pPr>
      <w:bookmarkStart w:id="973" w:name="_Toc355280408"/>
      <w:bookmarkStart w:id="974" w:name="_Toc356807354"/>
      <w:r>
        <w:t>Gonio Hemisphere Explorer</w:t>
      </w:r>
      <w:bookmarkEnd w:id="973"/>
      <w:bookmarkEnd w:id="974"/>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E47832">
          <w:t xml:space="preserve">Figure </w:t>
        </w:r>
        <w:r w:rsidR="00E47832">
          <w:rPr>
            <w:noProof/>
          </w:rPr>
          <w:t>67</w:t>
        </w:r>
      </w:fldSimple>
      <w:r>
        <w:t xml:space="preserve"> shows an explorer window displaying a LAGOS (Laboratory goniometer system) dataset </w:t>
      </w:r>
      <w:r w:rsidR="005B3AA3">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5B3AA3">
        <w:fldChar w:fldCharType="separate"/>
      </w:r>
      <w:r>
        <w:rPr>
          <w:noProof/>
        </w:rPr>
        <w:t>(Schopfer 2008)</w:t>
      </w:r>
      <w:r w:rsidR="005B3AA3">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3"/>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975" w:name="_Ref97345025"/>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7</w:t>
      </w:r>
      <w:r w:rsidR="005B3AA3">
        <w:rPr>
          <w:noProof/>
        </w:rPr>
        <w:fldChar w:fldCharType="end"/>
      </w:r>
      <w:bookmarkEnd w:id="975"/>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E47832">
          <w:t xml:space="preserve">Figure </w:t>
        </w:r>
        <w:r w:rsidR="00E47832">
          <w:rPr>
            <w:noProof/>
          </w:rPr>
          <w:t>68</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4"/>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5"/>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976" w:name="_Ref9734567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8</w:t>
      </w:r>
      <w:r w:rsidR="005B3AA3">
        <w:rPr>
          <w:noProof/>
        </w:rPr>
        <w:fldChar w:fldCharType="end"/>
      </w:r>
      <w:bookmarkEnd w:id="976"/>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5B3AA3">
        <w:fldChar w:fldCharType="begin"/>
      </w:r>
      <w:r>
        <w:instrText xml:space="preserve"> </w:instrText>
      </w:r>
      <w:r w:rsidR="00567E0A">
        <w:instrText>REF</w:instrText>
      </w:r>
      <w:r>
        <w:instrText xml:space="preserve"> _Ref97346093 \h </w:instrText>
      </w:r>
      <w:r w:rsidR="005B3AA3">
        <w:fldChar w:fldCharType="separate"/>
      </w:r>
      <w:r w:rsidR="00E47832">
        <w:t xml:space="preserve">Figure </w:t>
      </w:r>
      <w:r w:rsidR="00E47832">
        <w:rPr>
          <w:noProof/>
        </w:rPr>
        <w:t>69</w:t>
      </w:r>
      <w:r w:rsidR="005B3AA3">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6"/>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977" w:name="_Ref97346093"/>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69</w:t>
      </w:r>
      <w:r w:rsidR="005B3AA3">
        <w:rPr>
          <w:noProof/>
        </w:rPr>
        <w:fldChar w:fldCharType="end"/>
      </w:r>
      <w:bookmarkEnd w:id="977"/>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E47832">
          <w:t xml:space="preserve">Figure </w:t>
        </w:r>
        <w:r w:rsidR="00E47832">
          <w:rPr>
            <w:noProof/>
          </w:rPr>
          <w:t>70</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978" w:name="_Ref9734669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0</w:t>
      </w:r>
      <w:r w:rsidR="005B3AA3">
        <w:rPr>
          <w:noProof/>
        </w:rPr>
        <w:fldChar w:fldCharType="end"/>
      </w:r>
      <w:bookmarkEnd w:id="978"/>
      <w:r>
        <w:t>: Sampling point position plot and information about the selected sampling point</w:t>
      </w:r>
    </w:p>
    <w:p w:rsidR="00484682" w:rsidRDefault="00484682" w:rsidP="00A41FBF">
      <w:pPr>
        <w:pStyle w:val="Body"/>
      </w:pPr>
      <w:r>
        <w:t>The spectral plot component displays the spectrum of the selected sampling point (</w:t>
      </w:r>
      <w:r w:rsidR="005B3AA3">
        <w:fldChar w:fldCharType="begin"/>
      </w:r>
      <w:r>
        <w:instrText xml:space="preserve"> </w:instrText>
      </w:r>
      <w:r w:rsidR="00567E0A">
        <w:instrText>REF</w:instrText>
      </w:r>
      <w:r>
        <w:instrText xml:space="preserve"> _Ref97346783 \h </w:instrText>
      </w:r>
      <w:r w:rsidR="005B3AA3">
        <w:fldChar w:fldCharType="separate"/>
      </w:r>
      <w:r w:rsidR="00E47832">
        <w:t xml:space="preserve">Figure </w:t>
      </w:r>
      <w:r w:rsidR="00E47832">
        <w:rPr>
          <w:noProof/>
        </w:rPr>
        <w:t>71</w:t>
      </w:r>
      <w:r w:rsidR="005B3AA3">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8"/>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979" w:name="_Ref97346783"/>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1</w:t>
      </w:r>
      <w:r w:rsidR="005B3AA3">
        <w:rPr>
          <w:noProof/>
        </w:rPr>
        <w:fldChar w:fldCharType="end"/>
      </w:r>
      <w:bookmarkEnd w:id="979"/>
      <w:r>
        <w:t>: Spectral plot component with wavelength indicator and spectrum statistic information</w:t>
      </w:r>
    </w:p>
    <w:p w:rsidR="00484682" w:rsidRDefault="00F04290" w:rsidP="00A7583F">
      <w:pPr>
        <w:pStyle w:val="Heading3"/>
      </w:pPr>
      <w:bookmarkStart w:id="980" w:name="_Toc355280409"/>
      <w:bookmarkStart w:id="981" w:name="_Toc356807355"/>
      <w:r>
        <w:t>Time Line Plot</w:t>
      </w:r>
      <w:bookmarkEnd w:id="980"/>
      <w:bookmarkEnd w:id="981"/>
    </w:p>
    <w:p w:rsidR="007A25D6" w:rsidRDefault="00EF3153" w:rsidP="00A41FBF">
      <w:pPr>
        <w:pStyle w:val="Body"/>
      </w:pPr>
      <w:r>
        <w:t xml:space="preserve">Use a time line plot to plot a spectral band versus time. </w:t>
      </w:r>
      <w:r w:rsidR="005B3AA3">
        <w:fldChar w:fldCharType="begin"/>
      </w:r>
      <w:r>
        <w:instrText xml:space="preserve"> </w:instrText>
      </w:r>
      <w:r w:rsidR="00567E0A">
        <w:instrText>REF</w:instrText>
      </w:r>
      <w:r>
        <w:instrText xml:space="preserve"> _Ref97347357 \h </w:instrText>
      </w:r>
      <w:r w:rsidR="005B3AA3">
        <w:fldChar w:fldCharType="separate"/>
      </w:r>
      <w:r w:rsidR="00E47832">
        <w:t xml:space="preserve">Figure </w:t>
      </w:r>
      <w:r w:rsidR="00E47832">
        <w:rPr>
          <w:noProof/>
        </w:rPr>
        <w:t>72</w:t>
      </w:r>
      <w:r w:rsidR="005B3AA3">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9"/>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982" w:name="_Ref97347357"/>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2</w:t>
      </w:r>
      <w:r w:rsidR="005B3AA3">
        <w:rPr>
          <w:noProof/>
        </w:rPr>
        <w:fldChar w:fldCharType="end"/>
      </w:r>
      <w:bookmarkEnd w:id="982"/>
      <w:r>
        <w:t>:</w:t>
      </w:r>
      <w:r w:rsidR="00EF3153">
        <w:t xml:space="preserve"> Time Line Plot showing the direct irradiance over time for centre wavelength 496.4nm</w:t>
      </w:r>
    </w:p>
    <w:p w:rsidR="00792893" w:rsidRDefault="00F04290" w:rsidP="00A7583F">
      <w:pPr>
        <w:pStyle w:val="Heading3"/>
      </w:pPr>
      <w:bookmarkStart w:id="983" w:name="_Toc355280410"/>
      <w:bookmarkStart w:id="984" w:name="_Toc356807356"/>
      <w:r>
        <w:t>Time Line Explorer</w:t>
      </w:r>
      <w:bookmarkEnd w:id="983"/>
      <w:bookmarkEnd w:id="984"/>
    </w:p>
    <w:p w:rsidR="00792893" w:rsidRDefault="00A0057F" w:rsidP="00A41FBF">
      <w:pPr>
        <w:pStyle w:val="Body"/>
      </w:pPr>
      <w:r>
        <w:t>The time line explorer consists of a time line plot and a spectral plot (</w:t>
      </w:r>
      <w:fldSimple w:instr=" REF _Ref97350704 \h  \* MERGEFORMAT ">
        <w:r w:rsidR="00E47832">
          <w:t xml:space="preserve">Figure </w:t>
        </w:r>
        <w:r w:rsidR="00E47832">
          <w:rPr>
            <w:noProof/>
          </w:rPr>
          <w:t>73</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0"/>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985" w:name="_Ref9735070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3</w:t>
      </w:r>
      <w:r w:rsidR="005B3AA3">
        <w:rPr>
          <w:noProof/>
        </w:rPr>
        <w:fldChar w:fldCharType="end"/>
      </w:r>
      <w:bookmarkEnd w:id="985"/>
      <w:r>
        <w:t>: Time Line Explorer window</w:t>
      </w:r>
    </w:p>
    <w:p w:rsidR="00792893" w:rsidRPr="00A0057F" w:rsidRDefault="00A0057F" w:rsidP="00A41FBF">
      <w:pPr>
        <w:pStyle w:val="Body"/>
      </w:pPr>
      <w:r>
        <w:t xml:space="preserve">The example given in </w:t>
      </w:r>
      <w:r w:rsidR="005B3AA3">
        <w:fldChar w:fldCharType="begin"/>
      </w:r>
      <w:r>
        <w:instrText xml:space="preserve"> </w:instrText>
      </w:r>
      <w:r w:rsidR="00567E0A">
        <w:instrText>REF</w:instrText>
      </w:r>
      <w:r>
        <w:instrText xml:space="preserve"> _Ref97350704 \h </w:instrText>
      </w:r>
      <w:r w:rsidR="005B3AA3">
        <w:fldChar w:fldCharType="separate"/>
      </w:r>
      <w:r w:rsidR="00E47832">
        <w:t xml:space="preserve">Figure </w:t>
      </w:r>
      <w:r w:rsidR="00E47832">
        <w:rPr>
          <w:noProof/>
        </w:rPr>
        <w:t>73</w:t>
      </w:r>
      <w:r w:rsidR="005B3AA3">
        <w:fldChar w:fldCharType="end"/>
      </w:r>
      <w:r>
        <w:t xml:space="preserve"> is using MFR sunphotometer data. A removal of the broadband channel is needed for the spectral plot to work properly. The according processing chain is shown in </w:t>
      </w:r>
      <w:r w:rsidR="005B3AA3">
        <w:fldChar w:fldCharType="begin"/>
      </w:r>
      <w:r>
        <w:instrText xml:space="preserve"> </w:instrText>
      </w:r>
      <w:r w:rsidR="00567E0A">
        <w:instrText>REF</w:instrText>
      </w:r>
      <w:r>
        <w:instrText xml:space="preserve"> _Ref97351016 \h </w:instrText>
      </w:r>
      <w:r w:rsidR="005B3AA3">
        <w:fldChar w:fldCharType="separate"/>
      </w:r>
      <w:r w:rsidR="00E47832">
        <w:t xml:space="preserve">Figure </w:t>
      </w:r>
      <w:r w:rsidR="00E47832">
        <w:rPr>
          <w:noProof/>
        </w:rPr>
        <w:t>74</w:t>
      </w:r>
      <w:r w:rsidR="005B3AA3">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1"/>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986" w:name="_Ref97351016"/>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4</w:t>
      </w:r>
      <w:r w:rsidR="005B3AA3">
        <w:rPr>
          <w:noProof/>
        </w:rPr>
        <w:fldChar w:fldCharType="end"/>
      </w:r>
      <w:bookmarkEnd w:id="986"/>
      <w:r>
        <w:t>: Processing chain for the exploration of the narrowband MFR channels in the Time Line Explorer</w:t>
      </w:r>
    </w:p>
    <w:p w:rsidR="00897F15" w:rsidRDefault="00897F15" w:rsidP="00E5047C">
      <w:pPr>
        <w:pStyle w:val="Heading2"/>
      </w:pPr>
      <w:bookmarkStart w:id="987" w:name="_Toc355280411"/>
      <w:bookmarkStart w:id="988" w:name="_Toc356807357"/>
      <w:r>
        <w:t>File Export Module</w:t>
      </w:r>
      <w:bookmarkEnd w:id="987"/>
      <w:bookmarkEnd w:id="988"/>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E47832">
          <w:t xml:space="preserve">Figure </w:t>
        </w:r>
        <w:r w:rsidR="00E47832">
          <w:rPr>
            <w:noProof/>
          </w:rPr>
          <w:t>75</w:t>
        </w:r>
      </w:fldSimple>
      <w:r>
        <w:t>).</w:t>
      </w:r>
      <w:r w:rsidR="0051485C">
        <w:t xml:space="preserve"> The dialog is identical to the one described in </w:t>
      </w:r>
      <w:fldSimple w:instr=" REF _Ref153761992 \r \h  \* MERGEFORMAT ">
        <w:r w:rsidR="00E47832">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989" w:name="_Ref9781120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5</w:t>
      </w:r>
      <w:r w:rsidR="005B3AA3">
        <w:rPr>
          <w:noProof/>
        </w:rPr>
        <w:fldChar w:fldCharType="end"/>
      </w:r>
      <w:bookmarkEnd w:id="989"/>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990" w:name="_Toc355280412"/>
      <w:bookmarkStart w:id="991" w:name="_Toc356807358"/>
      <w:r w:rsidRPr="00084655">
        <w:t>Data Administration</w:t>
      </w:r>
      <w:bookmarkEnd w:id="990"/>
      <w:bookmarkEnd w:id="991"/>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Look w:val="04A0"/>
      </w:tblPr>
      <w:tblGrid>
        <w:gridCol w:w="2738"/>
        <w:gridCol w:w="572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D0645C" w:rsidP="00334E6C">
            <w:pPr>
              <w:pStyle w:val="HangingIndent"/>
              <w:ind w:left="0" w:firstLine="0"/>
            </w:pPr>
            <w:r>
              <w:t>Restricted operations</w:t>
            </w:r>
          </w:p>
        </w:tc>
      </w:tr>
      <w:tr w:rsidR="005035EE" w:rsidRPr="005035EE" w:rsidTr="00D0645C">
        <w:tc>
          <w:tcPr>
            <w:tcW w:w="0" w:type="auto"/>
          </w:tcPr>
          <w:p w:rsidR="005035EE" w:rsidRPr="005035EE" w:rsidRDefault="005035EE" w:rsidP="00334E6C">
            <w:pPr>
              <w:pStyle w:val="HangingIndent"/>
              <w:ind w:left="0" w:firstLine="0"/>
            </w:pPr>
            <w:r w:rsidRPr="005035EE">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5035EE" w:rsidRDefault="005035EE" w:rsidP="00334E6C">
            <w:pPr>
              <w:pStyle w:val="HangingIndent"/>
              <w:ind w:left="0" w:firstLine="0"/>
            </w:pPr>
            <w:r w:rsidRPr="005035EE">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5035EE" w:rsidRDefault="005035EE" w:rsidP="00334E6C">
            <w:pPr>
              <w:pStyle w:val="HangingIndent"/>
              <w:ind w:left="0" w:firstLine="0"/>
            </w:pPr>
            <w:r w:rsidRPr="005035EE">
              <w:t>Instrument administration</w:t>
            </w:r>
          </w:p>
        </w:tc>
        <w:tc>
          <w:tcPr>
            <w:tcW w:w="0" w:type="auto"/>
          </w:tcPr>
          <w:p w:rsidR="005035EE" w:rsidRPr="005035EE" w:rsidRDefault="005035EE" w:rsidP="00334E6C">
            <w:pPr>
              <w:pStyle w:val="HangingIndent"/>
              <w:ind w:left="0" w:firstLine="0"/>
            </w:pPr>
            <w:r w:rsidRPr="005035EE">
              <w:t>Changing, adding or deleting any instrument information</w:t>
            </w:r>
          </w:p>
        </w:tc>
      </w:tr>
    </w:tbl>
    <w:p w:rsidR="002A0FFE" w:rsidRPr="00084655" w:rsidRDefault="002A0FFE" w:rsidP="00E5047C">
      <w:pPr>
        <w:pStyle w:val="Heading2"/>
      </w:pPr>
      <w:bookmarkStart w:id="992" w:name="_Toc355280413"/>
      <w:bookmarkStart w:id="993" w:name="_Toc356807359"/>
      <w:r w:rsidRPr="00084655">
        <w:t>Removing data</w:t>
      </w:r>
      <w:bookmarkEnd w:id="992"/>
      <w:bookmarkEnd w:id="993"/>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2A0FFE" w:rsidRPr="00084655" w:rsidRDefault="002A0FFE" w:rsidP="00630C6D">
      <w:pPr>
        <w:pStyle w:val="Body"/>
      </w:pPr>
      <w:r w:rsidRPr="00084655">
        <w:t>Users can only remove data from the database</w:t>
      </w:r>
      <w:r w:rsidR="00334E6C">
        <w:t xml:space="preserve"> if they are a member of the Campaign’s Research Group (see </w:t>
      </w:r>
      <w:fldSimple w:instr=" REF _Ref354084379 \r \h  \* MERGEFORMAT ">
        <w:r w:rsidR="00E47832" w:rsidRPr="00E47832">
          <w:rPr>
            <w:rStyle w:val="CrossReference"/>
          </w:rPr>
          <w:t>3.10.1</w:t>
        </w:r>
      </w:fldSimple>
      <w:r w:rsidR="00334E6C" w:rsidRPr="00334E6C">
        <w:rPr>
          <w:rStyle w:val="CrossReference"/>
        </w:rPr>
        <w:t xml:space="preserve"> </w:t>
      </w:r>
      <w:fldSimple w:instr=" REF _Ref354084379 \h  \* MERGEFORMAT ">
        <w:r w:rsidR="00E47832" w:rsidRPr="00E47832">
          <w:rPr>
            <w:rStyle w:val="CrossReference"/>
          </w:rPr>
          <w:t>Campaign-related Metadata</w:t>
        </w:r>
      </w:fldSimple>
      <w:r w:rsidR="00334E6C">
        <w:t>)</w:t>
      </w:r>
      <w:r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E47832">
                <w:rPr>
                  <w:noProof/>
                </w:rPr>
                <w:t>76</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994" w:name="_Toc355280414"/>
      <w:bookmarkStart w:id="995" w:name="_Toc356807360"/>
      <w:r w:rsidRPr="00084655">
        <w:t>Campaign Export</w:t>
      </w:r>
      <w:bookmarkEnd w:id="994"/>
      <w:bookmarkEnd w:id="995"/>
    </w:p>
    <w:p w:rsidR="00E0577E" w:rsidRDefault="00E0577E" w:rsidP="00E0577E">
      <w:pPr>
        <w:pStyle w:val="DocAction"/>
      </w:pPr>
      <w:r>
        <w:t>%%% Review</w:t>
      </w:r>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metadata </w:t>
      </w:r>
      <w:r w:rsidRPr="00084655">
        <w:t>structure</w:t>
      </w:r>
      <w:r w:rsidR="00413DFD">
        <w:t xml:space="preserve"> of the Campaign</w:t>
      </w:r>
      <w:r w:rsidRPr="00084655">
        <w:t xml:space="preserve">. </w:t>
      </w:r>
      <w:r w:rsidR="009B73BB">
        <w:t>The information from the Sensors, Instruments and Calibrations used by the Campaign ar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SPECCHIO database instance.</w:t>
      </w:r>
    </w:p>
    <w:p w:rsidR="009B73BB" w:rsidRDefault="009B73BB" w:rsidP="00630C6D">
      <w:pPr>
        <w:pStyle w:val="Body"/>
      </w:pPr>
      <w:r>
        <w:t>The exported XML file will be named with the Campaign name, date and time of export.</w:t>
      </w:r>
    </w:p>
    <w:p w:rsidR="00090A5F" w:rsidRDefault="00090A5F" w:rsidP="00090A5F">
      <w:pPr>
        <w:pStyle w:val="Warning"/>
      </w:pPr>
      <w:r>
        <w:t>Warning</w:t>
      </w:r>
      <w:r>
        <w:tab/>
        <w:t xml:space="preserve">The User names used by the Campaign are exported, but sufficient information to set up these Users is not. It is best to record these User Names manually so that they can be set up in the new database before Import. Note these are the short User Names which appear in the </w:t>
      </w:r>
      <w:r w:rsidRPr="00090A5F">
        <w:rPr>
          <w:rStyle w:val="CodeChar"/>
        </w:rPr>
        <w:t>db_config.txt</w:t>
      </w:r>
      <w:r>
        <w:t xml:space="preserve"> file.</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090A5F" w:rsidRDefault="00090A5F" w:rsidP="00413DFD">
            <w:pPr>
              <w:pStyle w:val="ProcessStep"/>
            </w:pPr>
            <w:r>
              <w:t xml:space="preserve">Select </w:t>
            </w:r>
            <w:r w:rsidRPr="00090A5F">
              <w:rPr>
                <w:rStyle w:val="GUIWord"/>
              </w:rPr>
              <w:t>Data Input</w:t>
            </w:r>
            <w:r>
              <w:t xml:space="preserve"> and </w:t>
            </w:r>
            <w:r w:rsidRPr="00090A5F">
              <w:rPr>
                <w:rStyle w:val="GUIWord"/>
              </w:rPr>
              <w:t>Edit Metadata</w:t>
            </w:r>
            <w:r>
              <w:t xml:space="preserve"> from the menu on the Main Window.</w:t>
            </w:r>
          </w:p>
          <w:p w:rsidR="00090A5F" w:rsidRDefault="00090A5F" w:rsidP="00413DFD">
            <w:pPr>
              <w:pStyle w:val="ProcessStep"/>
            </w:pPr>
            <w:r>
              <w:t>Click on the name of the Campaign that you wish to export to highlight it.</w:t>
            </w:r>
          </w:p>
          <w:p w:rsidR="00090A5F" w:rsidRDefault="00090A5F" w:rsidP="00413DFD">
            <w:pPr>
              <w:pStyle w:val="ProcessStep"/>
            </w:pPr>
            <w:r>
              <w:t>Examine the Campaign metadata that is shown and manually record the names of all Researchers in the Research Group Members box. If possible, also note the Short Usernames for these Researchers, but you will probably need to ask the individuals concerned to learn this information.</w:t>
            </w:r>
          </w:p>
          <w:p w:rsidR="00090A5F" w:rsidRDefault="00090A5F" w:rsidP="00413DFD">
            <w:pPr>
              <w:pStyle w:val="ProcessStep"/>
            </w:pPr>
            <w:r>
              <w:t>Close the Metadata Editor.</w:t>
            </w:r>
            <w:r w:rsidR="002E2FCF">
              <w:t xml:space="preserve"> </w:t>
            </w:r>
            <w:r w:rsidR="002E2FCF" w:rsidRPr="002E2FCF">
              <w:rPr>
                <w:rStyle w:val="DocActionChar"/>
              </w:rPr>
              <w:t>%%% Is this really needed? How about the Research Group only?</w:t>
            </w:r>
          </w:p>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4"/>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Pr>
                  <w:noProof/>
                </w:rPr>
                <w:t>77</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t xml:space="preserve"> drop 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996" w:name="_Toc355280415"/>
      <w:bookmarkStart w:id="997" w:name="_Toc356807361"/>
      <w:r>
        <w:t>Campaign Import</w:t>
      </w:r>
      <w:bookmarkEnd w:id="996"/>
      <w:bookmarkEnd w:id="997"/>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090A5F" w:rsidRDefault="00090A5F" w:rsidP="009B73BB">
            <w:pPr>
              <w:pStyle w:val="ProcessStep"/>
            </w:pPr>
            <w:r>
              <w:t xml:space="preserve">Note the User Names which were recorded as used by the Campaign when it was exported to the XML file. Set up a User Account record in the target database for any User Name which does not exist in this database. See </w:t>
            </w:r>
            <w:fldSimple w:instr=" REF _Ref353786217 \r \h  \* MERGEFORMAT ">
              <w:r w:rsidRPr="00090A5F">
                <w:rPr>
                  <w:rStyle w:val="CrossReference"/>
                </w:rPr>
                <w:t>3.1</w:t>
              </w:r>
            </w:fldSimple>
            <w:r w:rsidRPr="00090A5F">
              <w:rPr>
                <w:rStyle w:val="CrossReference"/>
              </w:rPr>
              <w:t xml:space="preserve"> </w:t>
            </w:r>
            <w:fldSimple w:instr=" REF _Ref353786217 \h  \* MERGEFORMAT ">
              <w:r w:rsidRPr="00090A5F">
                <w:rPr>
                  <w:rStyle w:val="CrossReference"/>
                </w:rPr>
                <w:t>User Accounts</w:t>
              </w:r>
            </w:fldSimple>
            <w:r>
              <w:t xml:space="preserve"> for instructions for setting up User Accounts.</w:t>
            </w:r>
            <w:r w:rsidR="002E2FCF" w:rsidRPr="002E2FCF">
              <w:rPr>
                <w:rStyle w:val="DocActionChar"/>
              </w:rPr>
              <w:t xml:space="preserve"> %%% Is this really needed? How about the Research Group only?</w:t>
            </w:r>
          </w:p>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Pr>
                  <w:noProof/>
                </w:rPr>
                <w:t>78</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new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p>
    <w:p w:rsidR="002A0FFE" w:rsidRPr="00084655" w:rsidRDefault="002A0FFE" w:rsidP="00E5047C">
      <w:pPr>
        <w:pStyle w:val="Heading2"/>
      </w:pPr>
      <w:bookmarkStart w:id="998" w:name="_Toc355280416"/>
      <w:bookmarkStart w:id="999" w:name="_Toc356807362"/>
      <w:r w:rsidRPr="00084655">
        <w:t>Definition of new Sensors</w:t>
      </w:r>
      <w:bookmarkEnd w:id="998"/>
      <w:bookmarkEnd w:id="999"/>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2A0FFE" w:rsidRPr="00084655" w:rsidRDefault="002A0FFE" w:rsidP="00561BB8">
      <w:pPr>
        <w:pStyle w:val="Body"/>
      </w:pPr>
      <w:r w:rsidRPr="00084655">
        <w:t xml:space="preserve">Select </w:t>
      </w:r>
      <w:r w:rsidRPr="00561BB8">
        <w:rPr>
          <w:rStyle w:val="GUIWord"/>
        </w:rPr>
        <w:t>Data Maintenance</w:t>
      </w:r>
      <w:r w:rsidR="00561BB8">
        <w:t xml:space="preserve"> and </w:t>
      </w:r>
      <w:r w:rsidRPr="00561BB8">
        <w:rPr>
          <w:rStyle w:val="GUIWord"/>
        </w:rPr>
        <w:t>Load sensor definition</w:t>
      </w:r>
      <w:r w:rsidRPr="00084655">
        <w:t xml:space="preserve"> from </w:t>
      </w:r>
      <w:r w:rsidR="00561BB8">
        <w:t>the menu on Specchio’s Main Window. The following dialog is displayed.</w:t>
      </w:r>
    </w:p>
    <w:p w:rsidR="002A0FFE" w:rsidRPr="00084655" w:rsidRDefault="00410FC7" w:rsidP="00561BB8">
      <w:pPr>
        <w:pStyle w:val="Figure"/>
      </w:pPr>
      <w:r>
        <w:rPr>
          <w:lang w:val="en-AU"/>
        </w:rPr>
        <w:drawing>
          <wp:inline distT="0" distB="0" distL="0" distR="0">
            <wp:extent cx="3877860" cy="763113"/>
            <wp:effectExtent l="19050" t="0" r="83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6"/>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0" w:name="_Ref153771867"/>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79</w:t>
      </w:r>
      <w:r w:rsidR="005B3AA3">
        <w:rPr>
          <w:noProof/>
        </w:rPr>
        <w:fldChar w:fldCharType="end"/>
      </w:r>
      <w:bookmarkEnd w:id="1000"/>
      <w:r w:rsidRPr="00084655">
        <w:t>: Read Sensor Definition File dialog</w:t>
      </w:r>
    </w:p>
    <w:p w:rsidR="00561BB8" w:rsidRPr="00084655" w:rsidRDefault="00561BB8" w:rsidP="00561BB8">
      <w:pPr>
        <w:pStyle w:val="Body"/>
      </w:pPr>
      <w:r w:rsidRPr="00084655">
        <w:t>In th</w:t>
      </w:r>
      <w:r>
        <w:t>is</w:t>
      </w:r>
      <w:r w:rsidRPr="00084655">
        <w:t xml:space="preserve"> dialog</w:t>
      </w:r>
      <w:r>
        <w:t>,</w:t>
      </w:r>
      <w:r w:rsidRPr="00084655">
        <w:t xml:space="preserve"> specify the sensor definition file and click </w:t>
      </w:r>
      <w:r w:rsidR="00564907" w:rsidRPr="00564907">
        <w:rPr>
          <w:rStyle w:val="ActionButton"/>
        </w:rPr>
        <w:t> </w:t>
      </w:r>
      <w:r w:rsidRPr="00FC40BE">
        <w:rPr>
          <w:rStyle w:val="ActionButton"/>
        </w:rPr>
        <w:t>OK</w:t>
      </w:r>
      <w:r w:rsidR="00564907">
        <w:rPr>
          <w:rStyle w:val="ActionButton"/>
        </w:rPr>
        <w:t> </w:t>
      </w:r>
      <w:r w:rsidRPr="00084655">
        <w:t xml:space="preserve"> to read the file and insert a new sensor into the database.</w:t>
      </w:r>
    </w:p>
    <w:p w:rsidR="002A0FFE" w:rsidRPr="00084655" w:rsidRDefault="002A0FFE" w:rsidP="00561BB8">
      <w:pPr>
        <w:pStyle w:val="Body"/>
      </w:pPr>
      <w:r w:rsidRPr="00084655">
        <w:t xml:space="preserve">Sensor definition files are tab separated text files that can be edited in </w:t>
      </w:r>
      <w:r w:rsidR="00FC40BE">
        <w:t xml:space="preserve">a text editor or in </w:t>
      </w:r>
      <w:r w:rsidRPr="00084655">
        <w:t xml:space="preserve">Excel (cf. </w:t>
      </w:r>
      <w:fldSimple w:instr=" REF _Ref153772038 \h  \* MERGEFORMAT ">
        <w:r w:rsidR="00E47832" w:rsidRPr="00084655">
          <w:t xml:space="preserve">Figure </w:t>
        </w:r>
        <w:r w:rsidR="00E47832">
          <w:t>80</w:t>
        </w:r>
      </w:fldSimple>
      <w:r w:rsidRPr="00084655">
        <w:t>).</w:t>
      </w:r>
    </w:p>
    <w:p w:rsidR="002A0FFE" w:rsidRPr="00084655" w:rsidRDefault="002A0FFE" w:rsidP="00561BB8">
      <w:pPr>
        <w:pStyle w:val="Body"/>
      </w:pPr>
      <w:r w:rsidRPr="00084655">
        <w:t>The file format is as follows:</w:t>
      </w:r>
    </w:p>
    <w:p w:rsidR="002A0FFE" w:rsidRPr="00084655" w:rsidRDefault="002A0FFE" w:rsidP="007E356B">
      <w:pPr>
        <w:pStyle w:val="Code"/>
        <w:tabs>
          <w:tab w:val="left" w:pos="2268"/>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7E356B">
      <w:pPr>
        <w:pStyle w:val="Code"/>
        <w:tabs>
          <w:tab w:val="left" w:pos="2268"/>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7E356B">
      <w:pPr>
        <w:pStyle w:val="Code"/>
        <w:tabs>
          <w:tab w:val="left" w:pos="2268"/>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Default="00FC40BE" w:rsidP="007E356B">
      <w:pPr>
        <w:pStyle w:val="Code"/>
        <w:tabs>
          <w:tab w:val="left" w:pos="2268"/>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D0611E" w:rsidRDefault="00D0611E" w:rsidP="00D0611E">
      <w:pPr>
        <w:pStyle w:val="DocAction"/>
      </w:pPr>
      <w:r>
        <w:t>%%% Company Name exactly matches Manufacturer ID in system table to get Manufacturer ID in Sensor table. Andy will check whether it matters if you don’t get a match. Uses short name in following table.</w:t>
      </w:r>
    </w:p>
    <w:p w:rsidR="00D0611E" w:rsidRPr="00D0611E" w:rsidRDefault="00D0611E" w:rsidP="00D0611E">
      <w:pPr>
        <w:pStyle w:val="Body"/>
      </w:pPr>
      <w:r>
        <w:rPr>
          <w:noProof/>
          <w:lang w:val="en-AU" w:eastAsia="ja-JP"/>
        </w:rPr>
        <w:drawing>
          <wp:inline distT="0" distB="0" distL="0" distR="0">
            <wp:extent cx="3727261" cy="1556744"/>
            <wp:effectExtent l="19050" t="0" r="6539"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srcRect l="25979" t="8677" r="26206" b="66572"/>
                    <a:stretch>
                      <a:fillRect/>
                    </a:stretch>
                  </pic:blipFill>
                  <pic:spPr bwMode="auto">
                    <a:xfrm>
                      <a:off x="0" y="0"/>
                      <a:ext cx="3730794" cy="1558220"/>
                    </a:xfrm>
                    <a:prstGeom prst="rect">
                      <a:avLst/>
                    </a:prstGeom>
                    <a:noFill/>
                    <a:ln w="9525">
                      <a:noFill/>
                      <a:miter lim="800000"/>
                      <a:headEnd/>
                      <a:tailEnd/>
                    </a:ln>
                  </pic:spPr>
                </pic:pic>
              </a:graphicData>
            </a:graphic>
          </wp:inline>
        </w:drawing>
      </w:r>
    </w:p>
    <w:p w:rsidR="00432D97" w:rsidRDefault="00432D97" w:rsidP="00432D97">
      <w:pPr>
        <w:pStyle w:val="Body"/>
        <w:rPr>
          <w:rStyle w:val="DocActionChar"/>
        </w:rPr>
      </w:pPr>
      <w:r>
        <w:t xml:space="preserve">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 </w:t>
      </w:r>
      <w:r w:rsidRPr="00432D97">
        <w:rPr>
          <w:rStyle w:val="DocActionChar"/>
        </w:rPr>
        <w:t>%%% Confirm this by testing.</w:t>
      </w:r>
    </w:p>
    <w:p w:rsidR="00432D97" w:rsidRPr="00432D97" w:rsidRDefault="00432D97" w:rsidP="00432D97">
      <w:pPr>
        <w:pStyle w:val="Body"/>
        <w:rPr>
          <w:rStyle w:val="DocActionChar"/>
          <w:i w:val="0"/>
          <w:color w:val="auto"/>
        </w:rPr>
      </w:pPr>
      <w:r w:rsidRPr="00432D97">
        <w:rPr>
          <w:rStyle w:val="DocActionChar"/>
          <w:i w:val="0"/>
          <w:color w:val="auto"/>
        </w:rPr>
        <w:t>The third row must have the headings of the parameters for each band.</w:t>
      </w:r>
    </w:p>
    <w:p w:rsidR="00432D97" w:rsidRPr="00432D97" w:rsidRDefault="00432D97" w:rsidP="00432D97">
      <w:pPr>
        <w:pStyle w:val="Body"/>
      </w:pPr>
      <w:r w:rsidRPr="00432D97">
        <w:rPr>
          <w:rStyle w:val="DocActionChar"/>
          <w:i w:val="0"/>
          <w:color w:val="auto"/>
        </w:rPr>
        <w:t>Rows 4 to 3 + &lt;no of channels&gt; must have three numeric values on each line. The band number must be a column of incrementing integers, the second column must be a valid wavelength in increasing order. The third column must be valid, but it is presently ignored. (It is included for possible later new features.)</w:t>
      </w:r>
    </w:p>
    <w:p w:rsidR="00432D97" w:rsidRDefault="00432D97" w:rsidP="00432D97">
      <w:pPr>
        <w:pStyle w:val="DocAction"/>
      </w:pPr>
      <w:r>
        <w:t>%%% From chat with Andy... (in green)</w:t>
      </w:r>
    </w:p>
    <w:p w:rsidR="00432D97" w:rsidRPr="00432D97" w:rsidRDefault="00432D97" w:rsidP="00432D97">
      <w:pPr>
        <w:pStyle w:val="ListParagraph"/>
        <w:numPr>
          <w:ilvl w:val="0"/>
          <w:numId w:val="43"/>
        </w:numPr>
        <w:spacing w:after="200" w:line="276" w:lineRule="auto"/>
        <w:rPr>
          <w:i/>
          <w:color w:val="00B050"/>
        </w:rPr>
      </w:pPr>
      <w:r w:rsidRPr="00432D97">
        <w:rPr>
          <w:i/>
          <w:color w:val="00B050"/>
        </w:rPr>
        <w:t>How fussy is the file format? For example, are multiple tabs treated as one separator? The example in the User Guide had multiple tabs. I assumed these were not required, but would that file work if it were copied, pasted and read?</w:t>
      </w:r>
    </w:p>
    <w:p w:rsidR="00432D97" w:rsidRPr="00432D97" w:rsidRDefault="00432D97" w:rsidP="00432D97">
      <w:pPr>
        <w:pStyle w:val="ListParagraph"/>
        <w:numPr>
          <w:ilvl w:val="1"/>
          <w:numId w:val="43"/>
        </w:numPr>
        <w:spacing w:after="200" w:line="276" w:lineRule="auto"/>
        <w:rPr>
          <w:i/>
          <w:color w:val="00B050"/>
        </w:rPr>
      </w:pPr>
      <w:r w:rsidRPr="00432D97">
        <w:rPr>
          <w:i/>
          <w:color w:val="00B050"/>
        </w:rPr>
        <w:t>It looks like it was just done to make it print correctly. The number of tabs is important.</w:t>
      </w:r>
    </w:p>
    <w:p w:rsidR="00432D97" w:rsidRPr="00432D97" w:rsidRDefault="00432D97" w:rsidP="00432D97">
      <w:pPr>
        <w:pStyle w:val="ListParagraph"/>
        <w:numPr>
          <w:ilvl w:val="0"/>
          <w:numId w:val="43"/>
        </w:numPr>
        <w:spacing w:after="200" w:line="276" w:lineRule="auto"/>
        <w:rPr>
          <w:i/>
          <w:color w:val="00B050"/>
        </w:rPr>
      </w:pPr>
      <w:r w:rsidRPr="00432D97">
        <w:rPr>
          <w:i/>
          <w:color w:val="00B050"/>
        </w:rPr>
        <w:t>Are the column headings read at all, or are those lines just skipped? The two examples in the doc show different text for these lines.</w:t>
      </w:r>
    </w:p>
    <w:p w:rsidR="00432D97" w:rsidRPr="00432D97" w:rsidRDefault="00432D97" w:rsidP="00432D97">
      <w:pPr>
        <w:pStyle w:val="ListParagraph"/>
        <w:numPr>
          <w:ilvl w:val="1"/>
          <w:numId w:val="43"/>
        </w:numPr>
        <w:spacing w:after="200" w:line="276" w:lineRule="auto"/>
        <w:rPr>
          <w:i/>
          <w:color w:val="00B050"/>
        </w:rPr>
      </w:pPr>
      <w:r w:rsidRPr="00432D97">
        <w:rPr>
          <w:i/>
          <w:color w:val="00B050"/>
        </w:rPr>
        <w:t>They are read and inserted into the database. Sensor metadata? Also links to manufacturer.</w:t>
      </w:r>
    </w:p>
    <w:p w:rsidR="00432D97" w:rsidRPr="00432D97" w:rsidRDefault="00432D97" w:rsidP="00432D97">
      <w:pPr>
        <w:pStyle w:val="ListParagraph"/>
        <w:numPr>
          <w:ilvl w:val="0"/>
          <w:numId w:val="43"/>
        </w:numPr>
        <w:spacing w:after="200" w:line="276" w:lineRule="auto"/>
        <w:rPr>
          <w:i/>
          <w:color w:val="00B050"/>
        </w:rPr>
      </w:pPr>
      <w:r w:rsidRPr="00432D97">
        <w:rPr>
          <w:i/>
          <w:color w:val="00B050"/>
        </w:rPr>
        <w:t>What is the Sensor Type No in this file, and where is this list defined?</w:t>
      </w:r>
    </w:p>
    <w:p w:rsidR="00432D97" w:rsidRPr="00432D97" w:rsidRDefault="00432D97" w:rsidP="00432D97">
      <w:pPr>
        <w:pStyle w:val="ListParagraph"/>
        <w:numPr>
          <w:ilvl w:val="1"/>
          <w:numId w:val="43"/>
        </w:numPr>
        <w:spacing w:after="200" w:line="276" w:lineRule="auto"/>
        <w:rPr>
          <w:i/>
          <w:color w:val="00B050"/>
        </w:rPr>
      </w:pPr>
      <w:r w:rsidRPr="00432D97">
        <w:rPr>
          <w:i/>
          <w:color w:val="00B050"/>
        </w:rPr>
        <w:t>That matches manufacturer’s internally given type number. E.g. ASD 1, 3, 4. It’s just entered into the ASD sensor definition. Used when trying to identify the sensor – checks the manufacturer name and/or type number.</w:t>
      </w:r>
    </w:p>
    <w:p w:rsidR="00432D97" w:rsidRPr="00432D97" w:rsidRDefault="00432D97" w:rsidP="00432D97">
      <w:pPr>
        <w:pStyle w:val="ListParagraph"/>
        <w:numPr>
          <w:ilvl w:val="0"/>
          <w:numId w:val="43"/>
        </w:numPr>
        <w:spacing w:after="200" w:line="276" w:lineRule="auto"/>
        <w:rPr>
          <w:i/>
          <w:color w:val="00B050"/>
        </w:rPr>
      </w:pPr>
      <w:r w:rsidRPr="00432D97">
        <w:rPr>
          <w:i/>
          <w:color w:val="00B050"/>
        </w:rPr>
        <w:t>FWHM is not read into the database (according to the doc), so is it required to be present in the file?</w:t>
      </w:r>
    </w:p>
    <w:p w:rsidR="00432D97" w:rsidRPr="00432D97" w:rsidRDefault="00432D97" w:rsidP="00432D97">
      <w:pPr>
        <w:pStyle w:val="ListParagraph"/>
        <w:numPr>
          <w:ilvl w:val="1"/>
          <w:numId w:val="43"/>
        </w:numPr>
        <w:spacing w:after="200" w:line="276" w:lineRule="auto"/>
        <w:rPr>
          <w:i/>
          <w:color w:val="00B050"/>
        </w:rPr>
      </w:pPr>
      <w:r w:rsidRPr="00432D97">
        <w:rPr>
          <w:i/>
          <w:color w:val="00B050"/>
        </w:rPr>
        <w:t>Third column must be there, but it is currently discarded.</w:t>
      </w:r>
    </w:p>
    <w:p w:rsidR="002A0FFE" w:rsidRDefault="002A0FFE" w:rsidP="00561BB8">
      <w:pPr>
        <w:pStyle w:val="Body"/>
      </w:pPr>
      <w:r w:rsidRPr="00084655">
        <w:t>The type number is a number given to a sensor, e.g. the ASD FSFR sensor has type number 4. The type number is usually part of spectral data files and the data loader can use it to automatically assign the correct sensor to a spectrum.</w:t>
      </w:r>
    </w:p>
    <w:p w:rsidR="00FC40BE" w:rsidRPr="00084655" w:rsidRDefault="00FC40BE" w:rsidP="00FC40BE">
      <w:pPr>
        <w:pStyle w:val="DocAction"/>
      </w:pPr>
      <w:r>
        <w:t>%%% Where is the list of Sensor type numbers defined? Or does the User assign the number they want? If so, what’s it used for? What’s it used for anyhow? Why do the Name and Type no effectively provide the same information?</w:t>
      </w:r>
      <w:r w:rsidR="00684366">
        <w:t xml:space="preserve"> Perhaps all of these fields need a clear definition. This is INPUT.</w:t>
      </w:r>
    </w:p>
    <w:p w:rsidR="002A0FFE" w:rsidRPr="00084655" w:rsidRDefault="002A0FFE" w:rsidP="00561BB8">
      <w:pPr>
        <w:pStyle w:val="Body"/>
      </w:pPr>
      <w:r w:rsidRPr="00084655">
        <w:t>The FWHM is currently not read into the database.</w:t>
      </w:r>
      <w:r w:rsidR="00FC40BE">
        <w:t xml:space="preserve"> </w:t>
      </w:r>
      <w:r w:rsidR="00FC40BE" w:rsidRPr="00FC40BE">
        <w:rPr>
          <w:rStyle w:val="DocActionChar"/>
        </w:rPr>
        <w:t>%%% Does it need to be present? Can you have other unused columns?</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8"/>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01" w:name="_Ref15377203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0</w:t>
      </w:r>
      <w:r w:rsidR="005B3AA3">
        <w:rPr>
          <w:noProof/>
        </w:rPr>
        <w:fldChar w:fldCharType="end"/>
      </w:r>
      <w:bookmarkEnd w:id="1001"/>
      <w:r w:rsidRPr="00084655">
        <w:t>: Part of a sensor definition file being edited in Excel</w:t>
      </w:r>
    </w:p>
    <w:p w:rsidR="006600FE" w:rsidRDefault="008F153A" w:rsidP="00E5047C">
      <w:pPr>
        <w:pStyle w:val="Heading2"/>
      </w:pPr>
      <w:bookmarkStart w:id="1002" w:name="_Ref97355090"/>
      <w:bookmarkStart w:id="1003" w:name="_Toc355280417"/>
      <w:bookmarkStart w:id="1004" w:name="_Toc356807363"/>
      <w:r>
        <w:t>Instrument Administration</w:t>
      </w:r>
      <w:bookmarkEnd w:id="1002"/>
      <w:bookmarkEnd w:id="1003"/>
      <w:bookmarkEnd w:id="1004"/>
    </w:p>
    <w:p w:rsidR="00684366" w:rsidRDefault="00684366" w:rsidP="00FF7036">
      <w:pPr>
        <w:pStyle w:val="Body"/>
      </w:pPr>
      <w:r>
        <w:t>Any user can open the Instrument Administration dialogs but only Administrators can commit changes to the database.</w:t>
      </w:r>
    </w:p>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FF7036" w:rsidRDefault="00FF7036" w:rsidP="00FF7036">
            <w:pPr>
              <w:pStyle w:val="ProcessStep"/>
            </w:pPr>
            <w:r>
              <w:t xml:space="preserve">Click in the </w:t>
            </w:r>
            <w:r w:rsidRPr="00FF7036">
              <w:rPr>
                <w:rStyle w:val="GUIWord"/>
              </w:rPr>
              <w:t>Instrument Data</w:t>
            </w:r>
            <w:r>
              <w:t xml:space="preserve"> tab if the Instrument editor is not shown.</w:t>
            </w:r>
          </w:p>
        </w:tc>
      </w:tr>
    </w:tbl>
    <w:p w:rsidR="00FF7036" w:rsidRDefault="00FF7036" w:rsidP="00FF7036">
      <w:pPr>
        <w:pStyle w:val="Figure"/>
      </w:pPr>
      <w:r>
        <w:rPr>
          <w:lang w:val="en-AU"/>
        </w:rPr>
        <w:drawing>
          <wp:inline distT="0" distB="0" distL="0" distR="0">
            <wp:extent cx="5317225" cy="2974851"/>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a:srcRect/>
                    <a:stretch>
                      <a:fillRect/>
                    </a:stretch>
                  </pic:blipFill>
                  <pic:spPr bwMode="auto">
                    <a:xfrm>
                      <a:off x="0" y="0"/>
                      <a:ext cx="5317683" cy="2975107"/>
                    </a:xfrm>
                    <a:prstGeom prst="rect">
                      <a:avLst/>
                    </a:prstGeom>
                    <a:noFill/>
                    <a:ln w="9525">
                      <a:noFill/>
                      <a:miter lim="800000"/>
                      <a:headEnd/>
                      <a:tailEnd/>
                    </a:ln>
                  </pic:spPr>
                </pic:pic>
              </a:graphicData>
            </a:graphic>
          </wp:inline>
        </w:drawing>
      </w:r>
    </w:p>
    <w:p w:rsidR="00FF7036" w:rsidRPr="00084655" w:rsidRDefault="00FF7036" w:rsidP="00FF7036">
      <w:pPr>
        <w:pStyle w:val="Caption"/>
      </w:pPr>
      <w:r w:rsidRPr="00084655">
        <w:t xml:space="preserve">Figure </w:t>
      </w:r>
      <w:fldSimple w:instr=" SEQ Figure \* ARABIC ">
        <w:r>
          <w:rPr>
            <w:noProof/>
          </w:rPr>
          <w:t>79</w:t>
        </w:r>
      </w:fldSimple>
      <w:r w:rsidRPr="00084655">
        <w:t xml:space="preserve">: </w:t>
      </w:r>
      <w:r>
        <w:t>Instrument Data Editor</w:t>
      </w:r>
    </w:p>
    <w:p w:rsidR="00FF7036" w:rsidRDefault="00FF7036" w:rsidP="00FF7036">
      <w:pPr>
        <w:pStyle w:val="Figure"/>
        <w:rPr>
          <w:lang w:val="en-GB"/>
        </w:rPr>
      </w:pPr>
      <w:r>
        <w:rPr>
          <w:lang w:val="en-GB"/>
        </w:rPr>
        <w:t>The various parts of this dialog and their operation is explained in the following table.</w:t>
      </w:r>
    </w:p>
    <w:p w:rsidR="00733DC8" w:rsidRDefault="00733DC8" w:rsidP="00733DC8">
      <w:pPr>
        <w:pStyle w:val="HangingIndent"/>
      </w:pPr>
      <w:r>
        <w:t xml:space="preserve">Instrument selector   </w:t>
      </w:r>
      <w:r>
        <w:tab/>
        <w:t>%%%%%</w:t>
      </w:r>
    </w:p>
    <w:p w:rsidR="00733DC8" w:rsidRPr="00FF7036" w:rsidRDefault="00733DC8" w:rsidP="00FF7036">
      <w:pPr>
        <w:pStyle w:val="Figure"/>
        <w:rPr>
          <w:lang w:val="en-GB"/>
        </w:rPr>
      </w:pPr>
    </w:p>
    <w:p w:rsidR="00684366" w:rsidRDefault="00684366" w:rsidP="00FF7036">
      <w:pPr>
        <w:pStyle w:val="Figure"/>
      </w:pPr>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E1158C" w:rsidRDefault="00E1158C" w:rsidP="00E5047C">
      <w:r>
        <w:t>The instrument data tab allows adding, editing and removing instruments</w:t>
      </w:r>
      <w:r w:rsidR="00CC337F">
        <w:t xml:space="preserve"> and editing their metadata</w:t>
      </w:r>
      <w:r>
        <w:t xml:space="preserve"> (</w:t>
      </w:r>
      <w:r w:rsidR="005B3AA3">
        <w:fldChar w:fldCharType="begin"/>
      </w:r>
      <w:r>
        <w:instrText xml:space="preserve"> </w:instrText>
      </w:r>
      <w:r w:rsidR="00567E0A">
        <w:instrText>REF</w:instrText>
      </w:r>
      <w:r>
        <w:instrText xml:space="preserve"> _Ref97364821 \h </w:instrText>
      </w:r>
      <w:r w:rsidR="005B3AA3">
        <w:fldChar w:fldCharType="separate"/>
      </w:r>
      <w:r w:rsidR="00E47832">
        <w:t xml:space="preserve">Figure </w:t>
      </w:r>
      <w:r w:rsidR="00E47832">
        <w:rPr>
          <w:noProof/>
        </w:rPr>
        <w:t>81</w:t>
      </w:r>
      <w:r w:rsidR="005B3AA3">
        <w:fldChar w:fldCharType="end"/>
      </w:r>
      <w:r>
        <w:t xml:space="preserve">). </w:t>
      </w:r>
    </w:p>
    <w:p w:rsidR="00E1158C" w:rsidRDefault="00E1158C" w:rsidP="00E5047C"/>
    <w:p w:rsidR="00E1158C" w:rsidRDefault="006B3C7E" w:rsidP="00E5047C">
      <w:r>
        <w:rPr>
          <w:noProof/>
          <w:lang w:val="en-AU" w:eastAsia="ja-JP"/>
        </w:rPr>
        <w:drawing>
          <wp:inline distT="0" distB="0" distL="0" distR="0">
            <wp:extent cx="5580380" cy="3745578"/>
            <wp:effectExtent l="25400" t="0" r="7620" b="0"/>
            <wp:docPr id="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srcRect/>
                    <a:stretch>
                      <a:fillRect/>
                    </a:stretch>
                  </pic:blipFill>
                  <pic:spPr bwMode="auto">
                    <a:xfrm>
                      <a:off x="0" y="0"/>
                      <a:ext cx="5580380" cy="3745578"/>
                    </a:xfrm>
                    <a:prstGeom prst="rect">
                      <a:avLst/>
                    </a:prstGeom>
                    <a:noFill/>
                    <a:ln w="9525">
                      <a:noFill/>
                      <a:miter lim="800000"/>
                      <a:headEnd/>
                      <a:tailEnd/>
                    </a:ln>
                  </pic:spPr>
                </pic:pic>
              </a:graphicData>
            </a:graphic>
          </wp:inline>
        </w:drawing>
      </w:r>
    </w:p>
    <w:p w:rsidR="00E1158C" w:rsidRDefault="00E1158C" w:rsidP="00EB49E0">
      <w:pPr>
        <w:pStyle w:val="Caption"/>
      </w:pPr>
      <w:bookmarkStart w:id="1005" w:name="_Ref9736482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1</w:t>
      </w:r>
      <w:r w:rsidR="005B3AA3">
        <w:rPr>
          <w:noProof/>
        </w:rPr>
        <w:fldChar w:fldCharType="end"/>
      </w:r>
      <w:bookmarkEnd w:id="1005"/>
      <w:r>
        <w:t>: Instrument data tab of the instrumentation administration window</w:t>
      </w:r>
    </w:p>
    <w:p w:rsidR="00E1158C" w:rsidRPr="00E1158C" w:rsidRDefault="00E1158C" w:rsidP="00E5047C"/>
    <w:p w:rsidR="00E1158C" w:rsidRDefault="00E1158C" w:rsidP="00E5047C">
      <w:r>
        <w:t>To edit or remove an instrument, select the instrument in the instrument list first.</w:t>
      </w:r>
    </w:p>
    <w:p w:rsidR="00E1158C" w:rsidRDefault="00E1158C" w:rsidP="00E5047C">
      <w:r>
        <w:t>Removing an instrument is achieved by clicking ‘Delete instrument’. A confirmation dialog will be displayed (</w:t>
      </w:r>
      <w:r w:rsidR="005B3AA3">
        <w:fldChar w:fldCharType="begin"/>
      </w:r>
      <w:r>
        <w:instrText xml:space="preserve"> </w:instrText>
      </w:r>
      <w:r w:rsidR="00567E0A">
        <w:instrText>REF</w:instrText>
      </w:r>
      <w:r>
        <w:instrText xml:space="preserve"> _Ref97365182 \h </w:instrText>
      </w:r>
      <w:r w:rsidR="005B3AA3">
        <w:fldChar w:fldCharType="separate"/>
      </w:r>
      <w:r w:rsidR="00E47832">
        <w:t xml:space="preserve">Figure </w:t>
      </w:r>
      <w:r w:rsidR="00E47832">
        <w:rPr>
          <w:noProof/>
        </w:rPr>
        <w:t>82</w:t>
      </w:r>
      <w:r w:rsidR="005B3AA3">
        <w:fldChar w:fldCharType="end"/>
      </w:r>
      <w:r>
        <w:t>):</w:t>
      </w:r>
    </w:p>
    <w:p w:rsidR="00E1158C" w:rsidRDefault="00E1158C" w:rsidP="00E5047C"/>
    <w:p w:rsidR="00E1158C" w:rsidRDefault="00E1158C" w:rsidP="00E5047C">
      <w:r>
        <w:rPr>
          <w:noProof/>
          <w:lang w:val="en-AU" w:eastAsia="ja-JP"/>
        </w:rPr>
        <w:drawing>
          <wp:inline distT="0" distB="0" distL="0" distR="0">
            <wp:extent cx="3368675" cy="1108745"/>
            <wp:effectExtent l="25400" t="0" r="9525" b="0"/>
            <wp:docPr id="19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1"/>
                    <a:srcRect/>
                    <a:stretch>
                      <a:fillRect/>
                    </a:stretch>
                  </pic:blipFill>
                  <pic:spPr bwMode="auto">
                    <a:xfrm>
                      <a:off x="0" y="0"/>
                      <a:ext cx="3365611" cy="1107737"/>
                    </a:xfrm>
                    <a:prstGeom prst="rect">
                      <a:avLst/>
                    </a:prstGeom>
                    <a:noFill/>
                    <a:ln w="9525">
                      <a:noFill/>
                      <a:miter lim="800000"/>
                      <a:headEnd/>
                      <a:tailEnd/>
                    </a:ln>
                  </pic:spPr>
                </pic:pic>
              </a:graphicData>
            </a:graphic>
          </wp:inline>
        </w:drawing>
      </w:r>
    </w:p>
    <w:p w:rsidR="00E1158C" w:rsidRDefault="00E1158C" w:rsidP="00EB49E0">
      <w:pPr>
        <w:pStyle w:val="Caption"/>
      </w:pPr>
      <w:bookmarkStart w:id="1006" w:name="_Ref9736518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2</w:t>
      </w:r>
      <w:r w:rsidR="005B3AA3">
        <w:rPr>
          <w:noProof/>
        </w:rPr>
        <w:fldChar w:fldCharType="end"/>
      </w:r>
      <w:bookmarkEnd w:id="1006"/>
      <w:r>
        <w:t>: Instrument deletion confirmation dialog</w:t>
      </w:r>
    </w:p>
    <w:p w:rsidR="00E1158C" w:rsidRDefault="00E1158C" w:rsidP="00E5047C">
      <w:r>
        <w:t>An instrument cannot be deleted while still referenced by one or more spectra in the database. An according message will be shown if the delete action failed (</w:t>
      </w:r>
      <w:r w:rsidR="005B3AA3">
        <w:fldChar w:fldCharType="begin"/>
      </w:r>
      <w:r>
        <w:instrText xml:space="preserve"> </w:instrText>
      </w:r>
      <w:r w:rsidR="00567E0A">
        <w:instrText>REF</w:instrText>
      </w:r>
      <w:r>
        <w:instrText xml:space="preserve"> _Ref97365872 \h </w:instrText>
      </w:r>
      <w:r w:rsidR="005B3AA3">
        <w:fldChar w:fldCharType="separate"/>
      </w:r>
      <w:r w:rsidR="00E47832">
        <w:t xml:space="preserve">Figure </w:t>
      </w:r>
      <w:r w:rsidR="00E47832">
        <w:rPr>
          <w:noProof/>
        </w:rPr>
        <w:t>83</w:t>
      </w:r>
      <w:r w:rsidR="005B3AA3">
        <w:fldChar w:fldCharType="end"/>
      </w:r>
      <w:r>
        <w:t>):</w:t>
      </w:r>
    </w:p>
    <w:p w:rsidR="00E1158C" w:rsidRDefault="00E1158C" w:rsidP="00E5047C"/>
    <w:p w:rsidR="00E1158C" w:rsidRDefault="00E1158C" w:rsidP="00E5047C">
      <w:r>
        <w:rPr>
          <w:noProof/>
          <w:lang w:val="en-AU" w:eastAsia="ja-JP"/>
        </w:rPr>
        <w:drawing>
          <wp:inline distT="0" distB="0" distL="0" distR="0">
            <wp:extent cx="3713480" cy="997581"/>
            <wp:effectExtent l="25400" t="0" r="0" b="0"/>
            <wp:docPr id="19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2"/>
                    <a:srcRect/>
                    <a:stretch>
                      <a:fillRect/>
                    </a:stretch>
                  </pic:blipFill>
                  <pic:spPr bwMode="auto">
                    <a:xfrm>
                      <a:off x="0" y="0"/>
                      <a:ext cx="3710103" cy="996674"/>
                    </a:xfrm>
                    <a:prstGeom prst="rect">
                      <a:avLst/>
                    </a:prstGeom>
                    <a:noFill/>
                    <a:ln w="9525">
                      <a:noFill/>
                      <a:miter lim="800000"/>
                      <a:headEnd/>
                      <a:tailEnd/>
                    </a:ln>
                  </pic:spPr>
                </pic:pic>
              </a:graphicData>
            </a:graphic>
          </wp:inline>
        </w:drawing>
      </w:r>
    </w:p>
    <w:p w:rsidR="00E1158C" w:rsidRDefault="00E1158C" w:rsidP="00EB49E0">
      <w:pPr>
        <w:pStyle w:val="Caption"/>
      </w:pPr>
      <w:bookmarkStart w:id="1007" w:name="_Ref9736587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3</w:t>
      </w:r>
      <w:r w:rsidR="005B3AA3">
        <w:rPr>
          <w:noProof/>
        </w:rPr>
        <w:fldChar w:fldCharType="end"/>
      </w:r>
      <w:bookmarkEnd w:id="1007"/>
      <w:r>
        <w:t>: Instrument deletion error</w:t>
      </w:r>
    </w:p>
    <w:p w:rsidR="00E1158C" w:rsidRDefault="00E1158C" w:rsidP="00E5047C"/>
    <w:p w:rsidR="00E1158C" w:rsidRDefault="00E1158C" w:rsidP="00E5047C">
      <w:r>
        <w:t xml:space="preserve">The currently selected instrument will only be removed if no database constraints </w:t>
      </w:r>
      <w:r w:rsidR="00104037">
        <w:t>are violated</w:t>
      </w:r>
      <w:r>
        <w:t>.</w:t>
      </w:r>
    </w:p>
    <w:p w:rsidR="006600FE" w:rsidRDefault="006600FE" w:rsidP="00E5047C"/>
    <w:p w:rsidR="006600FE" w:rsidRDefault="006600FE" w:rsidP="00E5047C"/>
    <w:p w:rsidR="00E1158C" w:rsidRDefault="00E1158C" w:rsidP="00E5047C">
      <w:r>
        <w:t>To insert a new instrument, click ‘Insert new instrument’. A new record is created in the database and the instrument name is set to ‘dummy’ (</w:t>
      </w:r>
      <w:r w:rsidR="005B3AA3">
        <w:fldChar w:fldCharType="begin"/>
      </w:r>
      <w:r>
        <w:instrText xml:space="preserve"> </w:instrText>
      </w:r>
      <w:r w:rsidR="00567E0A">
        <w:instrText>REF</w:instrText>
      </w:r>
      <w:r>
        <w:instrText xml:space="preserve"> _Ref97365009 \h </w:instrText>
      </w:r>
      <w:r w:rsidR="005B3AA3">
        <w:fldChar w:fldCharType="separate"/>
      </w:r>
      <w:r w:rsidR="00E47832">
        <w:t xml:space="preserve">Figure </w:t>
      </w:r>
      <w:r w:rsidR="00E47832">
        <w:rPr>
          <w:noProof/>
        </w:rPr>
        <w:t>84</w:t>
      </w:r>
      <w:r w:rsidR="005B3AA3">
        <w:fldChar w:fldCharType="end"/>
      </w:r>
      <w:r>
        <w:t>).</w:t>
      </w:r>
    </w:p>
    <w:p w:rsidR="00E1158C" w:rsidRDefault="00E1158C" w:rsidP="00E5047C"/>
    <w:p w:rsidR="00E1158C" w:rsidRDefault="00E1158C" w:rsidP="00E5047C">
      <w:r>
        <w:rPr>
          <w:noProof/>
          <w:lang w:val="en-AU" w:eastAsia="ja-JP"/>
        </w:rPr>
        <w:drawing>
          <wp:inline distT="0" distB="0" distL="0" distR="0">
            <wp:extent cx="3368675" cy="1034575"/>
            <wp:effectExtent l="25400" t="0" r="9525" b="0"/>
            <wp:docPr id="1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3"/>
                    <a:srcRect/>
                    <a:stretch>
                      <a:fillRect/>
                    </a:stretch>
                  </pic:blipFill>
                  <pic:spPr bwMode="auto">
                    <a:xfrm>
                      <a:off x="0" y="0"/>
                      <a:ext cx="3365611" cy="1033634"/>
                    </a:xfrm>
                    <a:prstGeom prst="rect">
                      <a:avLst/>
                    </a:prstGeom>
                    <a:noFill/>
                    <a:ln w="9525">
                      <a:noFill/>
                      <a:miter lim="800000"/>
                      <a:headEnd/>
                      <a:tailEnd/>
                    </a:ln>
                  </pic:spPr>
                </pic:pic>
              </a:graphicData>
            </a:graphic>
          </wp:inline>
        </w:drawing>
      </w:r>
    </w:p>
    <w:p w:rsidR="00E1158C" w:rsidRDefault="00E1158C" w:rsidP="00EB49E0">
      <w:pPr>
        <w:pStyle w:val="Caption"/>
      </w:pPr>
      <w:bookmarkStart w:id="1008" w:name="_Ref97365009"/>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4</w:t>
      </w:r>
      <w:r w:rsidR="005B3AA3">
        <w:rPr>
          <w:noProof/>
        </w:rPr>
        <w:fldChar w:fldCharType="end"/>
      </w:r>
      <w:bookmarkEnd w:id="1008"/>
      <w:r>
        <w:t>: New 'dummy' instrument</w:t>
      </w:r>
    </w:p>
    <w:p w:rsidR="006600FE" w:rsidRPr="00E1158C" w:rsidRDefault="00E1158C" w:rsidP="00E5047C">
      <w:r>
        <w:t>The instrument can now be renamed and it’s metadata filled accordingly.</w:t>
      </w:r>
    </w:p>
    <w:p w:rsidR="008F153A" w:rsidRPr="006600FE" w:rsidRDefault="008F153A" w:rsidP="00E5047C"/>
    <w:p w:rsidR="00424291" w:rsidRDefault="006B3C7E" w:rsidP="00E5047C">
      <w:r>
        <w:t>To add a new calibration to an instrument, click the menu button over the ‘Calibrations’ section of the Instrumentation Metadata Editor and choose ‘Add calibration’ or ‘Add calibration from file’</w:t>
      </w:r>
      <w:r w:rsidR="00424291">
        <w:t xml:space="preserve"> (</w:t>
      </w:r>
      <w:r w:rsidR="005B3AA3">
        <w:fldChar w:fldCharType="begin"/>
      </w:r>
      <w:r w:rsidR="00424291">
        <w:instrText xml:space="preserve"> </w:instrText>
      </w:r>
      <w:r w:rsidR="00567E0A">
        <w:instrText>REF</w:instrText>
      </w:r>
      <w:r w:rsidR="00424291">
        <w:instrText xml:space="preserve"> _Ref145056658 \h </w:instrText>
      </w:r>
      <w:r w:rsidR="005B3AA3">
        <w:fldChar w:fldCharType="separate"/>
      </w:r>
      <w:r w:rsidR="00E47832">
        <w:t xml:space="preserve">Figure </w:t>
      </w:r>
      <w:r w:rsidR="00E47832">
        <w:rPr>
          <w:noProof/>
        </w:rPr>
        <w:t>85</w:t>
      </w:r>
      <w:r w:rsidR="005B3AA3">
        <w:fldChar w:fldCharType="end"/>
      </w:r>
      <w:r w:rsidR="00424291">
        <w:t>)</w:t>
      </w:r>
      <w:r>
        <w:t>.</w:t>
      </w:r>
      <w:r w:rsidR="00424291">
        <w:t xml:space="preserve"> </w:t>
      </w:r>
    </w:p>
    <w:p w:rsidR="006B3C7E" w:rsidRDefault="00424291" w:rsidP="00E5047C">
      <w:r>
        <w:t xml:space="preserve">Selecting ‘Add calibration from file’ will bring up a </w:t>
      </w:r>
      <w:r w:rsidR="005A4139">
        <w:t>file-choosing</w:t>
      </w:r>
      <w:r>
        <w:t xml:space="preserve"> dialog. Two file types can be currently used to load calibration factors from: (a) HR-1024 spectral files (for loading the wavelengths calibration) and (b) TXT files as further detailed in the section on reference panels below (there is currently no real use in loading TXT files for instrument calibrations as only wavelengths are actively used in the system and these can currently only be loaded from HR-1024 spectral files).</w:t>
      </w:r>
    </w:p>
    <w:p w:rsidR="006B3C7E" w:rsidRDefault="006B3C7E" w:rsidP="00E5047C"/>
    <w:p w:rsidR="00424291" w:rsidRDefault="006B3C7E" w:rsidP="007221BB">
      <w:pPr>
        <w:pStyle w:val="Figure"/>
      </w:pPr>
      <w:r>
        <w:rPr>
          <w:lang w:val="en-AU"/>
        </w:rPr>
        <w:drawing>
          <wp:inline distT="0" distB="0" distL="0" distR="0">
            <wp:extent cx="1989455" cy="1945245"/>
            <wp:effectExtent l="25400" t="0" r="0" b="0"/>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srcRect/>
                    <a:stretch>
                      <a:fillRect/>
                    </a:stretch>
                  </pic:blipFill>
                  <pic:spPr bwMode="auto">
                    <a:xfrm>
                      <a:off x="0" y="0"/>
                      <a:ext cx="1989455" cy="1945245"/>
                    </a:xfrm>
                    <a:prstGeom prst="rect">
                      <a:avLst/>
                    </a:prstGeom>
                    <a:noFill/>
                    <a:ln w="9525">
                      <a:noFill/>
                      <a:miter lim="800000"/>
                      <a:headEnd/>
                      <a:tailEnd/>
                    </a:ln>
                  </pic:spPr>
                </pic:pic>
              </a:graphicData>
            </a:graphic>
          </wp:inline>
        </w:drawing>
      </w:r>
    </w:p>
    <w:p w:rsidR="008F153A" w:rsidRDefault="00424291" w:rsidP="00EB49E0">
      <w:pPr>
        <w:pStyle w:val="Caption"/>
      </w:pPr>
      <w:bookmarkStart w:id="1009" w:name="_Ref14505665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5</w:t>
      </w:r>
      <w:r w:rsidR="005B3AA3">
        <w:rPr>
          <w:noProof/>
        </w:rPr>
        <w:fldChar w:fldCharType="end"/>
      </w:r>
      <w:bookmarkEnd w:id="1009"/>
      <w:r>
        <w:t>: Adding calibrations</w:t>
      </w:r>
    </w:p>
    <w:p w:rsidR="00E1158C" w:rsidRDefault="00E1158C" w:rsidP="00E5047C"/>
    <w:p w:rsidR="00AF572A" w:rsidRDefault="00AF572A" w:rsidP="00684366">
      <w:pPr>
        <w:pStyle w:val="Heading2"/>
      </w:pPr>
      <w:bookmarkStart w:id="1010" w:name="_Toc355280419"/>
      <w:bookmarkStart w:id="1011" w:name="_Toc356807365"/>
      <w:r>
        <w:t>Reference Panel Administration</w:t>
      </w:r>
      <w:bookmarkEnd w:id="1010"/>
      <w:bookmarkEnd w:id="1011"/>
    </w:p>
    <w:p w:rsidR="00684366" w:rsidRDefault="00684366" w:rsidP="00684366">
      <w:r>
        <w:t>The instrumentation administration comprises metadata editing for instruments and reference panels. Any user can open the dialogs but only administrators will be able to commit any changes to the database.</w:t>
      </w:r>
    </w:p>
    <w:p w:rsidR="00684366" w:rsidRDefault="00684366" w:rsidP="00684366">
      <w:r>
        <w:t>Editing data is identical with the function of the Metadata editor for spectral data. Every change of a field activates the ‘Update’ button.</w:t>
      </w:r>
    </w:p>
    <w:p w:rsidR="00684366" w:rsidRDefault="00684366" w:rsidP="00684366">
      <w:r>
        <w:t>The dialog consists of two tabs: (a) Instrument Data and (b) Reference Data.</w:t>
      </w:r>
    </w:p>
    <w:p w:rsidR="00AF572A" w:rsidRDefault="00CC337F" w:rsidP="00E5047C">
      <w:r>
        <w:t>The reference data tab allows adding, editing and removing reference panels and related metadata, in particular panel calibration data</w:t>
      </w:r>
      <w:r w:rsidR="00255BE8">
        <w:t xml:space="preserve"> (</w:t>
      </w:r>
      <w:r w:rsidR="005B3AA3">
        <w:fldChar w:fldCharType="begin"/>
      </w:r>
      <w:r w:rsidR="00A7040E">
        <w:instrText xml:space="preserve"> </w:instrText>
      </w:r>
      <w:r w:rsidR="00567E0A">
        <w:instrText>REF</w:instrText>
      </w:r>
      <w:r w:rsidR="00A7040E">
        <w:instrText xml:space="preserve"> _Ref97706995 \h </w:instrText>
      </w:r>
      <w:r w:rsidR="005B3AA3">
        <w:fldChar w:fldCharType="separate"/>
      </w:r>
      <w:r w:rsidR="00E47832">
        <w:t xml:space="preserve">Figure </w:t>
      </w:r>
      <w:r w:rsidR="00E47832">
        <w:rPr>
          <w:noProof/>
        </w:rPr>
        <w:t>86</w:t>
      </w:r>
      <w:r w:rsidR="005B3AA3">
        <w:fldChar w:fldCharType="end"/>
      </w:r>
      <w:r w:rsidR="00255BE8">
        <w:t>)</w:t>
      </w:r>
      <w:r>
        <w:t>.</w:t>
      </w:r>
    </w:p>
    <w:p w:rsidR="00CC337F" w:rsidRDefault="00CC337F" w:rsidP="00E5047C"/>
    <w:p w:rsidR="00CC337F" w:rsidRDefault="00CC337F" w:rsidP="00E5047C"/>
    <w:p w:rsidR="00CC337F" w:rsidRDefault="00CC337F" w:rsidP="007221BB">
      <w:pPr>
        <w:pStyle w:val="Figure"/>
      </w:pPr>
      <w:r>
        <w:rPr>
          <w:lang w:val="en-AU"/>
        </w:rPr>
        <w:drawing>
          <wp:inline distT="0" distB="0" distL="0" distR="0">
            <wp:extent cx="5580380" cy="3423819"/>
            <wp:effectExtent l="25400" t="0" r="7620" b="0"/>
            <wp:docPr id="19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15"/>
                    <a:srcRect/>
                    <a:stretch>
                      <a:fillRect/>
                    </a:stretch>
                  </pic:blipFill>
                  <pic:spPr bwMode="auto">
                    <a:xfrm>
                      <a:off x="0" y="0"/>
                      <a:ext cx="5580380" cy="3423819"/>
                    </a:xfrm>
                    <a:prstGeom prst="rect">
                      <a:avLst/>
                    </a:prstGeom>
                    <a:noFill/>
                    <a:ln w="9525">
                      <a:noFill/>
                      <a:miter lim="800000"/>
                      <a:headEnd/>
                      <a:tailEnd/>
                    </a:ln>
                  </pic:spPr>
                </pic:pic>
              </a:graphicData>
            </a:graphic>
          </wp:inline>
        </w:drawing>
      </w:r>
    </w:p>
    <w:p w:rsidR="00E1158C" w:rsidRPr="00AF572A" w:rsidRDefault="00CC337F" w:rsidP="00EB49E0">
      <w:pPr>
        <w:pStyle w:val="Caption"/>
      </w:pPr>
      <w:bookmarkStart w:id="1012" w:name="_Ref97706995"/>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6</w:t>
      </w:r>
      <w:r w:rsidR="005B3AA3">
        <w:rPr>
          <w:noProof/>
        </w:rPr>
        <w:fldChar w:fldCharType="end"/>
      </w:r>
      <w:bookmarkEnd w:id="1012"/>
      <w:r>
        <w:t>: Reference data tab of the instrumentation administration window</w:t>
      </w:r>
    </w:p>
    <w:p w:rsidR="008F153A" w:rsidRPr="00E1158C" w:rsidRDefault="008F153A" w:rsidP="00E5047C"/>
    <w:p w:rsidR="001866F7" w:rsidRDefault="001866F7" w:rsidP="00E5047C">
      <w:r>
        <w:t>To edit or remove a reference panel, select the reference in the reference list first.</w:t>
      </w:r>
    </w:p>
    <w:p w:rsidR="001866F7" w:rsidRDefault="001866F7" w:rsidP="00E5047C">
      <w:r>
        <w:t>Removing a reference is achieved by clicking ‘Delete reference. A confirmation dialog will be displayed</w:t>
      </w:r>
    </w:p>
    <w:p w:rsidR="00104037" w:rsidRDefault="00104037" w:rsidP="00E5047C"/>
    <w:p w:rsidR="00104037" w:rsidRDefault="00104037" w:rsidP="007221BB">
      <w:pPr>
        <w:pStyle w:val="Figure"/>
      </w:pPr>
      <w:r>
        <w:rPr>
          <w:lang w:val="en-AU"/>
        </w:rPr>
        <w:drawing>
          <wp:inline distT="0" distB="0" distL="0" distR="0">
            <wp:extent cx="2908935" cy="855569"/>
            <wp:effectExtent l="25400" t="0" r="12065" b="0"/>
            <wp:docPr id="195"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6"/>
                    <a:srcRect/>
                    <a:stretch>
                      <a:fillRect/>
                    </a:stretch>
                  </pic:blipFill>
                  <pic:spPr bwMode="auto">
                    <a:xfrm>
                      <a:off x="0" y="0"/>
                      <a:ext cx="2906289" cy="854791"/>
                    </a:xfrm>
                    <a:prstGeom prst="rect">
                      <a:avLst/>
                    </a:prstGeom>
                    <a:noFill/>
                    <a:ln w="9525">
                      <a:noFill/>
                      <a:miter lim="800000"/>
                      <a:headEnd/>
                      <a:tailEnd/>
                    </a:ln>
                  </pic:spPr>
                </pic:pic>
              </a:graphicData>
            </a:graphic>
          </wp:inline>
        </w:drawing>
      </w:r>
    </w:p>
    <w:p w:rsidR="001866F7" w:rsidRDefault="00104037" w:rsidP="00EB49E0">
      <w:pPr>
        <w:pStyle w:val="Caption"/>
      </w:pPr>
      <w:bookmarkStart w:id="1013" w:name="_Ref97708093"/>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7</w:t>
      </w:r>
      <w:r w:rsidR="005B3AA3">
        <w:rPr>
          <w:noProof/>
        </w:rPr>
        <w:fldChar w:fldCharType="end"/>
      </w:r>
      <w:bookmarkEnd w:id="1013"/>
      <w:r>
        <w:t>: Reference deletion confirmation dialog</w:t>
      </w:r>
    </w:p>
    <w:p w:rsidR="00104037" w:rsidRDefault="00104037" w:rsidP="00E5047C"/>
    <w:p w:rsidR="00104037" w:rsidRDefault="00104037" w:rsidP="00E5047C">
      <w:r>
        <w:t>A reference panel cannot be deleted while still being referenced by one or more spectra in the database. An according message will be shown if the delete action failed (</w:t>
      </w:r>
      <w:r w:rsidR="005B3AA3">
        <w:fldChar w:fldCharType="begin"/>
      </w:r>
      <w:r>
        <w:instrText xml:space="preserve"> </w:instrText>
      </w:r>
      <w:r w:rsidR="00567E0A">
        <w:instrText>REF</w:instrText>
      </w:r>
      <w:r>
        <w:instrText xml:space="preserve"> _Ref97708093 \h </w:instrText>
      </w:r>
      <w:r w:rsidR="005B3AA3">
        <w:fldChar w:fldCharType="separate"/>
      </w:r>
      <w:r w:rsidR="00E47832">
        <w:t xml:space="preserve">Figure </w:t>
      </w:r>
      <w:r w:rsidR="00E47832">
        <w:rPr>
          <w:noProof/>
        </w:rPr>
        <w:t>87</w:t>
      </w:r>
      <w:r w:rsidR="005B3AA3">
        <w:fldChar w:fldCharType="end"/>
      </w:r>
      <w:r>
        <w:t>). The currently selected reference will only be removed if no database constraints are violated.</w:t>
      </w:r>
    </w:p>
    <w:p w:rsidR="00104037" w:rsidRDefault="00104037" w:rsidP="00E5047C"/>
    <w:p w:rsidR="00104037" w:rsidRDefault="00104037" w:rsidP="00E5047C"/>
    <w:p w:rsidR="00104037" w:rsidRDefault="00104037" w:rsidP="007221BB">
      <w:pPr>
        <w:pStyle w:val="Figure"/>
      </w:pPr>
      <w:r>
        <w:rPr>
          <w:lang w:val="en-AU"/>
        </w:rPr>
        <w:drawing>
          <wp:inline distT="0" distB="0" distL="0" distR="0">
            <wp:extent cx="3253740" cy="839144"/>
            <wp:effectExtent l="25400" t="0" r="0" b="0"/>
            <wp:docPr id="19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7"/>
                    <a:srcRect/>
                    <a:stretch>
                      <a:fillRect/>
                    </a:stretch>
                  </pic:blipFill>
                  <pic:spPr bwMode="auto">
                    <a:xfrm>
                      <a:off x="0" y="0"/>
                      <a:ext cx="3256830" cy="839941"/>
                    </a:xfrm>
                    <a:prstGeom prst="rect">
                      <a:avLst/>
                    </a:prstGeom>
                    <a:noFill/>
                    <a:ln w="9525">
                      <a:noFill/>
                      <a:miter lim="800000"/>
                      <a:headEnd/>
                      <a:tailEnd/>
                    </a:ln>
                  </pic:spPr>
                </pic:pic>
              </a:graphicData>
            </a:graphic>
          </wp:inline>
        </w:drawing>
      </w:r>
    </w:p>
    <w:p w:rsidR="008F153A" w:rsidRDefault="00104037" w:rsidP="00EB49E0">
      <w:pPr>
        <w:pStyle w:val="Caption"/>
      </w:pPr>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8</w:t>
      </w:r>
      <w:r w:rsidR="005B3AA3">
        <w:rPr>
          <w:noProof/>
        </w:rPr>
        <w:fldChar w:fldCharType="end"/>
      </w:r>
      <w:r>
        <w:t>: Panel deletion error</w:t>
      </w:r>
    </w:p>
    <w:p w:rsidR="00104037" w:rsidRDefault="00104037" w:rsidP="00E5047C"/>
    <w:p w:rsidR="00104037" w:rsidRDefault="00104037" w:rsidP="00E5047C"/>
    <w:p w:rsidR="00104037" w:rsidRDefault="00104037" w:rsidP="00E5047C">
      <w:r>
        <w:t>To insert a new reference, click ‘Insert new reference. A new record is created in the database and the reference name is set to ‘dummy’ (</w:t>
      </w:r>
      <w:r w:rsidR="005B3AA3">
        <w:fldChar w:fldCharType="begin"/>
      </w:r>
      <w:r>
        <w:instrText xml:space="preserve"> </w:instrText>
      </w:r>
      <w:r w:rsidR="00567E0A">
        <w:instrText>REF</w:instrText>
      </w:r>
      <w:r>
        <w:instrText xml:space="preserve"> _Ref97707371 \h </w:instrText>
      </w:r>
      <w:r w:rsidR="005B3AA3">
        <w:fldChar w:fldCharType="separate"/>
      </w:r>
      <w:r w:rsidR="00E47832">
        <w:t xml:space="preserve">Figure </w:t>
      </w:r>
      <w:r w:rsidR="00E47832">
        <w:rPr>
          <w:noProof/>
        </w:rPr>
        <w:t>89</w:t>
      </w:r>
      <w:r w:rsidR="005B3AA3">
        <w:fldChar w:fldCharType="end"/>
      </w:r>
      <w:r>
        <w:t>).</w:t>
      </w:r>
    </w:p>
    <w:p w:rsidR="00104037" w:rsidRDefault="00104037" w:rsidP="00E5047C"/>
    <w:p w:rsidR="00104037" w:rsidRDefault="00104037" w:rsidP="007221BB">
      <w:pPr>
        <w:pStyle w:val="Figure"/>
      </w:pPr>
      <w:r>
        <w:rPr>
          <w:lang w:val="en-AU"/>
        </w:rPr>
        <w:drawing>
          <wp:inline distT="0" distB="0" distL="0" distR="0">
            <wp:extent cx="3138805" cy="991981"/>
            <wp:effectExtent l="25400" t="0" r="10795" b="0"/>
            <wp:docPr id="19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a:srcRect/>
                    <a:stretch>
                      <a:fillRect/>
                    </a:stretch>
                  </pic:blipFill>
                  <pic:spPr bwMode="auto">
                    <a:xfrm>
                      <a:off x="0" y="0"/>
                      <a:ext cx="3135950" cy="991079"/>
                    </a:xfrm>
                    <a:prstGeom prst="rect">
                      <a:avLst/>
                    </a:prstGeom>
                    <a:noFill/>
                    <a:ln w="9525">
                      <a:noFill/>
                      <a:miter lim="800000"/>
                      <a:headEnd/>
                      <a:tailEnd/>
                    </a:ln>
                  </pic:spPr>
                </pic:pic>
              </a:graphicData>
            </a:graphic>
          </wp:inline>
        </w:drawing>
      </w:r>
    </w:p>
    <w:p w:rsidR="008F153A" w:rsidRDefault="00104037" w:rsidP="00EB49E0">
      <w:pPr>
        <w:pStyle w:val="Caption"/>
      </w:pPr>
      <w:bookmarkStart w:id="1014" w:name="_Ref9770737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89</w:t>
      </w:r>
      <w:r w:rsidR="005B3AA3">
        <w:rPr>
          <w:noProof/>
        </w:rPr>
        <w:fldChar w:fldCharType="end"/>
      </w:r>
      <w:bookmarkEnd w:id="1014"/>
      <w:r>
        <w:t>: New ‘dummy’ reference</w:t>
      </w:r>
    </w:p>
    <w:p w:rsidR="008F153A" w:rsidRDefault="00104037" w:rsidP="00E5047C">
      <w:r>
        <w:t xml:space="preserve">The reference can now be renamed and </w:t>
      </w:r>
      <w:r w:rsidR="00663B55">
        <w:t>its</w:t>
      </w:r>
      <w:r>
        <w:t xml:space="preserve"> metadata filled accordingly.</w:t>
      </w:r>
    </w:p>
    <w:p w:rsidR="008F153A" w:rsidRDefault="008F153A" w:rsidP="00E5047C"/>
    <w:p w:rsidR="008F153A" w:rsidRDefault="008F153A" w:rsidP="00E5047C"/>
    <w:p w:rsidR="005771D5" w:rsidRDefault="005771D5" w:rsidP="00E5047C">
      <w:r>
        <w:t>To add a new calibration to a reference, click the menu button over the ‘Calibrations’ section of the Instrumentation Metadata Editor and choose ‘Add calibration’ (</w:t>
      </w:r>
      <w:r w:rsidR="005B3AA3">
        <w:fldChar w:fldCharType="begin"/>
      </w:r>
      <w:r w:rsidR="00A7040E">
        <w:instrText xml:space="preserve"> </w:instrText>
      </w:r>
      <w:r w:rsidR="00567E0A">
        <w:instrText>REF</w:instrText>
      </w:r>
      <w:r w:rsidR="00A7040E">
        <w:instrText xml:space="preserve"> _Ref97708523 \h </w:instrText>
      </w:r>
      <w:r w:rsidR="005B3AA3">
        <w:fldChar w:fldCharType="separate"/>
      </w:r>
      <w:r w:rsidR="00E47832">
        <w:t xml:space="preserve">Figure </w:t>
      </w:r>
      <w:r w:rsidR="00E47832">
        <w:rPr>
          <w:noProof/>
        </w:rPr>
        <w:t>90</w:t>
      </w:r>
      <w:r w:rsidR="005B3AA3">
        <w:fldChar w:fldCharType="end"/>
      </w:r>
      <w:r>
        <w:t>).</w:t>
      </w:r>
    </w:p>
    <w:p w:rsidR="005771D5" w:rsidRDefault="005771D5" w:rsidP="00E5047C"/>
    <w:p w:rsidR="005771D5" w:rsidRDefault="005771D5" w:rsidP="007221BB">
      <w:pPr>
        <w:pStyle w:val="Figure"/>
      </w:pPr>
      <w:r>
        <w:rPr>
          <w:lang w:val="en-AU"/>
        </w:rPr>
        <w:drawing>
          <wp:inline distT="0" distB="0" distL="0" distR="0">
            <wp:extent cx="2564130" cy="954917"/>
            <wp:effectExtent l="25400" t="0" r="1270" b="0"/>
            <wp:docPr id="1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9"/>
                    <a:srcRect/>
                    <a:stretch>
                      <a:fillRect/>
                    </a:stretch>
                  </pic:blipFill>
                  <pic:spPr bwMode="auto">
                    <a:xfrm>
                      <a:off x="0" y="0"/>
                      <a:ext cx="2561798" cy="954048"/>
                    </a:xfrm>
                    <a:prstGeom prst="rect">
                      <a:avLst/>
                    </a:prstGeom>
                    <a:noFill/>
                    <a:ln w="9525">
                      <a:noFill/>
                      <a:miter lim="800000"/>
                      <a:headEnd/>
                      <a:tailEnd/>
                    </a:ln>
                  </pic:spPr>
                </pic:pic>
              </a:graphicData>
            </a:graphic>
          </wp:inline>
        </w:drawing>
      </w:r>
    </w:p>
    <w:p w:rsidR="005771D5" w:rsidRDefault="005771D5" w:rsidP="00EB49E0">
      <w:pPr>
        <w:pStyle w:val="Caption"/>
      </w:pPr>
      <w:bookmarkStart w:id="1015" w:name="_Ref97708523"/>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0</w:t>
      </w:r>
      <w:r w:rsidR="005B3AA3">
        <w:rPr>
          <w:noProof/>
        </w:rPr>
        <w:fldChar w:fldCharType="end"/>
      </w:r>
      <w:bookmarkEnd w:id="1015"/>
      <w:r>
        <w:t>: Popup menu for the reference calibrations</w:t>
      </w:r>
    </w:p>
    <w:p w:rsidR="005771D5" w:rsidRDefault="005771D5" w:rsidP="00E5047C"/>
    <w:p w:rsidR="005771D5" w:rsidRDefault="005771D5" w:rsidP="00E5047C">
      <w:r>
        <w:t>Use the file browser to select a calibration file (see below for a description of the file format) and click ‘Open’ (</w:t>
      </w:r>
      <w:r w:rsidR="005B3AA3">
        <w:fldChar w:fldCharType="begin"/>
      </w:r>
      <w:r w:rsidR="00A7040E">
        <w:instrText xml:space="preserve"> </w:instrText>
      </w:r>
      <w:r w:rsidR="00567E0A">
        <w:instrText>REF</w:instrText>
      </w:r>
      <w:r w:rsidR="00A7040E">
        <w:instrText xml:space="preserve"> _Ref97708781 \h </w:instrText>
      </w:r>
      <w:r w:rsidR="005B3AA3">
        <w:fldChar w:fldCharType="separate"/>
      </w:r>
      <w:r w:rsidR="00E47832">
        <w:t xml:space="preserve">Figure </w:t>
      </w:r>
      <w:r w:rsidR="00E47832">
        <w:rPr>
          <w:noProof/>
        </w:rPr>
        <w:t>91</w:t>
      </w:r>
      <w:r w:rsidR="005B3AA3">
        <w:fldChar w:fldCharType="end"/>
      </w:r>
      <w:r>
        <w:t>).</w:t>
      </w:r>
    </w:p>
    <w:p w:rsidR="005771D5" w:rsidRDefault="005771D5" w:rsidP="007221BB">
      <w:pPr>
        <w:pStyle w:val="Figure"/>
      </w:pPr>
      <w:r>
        <w:rPr>
          <w:lang w:val="en-AU"/>
        </w:rPr>
        <w:drawing>
          <wp:inline distT="0" distB="0" distL="0" distR="0">
            <wp:extent cx="3943350" cy="1906726"/>
            <wp:effectExtent l="25400" t="0" r="0" b="0"/>
            <wp:docPr id="1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0"/>
                    <a:srcRect/>
                    <a:stretch>
                      <a:fillRect/>
                    </a:stretch>
                  </pic:blipFill>
                  <pic:spPr bwMode="auto">
                    <a:xfrm>
                      <a:off x="0" y="0"/>
                      <a:ext cx="3939764" cy="1904992"/>
                    </a:xfrm>
                    <a:prstGeom prst="rect">
                      <a:avLst/>
                    </a:prstGeom>
                    <a:noFill/>
                    <a:ln w="9525">
                      <a:noFill/>
                      <a:miter lim="800000"/>
                      <a:headEnd/>
                      <a:tailEnd/>
                    </a:ln>
                  </pic:spPr>
                </pic:pic>
              </a:graphicData>
            </a:graphic>
          </wp:inline>
        </w:drawing>
      </w:r>
    </w:p>
    <w:p w:rsidR="00FA40A6" w:rsidRDefault="005771D5" w:rsidP="00EB49E0">
      <w:pPr>
        <w:pStyle w:val="Caption"/>
      </w:pPr>
      <w:bookmarkStart w:id="1016" w:name="_Ref97708781"/>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1</w:t>
      </w:r>
      <w:r w:rsidR="005B3AA3">
        <w:rPr>
          <w:noProof/>
        </w:rPr>
        <w:fldChar w:fldCharType="end"/>
      </w:r>
      <w:bookmarkEnd w:id="1016"/>
      <w:r>
        <w:t>: Calibration file selection dialog</w:t>
      </w:r>
    </w:p>
    <w:p w:rsidR="00FA40A6" w:rsidRDefault="00FA40A6" w:rsidP="00E5047C"/>
    <w:p w:rsidR="00FA40A6" w:rsidRDefault="00FA40A6" w:rsidP="00E5047C">
      <w:r>
        <w:t xml:space="preserve">A calibration file holds the calibration factors and uncertainty estimations for </w:t>
      </w:r>
      <w:r w:rsidR="00027485">
        <w:t xml:space="preserve">a </w:t>
      </w:r>
      <w:r>
        <w:t>reference panel in a tab separated value file:</w:t>
      </w:r>
    </w:p>
    <w:p w:rsidR="00FA40A6" w:rsidRDefault="00FA40A6" w:rsidP="00E5047C"/>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Pr="00FA40A6" w:rsidRDefault="00FA40A6" w:rsidP="00C96D90">
      <w:pPr>
        <w:pStyle w:val="Code"/>
      </w:pPr>
      <w:r w:rsidRPr="00FA40A6">
        <w:t>263</w:t>
      </w:r>
      <w:r w:rsidRPr="00FA40A6">
        <w:tab/>
        <w:t>0.979</w:t>
      </w:r>
      <w:r w:rsidRPr="00FA40A6">
        <w:tab/>
        <w:t>0.02</w:t>
      </w:r>
    </w:p>
    <w:p w:rsidR="00FA40A6" w:rsidRDefault="00FA40A6" w:rsidP="00E5047C"/>
    <w:p w:rsidR="00FA40A6" w:rsidRDefault="00FA40A6" w:rsidP="00E5047C"/>
    <w:p w:rsidR="002A413C" w:rsidRDefault="00FA40A6" w:rsidP="00E5047C">
      <w:r>
        <w:t>The wvl column holds the wavelength in nanometers, rho is the calibration factor linking the measured reference panel to the laboratory or national reference. I.e. in the above example, the panel is 98% reflective compared with an ideal panel. Sigma is the uncertainty estimate of rho, expressed as one standard deviation.</w:t>
      </w:r>
    </w:p>
    <w:p w:rsidR="002A413C" w:rsidRDefault="002A413C" w:rsidP="00E5047C">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FA40A6" w:rsidRDefault="002A413C" w:rsidP="00E5047C">
      <w:r>
        <w:t xml:space="preserve">The calibration factors are used during the reference panel correction procedure as described in </w:t>
      </w:r>
      <w:r w:rsidR="005B3AA3">
        <w:fldChar w:fldCharType="begin"/>
      </w:r>
      <w:r w:rsidR="00213E8E">
        <w:instrText xml:space="preserve"> </w:instrText>
      </w:r>
      <w:r w:rsidR="00567E0A">
        <w:instrText>REF</w:instrText>
      </w:r>
      <w:r w:rsidR="00213E8E">
        <w:instrText xml:space="preserve"> _Ref97735916 \r \h </w:instrText>
      </w:r>
      <w:r w:rsidR="005B3AA3">
        <w:fldChar w:fldCharType="separate"/>
      </w:r>
      <w:r w:rsidR="00E47832">
        <w:t>10.4.2</w:t>
      </w:r>
      <w:r w:rsidR="005B3AA3">
        <w:fldChar w:fldCharType="end"/>
      </w:r>
      <w:r>
        <w:t xml:space="preserve"> and </w:t>
      </w:r>
      <w:r w:rsidR="005B3AA3">
        <w:fldChar w:fldCharType="begin"/>
      </w:r>
      <w:r w:rsidR="00213E8E">
        <w:instrText xml:space="preserve"> </w:instrText>
      </w:r>
      <w:r w:rsidR="00567E0A">
        <w:instrText>REF</w:instrText>
      </w:r>
      <w:r w:rsidR="00213E8E">
        <w:instrText xml:space="preserve"> _Ref97735928 \r \h </w:instrText>
      </w:r>
      <w:r w:rsidR="005B3AA3">
        <w:fldChar w:fldCharType="separate"/>
      </w:r>
      <w:r w:rsidR="00E47832">
        <w:t>10.4.3</w:t>
      </w:r>
      <w:r w:rsidR="005B3AA3">
        <w:fldChar w:fldCharType="end"/>
      </w:r>
      <w:r>
        <w:t>.</w:t>
      </w:r>
    </w:p>
    <w:p w:rsidR="005771D5" w:rsidRPr="00FA40A6" w:rsidRDefault="005771D5" w:rsidP="00E5047C"/>
    <w:p w:rsidR="00AB5EB9" w:rsidRDefault="00AB5EB9" w:rsidP="00BA3445">
      <w:pPr>
        <w:pStyle w:val="Heading1"/>
      </w:pPr>
      <w:bookmarkStart w:id="1017" w:name="_Toc355280420"/>
      <w:bookmarkStart w:id="1018" w:name="_Toc356807366"/>
      <w:r>
        <w:t>Matlab Integration</w:t>
      </w:r>
      <w:bookmarkEnd w:id="1017"/>
      <w:bookmarkEnd w:id="1018"/>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383DF6" w:rsidP="00A41FBF">
      <w:pPr>
        <w:pStyle w:val="Body"/>
      </w:pPr>
      <w:r>
        <w:t>Starting from version 2.1.2, SPECCHIO includes new methods that allow the easy integration of SPECCHIO classes, giving easy access to the spectral data and metadata stored in SPECCHIO databases.</w:t>
      </w:r>
    </w:p>
    <w:p w:rsidR="00567E0A" w:rsidRDefault="009E74E0" w:rsidP="00A41FBF">
      <w:pPr>
        <w:pStyle w:val="Body"/>
      </w:pPr>
      <w:r>
        <w:t>To use Matlab with Specchio,</w:t>
      </w:r>
      <w:r w:rsidR="00567E0A">
        <w:t xml:space="preserve"> please refer to the </w:t>
      </w:r>
      <w:r>
        <w:t xml:space="preserve">Specchio </w:t>
      </w:r>
      <w:r w:rsidR="00567E0A">
        <w:t xml:space="preserve">MATLAB </w:t>
      </w:r>
      <w:r>
        <w:t>G</w:t>
      </w:r>
      <w:r w:rsidR="00567E0A">
        <w:t xml:space="preserve">uide </w:t>
      </w:r>
      <w:r w:rsidR="00567E0A" w:rsidRPr="009E74E0">
        <w:rPr>
          <w:rStyle w:val="Strong"/>
        </w:rPr>
        <w:t>SPECCHIO_MATLAB_Guide.pdf</w:t>
      </w:r>
      <w:r>
        <w:t>, which is</w:t>
      </w:r>
      <w:r w:rsidR="00567E0A">
        <w:t xml:space="preserve"> included in the deliverables of the SPECCHIO package.</w:t>
      </w:r>
    </w:p>
    <w:p w:rsidR="00F20CD9" w:rsidRPr="00F20CD9" w:rsidRDefault="00F20CD9" w:rsidP="00F20CD9">
      <w:pPr>
        <w:pStyle w:val="DocAction"/>
      </w:pPr>
      <w:r>
        <w:t>%%%% There is a menu for copying Matlab-ready query specs. It sort of replaces the SQL query method.</w:t>
      </w:r>
      <w:r w:rsidR="002B5ED5">
        <w:t xml:space="preserve"> – I don’t know who said this, but it seems not to be correct, at least, not in my app.</w:t>
      </w:r>
    </w:p>
    <w:p w:rsidR="00F20CD9" w:rsidRDefault="00E92E2C" w:rsidP="00E92E2C">
      <w:pPr>
        <w:pStyle w:val="DocAction"/>
      </w:pPr>
      <w:r>
        <w:t xml:space="preserve">%%% </w:t>
      </w:r>
      <w:r w:rsidR="002B5ED5">
        <w:t xml:space="preserve">Andy: </w:t>
      </w:r>
      <w:r>
        <w:t>Java app acts as system layer. You import the Specchio .jar file into Matlab and then Matlab knows about Specchio entities. It needs further testing. Nick has a Matlab licence.</w:t>
      </w:r>
    </w:p>
    <w:p w:rsidR="002A0FFE" w:rsidRPr="00084655" w:rsidRDefault="002A0FFE" w:rsidP="00306258">
      <w:pPr>
        <w:pStyle w:val="Heading1"/>
      </w:pPr>
      <w:bookmarkStart w:id="1019" w:name="_Toc355280421"/>
      <w:bookmarkStart w:id="1020" w:name="_Toc356807367"/>
      <w:r w:rsidRPr="00084655">
        <w:t>Tutorial</w:t>
      </w:r>
      <w:bookmarkEnd w:id="1019"/>
      <w:bookmarkEnd w:id="1020"/>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21"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21" w:name="_Toc355280422"/>
      <w:bookmarkStart w:id="1022" w:name="_Toc356807368"/>
      <w:r w:rsidRPr="00084655">
        <w:t>SPECCHIO Online Test Database</w:t>
      </w:r>
      <w:bookmarkEnd w:id="1021"/>
      <w:bookmarkEnd w:id="1022"/>
    </w:p>
    <w:p w:rsidR="006820AE" w:rsidRPr="006820AE" w:rsidRDefault="006820AE" w:rsidP="006820AE">
      <w:pPr>
        <w:pStyle w:val="DocAction"/>
      </w:pPr>
      <w:r>
        <w:t xml:space="preserve">%%% </w:t>
      </w:r>
      <w:r w:rsidR="009D1966">
        <w:t>Will UOW</w:t>
      </w:r>
      <w:r>
        <w:t xml:space="preserve"> set up a test database for Users to learn the system?</w:t>
      </w:r>
    </w:p>
    <w:p w:rsidR="002A0FFE" w:rsidRPr="00084655" w:rsidRDefault="002A0FFE" w:rsidP="006820AE">
      <w:pPr>
        <w:pStyle w:val="Body"/>
      </w:pPr>
      <w:r w:rsidRPr="00084655">
        <w:t xml:space="preserve">Relevant section: </w:t>
      </w:r>
      <w:r w:rsidR="005B3AA3">
        <w:fldChar w:fldCharType="begin"/>
      </w:r>
      <w:r w:rsidR="00625CA9">
        <w:instrText xml:space="preserve"> </w:instrText>
      </w:r>
      <w:r w:rsidR="00567E0A">
        <w:instrText>REF</w:instrText>
      </w:r>
      <w:r w:rsidR="00625CA9">
        <w:instrText xml:space="preserve"> _Ref180396043 \r \h </w:instrText>
      </w:r>
      <w:r w:rsidR="005B3AA3">
        <w:fldChar w:fldCharType="separate"/>
      </w:r>
      <w:r w:rsidR="00E47832">
        <w:t>5.3</w:t>
      </w:r>
      <w:r w:rsidR="005B3AA3">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E47832" w:rsidRPr="00084655">
          <w:t xml:space="preserve">Figure </w:t>
        </w:r>
        <w:r w:rsidR="00E47832">
          <w:rPr>
            <w:noProof/>
          </w:rPr>
          <w:t>92</w:t>
        </w:r>
      </w:fldSimple>
      <w:r w:rsidRPr="00084655">
        <w:t>). Note that the user name and password you received when creating a SPECCHIO ac</w:t>
      </w:r>
      <w:r w:rsidR="00D51283">
        <w:t>count are</w:t>
      </w:r>
      <w:r w:rsidRPr="00084655">
        <w:t xml:space="preserve"> identical for both the producti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2"/>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3" w:name="_Ref157227343"/>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2</w:t>
      </w:r>
      <w:r w:rsidR="005B3AA3">
        <w:rPr>
          <w:noProof/>
        </w:rPr>
        <w:fldChar w:fldCharType="end"/>
      </w:r>
      <w:bookmarkEnd w:id="1023"/>
      <w:r w:rsidRPr="00084655">
        <w:t>: Connecting to the specchio_test database</w:t>
      </w:r>
    </w:p>
    <w:p w:rsidR="002A0FFE" w:rsidRPr="00084655" w:rsidRDefault="002A0FFE" w:rsidP="00A7583F">
      <w:pPr>
        <w:pStyle w:val="Heading3"/>
      </w:pPr>
      <w:bookmarkStart w:id="1024" w:name="_Toc355280423"/>
      <w:bookmarkStart w:id="1025" w:name="_Toc356807369"/>
      <w:r w:rsidRPr="00084655">
        <w:t>Creating Campaigns on the Test Database</w:t>
      </w:r>
      <w:bookmarkEnd w:id="1024"/>
      <w:bookmarkEnd w:id="1025"/>
    </w:p>
    <w:p w:rsidR="006820AE" w:rsidRDefault="006820AE" w:rsidP="006820AE">
      <w:pPr>
        <w:pStyle w:val="DocAction"/>
      </w:pPr>
      <w:r>
        <w:t>%%% What conventions are going to be used in the UOW database? Should they be documented here? Will they be the same as Andy’s database conventions?</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A7583F">
      <w:pPr>
        <w:pStyle w:val="Heading3"/>
      </w:pPr>
      <w:bookmarkStart w:id="1026" w:name="_Toc355280424"/>
      <w:bookmarkStart w:id="1027" w:name="_Toc356807370"/>
      <w:r w:rsidRPr="00084655">
        <w:t>Downloading Test Data Sets</w:t>
      </w:r>
      <w:bookmarkEnd w:id="1026"/>
      <w:bookmarkEnd w:id="1027"/>
    </w:p>
    <w:p w:rsidR="006820AE" w:rsidRDefault="006820AE" w:rsidP="006820AE">
      <w:pPr>
        <w:pStyle w:val="DocAction"/>
      </w:pPr>
      <w:r>
        <w:t>%%% Do we want Users to download from here?</w:t>
      </w:r>
    </w:p>
    <w:p w:rsidR="002A0FFE" w:rsidRPr="00084655" w:rsidRDefault="002A0FFE" w:rsidP="006820AE">
      <w:pPr>
        <w:pStyle w:val="Body"/>
      </w:pPr>
      <w:r w:rsidRPr="00084655">
        <w:t xml:space="preserve">The data sets used in this tutorial are available on the internet: </w:t>
      </w:r>
      <w:hyperlink r:id="rId123"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5B3AA3">
        <w:fldChar w:fldCharType="begin"/>
      </w:r>
      <w:r w:rsidR="00625CA9">
        <w:instrText xml:space="preserve"> </w:instrText>
      </w:r>
      <w:r w:rsidR="00567E0A">
        <w:instrText>REF</w:instrText>
      </w:r>
      <w:r w:rsidR="00625CA9">
        <w:instrText xml:space="preserve"> _Ref180393511 \h </w:instrText>
      </w:r>
      <w:r w:rsidR="005B3AA3">
        <w:fldChar w:fldCharType="separate"/>
      </w:r>
      <w:r w:rsidR="00E47832" w:rsidRPr="00084655">
        <w:t xml:space="preserve">Figure </w:t>
      </w:r>
      <w:r w:rsidR="00E47832">
        <w:rPr>
          <w:noProof/>
        </w:rPr>
        <w:t>93</w:t>
      </w:r>
      <w:r w:rsidR="005B3AA3">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4"/>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28" w:name="_Ref180393511"/>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3</w:t>
      </w:r>
      <w:r w:rsidR="005B3AA3">
        <w:rPr>
          <w:noProof/>
        </w:rPr>
        <w:fldChar w:fldCharType="end"/>
      </w:r>
      <w:bookmarkEnd w:id="1028"/>
      <w:r w:rsidRPr="00084655">
        <w:t>: Tutorial data download page</w:t>
      </w:r>
    </w:p>
    <w:p w:rsidR="002A0FFE" w:rsidRPr="00084655" w:rsidRDefault="002A0FFE" w:rsidP="00306258">
      <w:pPr>
        <w:pStyle w:val="Heading2"/>
      </w:pPr>
      <w:bookmarkStart w:id="1029" w:name="_Toc355280425"/>
      <w:bookmarkStart w:id="1030" w:name="_Toc356807371"/>
      <w:r w:rsidRPr="00084655">
        <w:t>Part 1: Loading, Editing and Retrieving Data</w:t>
      </w:r>
      <w:bookmarkEnd w:id="1029"/>
      <w:bookmarkEnd w:id="1030"/>
    </w:p>
    <w:p w:rsidR="002A0FFE" w:rsidRPr="00084655" w:rsidRDefault="002A0FFE" w:rsidP="006820AE">
      <w:pPr>
        <w:pStyle w:val="Body"/>
      </w:pPr>
      <w:r w:rsidRPr="00084655">
        <w:t>Data set: Vegetation_example</w:t>
      </w:r>
    </w:p>
    <w:p w:rsidR="002A0FFE" w:rsidRPr="00084655" w:rsidRDefault="002A0FFE" w:rsidP="00A7583F">
      <w:pPr>
        <w:pStyle w:val="Heading3"/>
      </w:pPr>
      <w:bookmarkStart w:id="1031" w:name="_Toc355280426"/>
      <w:bookmarkStart w:id="1032" w:name="_Toc356807372"/>
      <w:r w:rsidRPr="00084655">
        <w:t>Examine the Folder and File Structure</w:t>
      </w:r>
      <w:bookmarkEnd w:id="1031"/>
      <w:bookmarkEnd w:id="1032"/>
    </w:p>
    <w:p w:rsidR="002A0FFE" w:rsidRPr="00084655" w:rsidRDefault="002A0FFE" w:rsidP="006820AE">
      <w:pPr>
        <w:pStyle w:val="Body"/>
      </w:pPr>
      <w:r w:rsidRPr="00084655">
        <w:t xml:space="preserve">Relevant sections: </w:t>
      </w:r>
      <w:r w:rsidR="005B3AA3">
        <w:fldChar w:fldCharType="begin"/>
      </w:r>
      <w:r w:rsidR="00625CA9">
        <w:instrText xml:space="preserve"> </w:instrText>
      </w:r>
      <w:r w:rsidR="00567E0A">
        <w:instrText>REF</w:instrText>
      </w:r>
      <w:r w:rsidR="00625CA9">
        <w:instrText xml:space="preserve"> _Ref130789600 \r \h </w:instrText>
      </w:r>
      <w:r w:rsidR="005B3AA3">
        <w:fldChar w:fldCharType="separate"/>
      </w:r>
      <w:r w:rsidR="00E47832">
        <w:rPr>
          <w:b/>
          <w:bCs/>
          <w:lang w:val="en-US"/>
        </w:rPr>
        <w:t>Error! Reference source not found.</w:t>
      </w:r>
      <w:r w:rsidR="005B3AA3">
        <w:fldChar w:fldCharType="end"/>
      </w:r>
      <w:r w:rsidRPr="00084655">
        <w:t xml:space="preserve">, </w:t>
      </w:r>
      <w:r w:rsidR="005B3AA3">
        <w:fldChar w:fldCharType="begin"/>
      </w:r>
      <w:r w:rsidR="00625CA9">
        <w:instrText xml:space="preserve"> </w:instrText>
      </w:r>
      <w:r w:rsidR="00567E0A">
        <w:instrText>REF</w:instrText>
      </w:r>
      <w:r w:rsidR="00625CA9">
        <w:instrText xml:space="preserve"> _Ref180463872 \r \h </w:instrText>
      </w:r>
      <w:r w:rsidR="005B3AA3">
        <w:fldChar w:fldCharType="separate"/>
      </w:r>
      <w:r w:rsidR="00E47832">
        <w:rPr>
          <w:b/>
          <w:bCs/>
          <w:lang w:val="en-US"/>
        </w:rPr>
        <w:t>Error! Reference source not found.</w:t>
      </w:r>
      <w:r w:rsidR="005B3AA3">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5B3AA3">
        <w:fldChar w:fldCharType="begin"/>
      </w:r>
      <w:r w:rsidR="00625CA9">
        <w:instrText xml:space="preserve"> </w:instrText>
      </w:r>
      <w:r w:rsidR="00567E0A">
        <w:instrText>REF</w:instrText>
      </w:r>
      <w:r w:rsidR="00625CA9">
        <w:instrText xml:space="preserve"> _Ref157226500 \h </w:instrText>
      </w:r>
      <w:r w:rsidR="005B3AA3">
        <w:fldChar w:fldCharType="separate"/>
      </w:r>
      <w:r w:rsidR="00E47832" w:rsidRPr="00084655">
        <w:t xml:space="preserve">Figure </w:t>
      </w:r>
      <w:r w:rsidR="00E47832">
        <w:rPr>
          <w:noProof/>
        </w:rPr>
        <w:t>94</w:t>
      </w:r>
      <w:r w:rsidR="005B3AA3">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21"/>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3" w:name="_Ref15722650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4</w:t>
      </w:r>
      <w:r w:rsidR="005B3AA3">
        <w:rPr>
          <w:noProof/>
        </w:rPr>
        <w:fldChar w:fldCharType="end"/>
      </w:r>
      <w:bookmarkEnd w:id="1033"/>
      <w:r w:rsidRPr="00084655">
        <w:t>: Folder and file structure of the Vegetation_example campaign</w:t>
      </w:r>
    </w:p>
    <w:p w:rsidR="002A0FFE" w:rsidRPr="00084655" w:rsidRDefault="002A0FFE" w:rsidP="00A7583F">
      <w:pPr>
        <w:pStyle w:val="Heading3"/>
      </w:pPr>
      <w:bookmarkStart w:id="1034" w:name="_Toc355280427"/>
      <w:bookmarkStart w:id="1035" w:name="_Toc356807373"/>
      <w:r w:rsidRPr="00084655">
        <w:t>Creating a new Campaign and Loading the Spectra</w:t>
      </w:r>
      <w:bookmarkEnd w:id="1034"/>
      <w:bookmarkEnd w:id="1035"/>
    </w:p>
    <w:p w:rsidR="002A0FFE" w:rsidRPr="00084655" w:rsidRDefault="002A0FFE" w:rsidP="006820AE">
      <w:pPr>
        <w:pStyle w:val="Body"/>
      </w:pPr>
      <w:r w:rsidRPr="00084655">
        <w:t xml:space="preserve">Relevant sections: </w:t>
      </w:r>
      <w:r w:rsidR="005B3AA3">
        <w:fldChar w:fldCharType="begin"/>
      </w:r>
      <w:r w:rsidR="00625CA9">
        <w:instrText xml:space="preserve"> </w:instrText>
      </w:r>
      <w:r w:rsidR="00567E0A">
        <w:instrText>REF</w:instrText>
      </w:r>
      <w:r w:rsidR="00625CA9">
        <w:instrText xml:space="preserve"> _Ref153711531 \r \h </w:instrText>
      </w:r>
      <w:r w:rsidR="005B3AA3">
        <w:fldChar w:fldCharType="separate"/>
      </w:r>
      <w:r w:rsidR="00E47832">
        <w:t>5.4</w:t>
      </w:r>
      <w:r w:rsidR="005B3AA3">
        <w:fldChar w:fldCharType="end"/>
      </w:r>
      <w:r w:rsidRPr="00084655">
        <w:t xml:space="preserve">, </w:t>
      </w:r>
      <w:r w:rsidR="005B3AA3">
        <w:fldChar w:fldCharType="begin"/>
      </w:r>
      <w:r w:rsidR="00625CA9">
        <w:instrText xml:space="preserve"> </w:instrText>
      </w:r>
      <w:r w:rsidR="00567E0A">
        <w:instrText>REF</w:instrText>
      </w:r>
      <w:r w:rsidR="00625CA9">
        <w:instrText xml:space="preserve"> _Ref153794251 \r \h </w:instrText>
      </w:r>
      <w:r w:rsidR="005B3AA3">
        <w:fldChar w:fldCharType="separate"/>
      </w:r>
      <w:r w:rsidR="00E47832">
        <w:t>1.1</w:t>
      </w:r>
      <w:r w:rsidR="005B3AA3">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5B3AA3">
        <w:fldChar w:fldCharType="begin"/>
      </w:r>
      <w:r w:rsidR="00625CA9">
        <w:instrText xml:space="preserve"> </w:instrText>
      </w:r>
      <w:r w:rsidR="00567E0A">
        <w:instrText>REF</w:instrText>
      </w:r>
      <w:r w:rsidR="00625CA9">
        <w:instrText xml:space="preserve"> _Ref157228148 \h </w:instrText>
      </w:r>
      <w:r w:rsidR="005B3AA3">
        <w:fldChar w:fldCharType="separate"/>
      </w:r>
      <w:r w:rsidR="00E47832" w:rsidRPr="00084655">
        <w:t xml:space="preserve">Figure </w:t>
      </w:r>
      <w:r w:rsidR="00E47832">
        <w:rPr>
          <w:noProof/>
        </w:rPr>
        <w:t>95</w:t>
      </w:r>
      <w:r w:rsidR="005B3AA3">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5"/>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6" w:name="_Ref15722814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5</w:t>
      </w:r>
      <w:r w:rsidR="005B3AA3">
        <w:rPr>
          <w:noProof/>
        </w:rPr>
        <w:fldChar w:fldCharType="end"/>
      </w:r>
      <w:bookmarkEnd w:id="1036"/>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5B3AA3">
        <w:fldChar w:fldCharType="begin"/>
      </w:r>
      <w:r w:rsidR="00625CA9">
        <w:instrText xml:space="preserve"> </w:instrText>
      </w:r>
      <w:r w:rsidR="00567E0A">
        <w:instrText>REF</w:instrText>
      </w:r>
      <w:r w:rsidR="00625CA9">
        <w:instrText xml:space="preserve"> _Ref180397127 \h </w:instrText>
      </w:r>
      <w:r w:rsidR="005B3AA3">
        <w:fldChar w:fldCharType="separate"/>
      </w:r>
      <w:r w:rsidR="00E47832" w:rsidRPr="00084655">
        <w:t xml:space="preserve">Figure </w:t>
      </w:r>
      <w:r w:rsidR="00E47832">
        <w:rPr>
          <w:noProof/>
        </w:rPr>
        <w:t>96</w:t>
      </w:r>
      <w:r w:rsidR="005B3AA3">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26"/>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7" w:name="_Ref180397127"/>
      <w:bookmarkStart w:id="1038" w:name="_Ref180397069"/>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6</w:t>
      </w:r>
      <w:r w:rsidR="005B3AA3">
        <w:rPr>
          <w:noProof/>
        </w:rPr>
        <w:fldChar w:fldCharType="end"/>
      </w:r>
      <w:bookmarkEnd w:id="1037"/>
      <w:r w:rsidRPr="00084655">
        <w:t>: Message box informing on successful</w:t>
      </w:r>
      <w:r w:rsidRPr="00084655">
        <w:rPr>
          <w:noProof/>
        </w:rPr>
        <w:t xml:space="preserve"> campaign creation</w:t>
      </w:r>
      <w:bookmarkEnd w:id="1038"/>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5B3AA3">
        <w:fldChar w:fldCharType="begin"/>
      </w:r>
      <w:r w:rsidR="00625CA9">
        <w:instrText xml:space="preserve"> </w:instrText>
      </w:r>
      <w:r w:rsidR="00567E0A">
        <w:instrText>REF</w:instrText>
      </w:r>
      <w:r w:rsidR="00625CA9">
        <w:instrText xml:space="preserve"> _Ref180397288 \h </w:instrText>
      </w:r>
      <w:r w:rsidR="005B3AA3">
        <w:fldChar w:fldCharType="separate"/>
      </w:r>
      <w:r w:rsidR="00E47832" w:rsidRPr="00084655">
        <w:t xml:space="preserve">Figure </w:t>
      </w:r>
      <w:r w:rsidR="00E47832">
        <w:rPr>
          <w:noProof/>
        </w:rPr>
        <w:t>97</w:t>
      </w:r>
      <w:r w:rsidR="005B3AA3">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7"/>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39" w:name="_Ref18039728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7</w:t>
      </w:r>
      <w:r w:rsidR="005B3AA3">
        <w:rPr>
          <w:noProof/>
        </w:rPr>
        <w:fldChar w:fldCharType="end"/>
      </w:r>
      <w:bookmarkEnd w:id="1039"/>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5B3AA3">
        <w:fldChar w:fldCharType="begin"/>
      </w:r>
      <w:r w:rsidR="00625CA9">
        <w:instrText xml:space="preserve"> </w:instrText>
      </w:r>
      <w:r w:rsidR="00567E0A">
        <w:instrText>REF</w:instrText>
      </w:r>
      <w:r w:rsidR="00625CA9">
        <w:instrText xml:space="preserve"> _Ref180397501 \h </w:instrText>
      </w:r>
      <w:r w:rsidR="005B3AA3">
        <w:fldChar w:fldCharType="separate"/>
      </w:r>
      <w:r w:rsidR="00E47832" w:rsidRPr="00084655">
        <w:t xml:space="preserve">Figure </w:t>
      </w:r>
      <w:r w:rsidR="00E47832">
        <w:rPr>
          <w:noProof/>
        </w:rPr>
        <w:t>98</w:t>
      </w:r>
      <w:r w:rsidR="005B3AA3">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8"/>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0" w:name="_Ref180397501"/>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8</w:t>
      </w:r>
      <w:r w:rsidR="005B3AA3">
        <w:rPr>
          <w:noProof/>
        </w:rPr>
        <w:fldChar w:fldCharType="end"/>
      </w:r>
      <w:bookmarkEnd w:id="1040"/>
      <w:r w:rsidRPr="00084655">
        <w:t>: Message box showing the number of processed files during campaign loading</w:t>
      </w:r>
    </w:p>
    <w:p w:rsidR="002A0FFE" w:rsidRPr="00084655" w:rsidRDefault="002A0FFE" w:rsidP="00A7583F">
      <w:pPr>
        <w:pStyle w:val="Heading3"/>
      </w:pPr>
      <w:bookmarkStart w:id="1041" w:name="_Ref157230477"/>
      <w:bookmarkStart w:id="1042" w:name="_Toc355280428"/>
      <w:bookmarkStart w:id="1043" w:name="_Toc356807374"/>
      <w:r w:rsidRPr="00084655">
        <w:t>Get to Know Your Data</w:t>
      </w:r>
      <w:bookmarkEnd w:id="1041"/>
      <w:bookmarkEnd w:id="1042"/>
      <w:bookmarkEnd w:id="1043"/>
    </w:p>
    <w:p w:rsidR="002A0FFE" w:rsidRPr="00084655" w:rsidRDefault="002A0FFE" w:rsidP="006820AE">
      <w:pPr>
        <w:pStyle w:val="Body"/>
      </w:pPr>
      <w:r w:rsidRPr="00084655">
        <w:t xml:space="preserve">Relevant section: </w:t>
      </w:r>
      <w:fldSimple w:instr=" REF _Ref153765394 \r \h  \* MERGEFORMAT ">
        <w:r w:rsidR="00E47832">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E47832" w:rsidRPr="00084655">
          <w:t xml:space="preserve">Figure </w:t>
        </w:r>
        <w:r w:rsidR="00E47832">
          <w:rPr>
            <w:noProof/>
          </w:rPr>
          <w:t>99</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E47832" w:rsidRPr="00084655">
          <w:t xml:space="preserve">Figure </w:t>
        </w:r>
        <w:r w:rsidR="00E47832">
          <w:rPr>
            <w:noProof/>
          </w:rPr>
          <w:t>100</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9"/>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4" w:name="_Ref157229357"/>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99</w:t>
      </w:r>
      <w:r w:rsidR="005B3AA3">
        <w:rPr>
          <w:noProof/>
        </w:rPr>
        <w:fldChar w:fldCharType="end"/>
      </w:r>
      <w:bookmarkEnd w:id="1044"/>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5" w:name="_Ref157230003"/>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0</w:t>
      </w:r>
      <w:r w:rsidR="005B3AA3">
        <w:rPr>
          <w:noProof/>
        </w:rPr>
        <w:fldChar w:fldCharType="end"/>
      </w:r>
      <w:bookmarkEnd w:id="1045"/>
      <w:r w:rsidRPr="00084655">
        <w:t>: Part of the report on Blackfern spectra</w:t>
      </w:r>
    </w:p>
    <w:p w:rsidR="002A0FFE" w:rsidRPr="00084655" w:rsidRDefault="002A0FFE" w:rsidP="00A7583F">
      <w:pPr>
        <w:pStyle w:val="Heading3"/>
      </w:pPr>
      <w:bookmarkStart w:id="1046" w:name="_Ref180463132"/>
      <w:bookmarkStart w:id="1047" w:name="_Toc355280429"/>
      <w:bookmarkStart w:id="1048" w:name="_Toc356807375"/>
      <w:r w:rsidRPr="00084655">
        <w:t>Exporting Data to CSV</w:t>
      </w:r>
      <w:bookmarkEnd w:id="1046"/>
      <w:bookmarkEnd w:id="1047"/>
      <w:bookmarkEnd w:id="1048"/>
    </w:p>
    <w:p w:rsidR="002A0FFE" w:rsidRPr="00084655" w:rsidRDefault="002A0FFE" w:rsidP="006820AE">
      <w:pPr>
        <w:pStyle w:val="Body"/>
      </w:pPr>
      <w:r w:rsidRPr="00084655">
        <w:t xml:space="preserve">Relevant sections: </w:t>
      </w:r>
      <w:fldSimple w:instr=" REF _Ref153765394 \r \h  \* MERGEFORMAT ">
        <w:r w:rsidR="00E47832">
          <w:t>7</w:t>
        </w:r>
      </w:fldSimple>
      <w:r w:rsidRPr="00084655">
        <w:t xml:space="preserve">, </w:t>
      </w:r>
      <w:fldSimple w:instr=" REF _Ref157230540 \r \h  \* MERGEFORMAT ">
        <w:r w:rsidR="00E47832">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E47832">
          <w:t>13.2.3</w:t>
        </w:r>
      </w:fldSimple>
      <w:r w:rsidRPr="00084655">
        <w:t xml:space="preserve">). Specify CSV as file format, an output directory (use the Browse button to select a directory) and a base filename and then press ‘OK’ (cf. </w:t>
      </w:r>
      <w:fldSimple w:instr=" REF _Ref180461994 \h  \* MERGEFORMAT ">
        <w:r w:rsidR="00E47832" w:rsidRPr="00084655">
          <w:t xml:space="preserve">Figure </w:t>
        </w:r>
        <w:r w:rsidR="00E47832">
          <w:rPr>
            <w:noProof/>
          </w:rPr>
          <w:t>101</w:t>
        </w:r>
      </w:fldSimple>
      <w:r w:rsidRPr="00084655">
        <w:t xml:space="preserve">) (see also </w:t>
      </w:r>
      <w:fldSimple w:instr=" REF _Ref157230540 \r \h  \* MERGEFORMAT ">
        <w:r w:rsidR="00E47832">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1"/>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49" w:name="_Ref18046199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1</w:t>
      </w:r>
      <w:r w:rsidR="005B3AA3">
        <w:rPr>
          <w:noProof/>
        </w:rPr>
        <w:fldChar w:fldCharType="end"/>
      </w:r>
      <w:bookmarkEnd w:id="1049"/>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E47832" w:rsidRPr="00084655">
          <w:t xml:space="preserve">Figure </w:t>
        </w:r>
        <w:r w:rsidR="00E47832">
          <w:t>102</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0" w:name="_Ref180462512"/>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2</w:t>
      </w:r>
      <w:r w:rsidR="005B3AA3">
        <w:rPr>
          <w:noProof/>
        </w:rPr>
        <w:fldChar w:fldCharType="end"/>
      </w:r>
      <w:bookmarkEnd w:id="1050"/>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5B3AA3" w:rsidP="006820AE">
      <w:pPr>
        <w:pStyle w:val="Body"/>
      </w:pPr>
      <w:fldSimple w:instr=" REF _Ref157231403 \h  \* MERGEFORMAT ">
        <w:r w:rsidR="00E47832" w:rsidRPr="00084655">
          <w:t xml:space="preserve">Figure </w:t>
        </w:r>
        <w:r w:rsidR="00E47832">
          <w:rPr>
            <w:noProof/>
          </w:rPr>
          <w:t>103</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3"/>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1" w:name="_Ref157231403"/>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3</w:t>
      </w:r>
      <w:r w:rsidR="005B3AA3">
        <w:rPr>
          <w:noProof/>
        </w:rPr>
        <w:fldChar w:fldCharType="end"/>
      </w:r>
      <w:bookmarkEnd w:id="1051"/>
      <w:r w:rsidRPr="00084655">
        <w:t>: Example of a spectral (XY) plot in Microsoft Excel</w:t>
      </w:r>
    </w:p>
    <w:p w:rsidR="002A0FFE" w:rsidRPr="00084655" w:rsidRDefault="002A0FFE" w:rsidP="00A7583F">
      <w:pPr>
        <w:pStyle w:val="Heading3"/>
      </w:pPr>
      <w:bookmarkStart w:id="1052" w:name="_Toc355280430"/>
      <w:bookmarkStart w:id="1053" w:name="_Toc356807376"/>
      <w:r w:rsidRPr="00084655">
        <w:t>Exporting Data to ENVI Spectral Libraries</w:t>
      </w:r>
      <w:bookmarkEnd w:id="1052"/>
      <w:bookmarkEnd w:id="1053"/>
    </w:p>
    <w:p w:rsidR="002A0FFE" w:rsidRPr="00084655" w:rsidRDefault="002A0FFE" w:rsidP="006820AE">
      <w:pPr>
        <w:pStyle w:val="Body"/>
      </w:pPr>
      <w:r w:rsidRPr="00084655">
        <w:t xml:space="preserve">Relevant sections: </w:t>
      </w:r>
      <w:fldSimple w:instr=" REF _Ref153765394 \r \h  \* MERGEFORMAT ">
        <w:r w:rsidR="00E47832">
          <w:t>7</w:t>
        </w:r>
      </w:fldSimple>
      <w:r w:rsidRPr="00084655">
        <w:t xml:space="preserve">, </w:t>
      </w:r>
      <w:fldSimple w:instr=" REF _Ref157230540 \r \h  \* MERGEFORMAT ">
        <w:r w:rsidR="00E47832">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5B3AA3">
        <w:fldChar w:fldCharType="begin"/>
      </w:r>
      <w:r w:rsidR="00625CA9">
        <w:instrText xml:space="preserve"> </w:instrText>
      </w:r>
      <w:r w:rsidR="00567E0A">
        <w:instrText>REF</w:instrText>
      </w:r>
      <w:r w:rsidR="00625CA9">
        <w:instrText xml:space="preserve"> _Ref180463132 \r \h </w:instrText>
      </w:r>
      <w:r w:rsidR="005B3AA3">
        <w:fldChar w:fldCharType="separate"/>
      </w:r>
      <w:r w:rsidR="00E47832">
        <w:t>13.2.4</w:t>
      </w:r>
      <w:r w:rsidR="005B3AA3">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5B3AA3">
        <w:fldChar w:fldCharType="begin"/>
      </w:r>
      <w:r w:rsidR="00625CA9">
        <w:instrText xml:space="preserve"> </w:instrText>
      </w:r>
      <w:r w:rsidR="00567E0A">
        <w:instrText>REF</w:instrText>
      </w:r>
      <w:r w:rsidR="00625CA9">
        <w:instrText xml:space="preserve"> _Ref157235960 \h </w:instrText>
      </w:r>
      <w:r w:rsidR="005B3AA3">
        <w:fldChar w:fldCharType="separate"/>
      </w:r>
      <w:r w:rsidR="00E47832" w:rsidRPr="00084655">
        <w:t xml:space="preserve">Figure </w:t>
      </w:r>
      <w:r w:rsidR="00E47832">
        <w:rPr>
          <w:noProof/>
        </w:rPr>
        <w:t>104</w:t>
      </w:r>
      <w:r w:rsidR="005B3AA3">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34"/>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4" w:name="_Ref15723596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4</w:t>
      </w:r>
      <w:r w:rsidR="005B3AA3">
        <w:rPr>
          <w:noProof/>
        </w:rPr>
        <w:fldChar w:fldCharType="end"/>
      </w:r>
      <w:bookmarkEnd w:id="1054"/>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E47832" w:rsidRPr="00084655">
          <w:t xml:space="preserve">Figure </w:t>
        </w:r>
        <w:r w:rsidR="00E47832">
          <w:rPr>
            <w:noProof/>
          </w:rPr>
          <w:t>105</w:t>
        </w:r>
      </w:fldSimple>
      <w:r w:rsidRPr="00084655">
        <w:t xml:space="preserve">) and plotted as Spectral Library Plots. Note that the maximum range of the Y axis must be set to 1 manually as otherwise only noise will be visible (cf. </w:t>
      </w:r>
      <w:fldSimple w:instr=" REF _Ref157236480 \h  \* MERGEFORMAT ">
        <w:r w:rsidR="00E47832" w:rsidRPr="00084655">
          <w:t xml:space="preserve">Figure </w:t>
        </w:r>
        <w:r w:rsidR="00E47832">
          <w:rPr>
            <w:noProof/>
          </w:rPr>
          <w:t>106</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35"/>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5" w:name="_Ref15723630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5</w:t>
      </w:r>
      <w:r w:rsidR="005B3AA3">
        <w:rPr>
          <w:noProof/>
        </w:rPr>
        <w:fldChar w:fldCharType="end"/>
      </w:r>
      <w:bookmarkEnd w:id="1055"/>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36"/>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6" w:name="_Ref15723648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6</w:t>
      </w:r>
      <w:r w:rsidR="005B3AA3">
        <w:rPr>
          <w:noProof/>
        </w:rPr>
        <w:fldChar w:fldCharType="end"/>
      </w:r>
      <w:bookmarkEnd w:id="1056"/>
      <w:r w:rsidRPr="00084655">
        <w:t>: Blackfern spectra as Spectral Library Plots</w:t>
      </w:r>
    </w:p>
    <w:p w:rsidR="002A0FFE" w:rsidRPr="00084655" w:rsidRDefault="002A0FFE" w:rsidP="00A7583F">
      <w:pPr>
        <w:pStyle w:val="Heading3"/>
      </w:pPr>
      <w:bookmarkStart w:id="1057" w:name="_Toc355280431"/>
      <w:bookmarkStart w:id="1058" w:name="_Toc356807377"/>
      <w:r w:rsidRPr="00084655">
        <w:t>Editing Metadata</w:t>
      </w:r>
      <w:bookmarkEnd w:id="1057"/>
      <w:bookmarkEnd w:id="1058"/>
    </w:p>
    <w:p w:rsidR="002A0FFE" w:rsidRPr="00084655" w:rsidRDefault="002A0FFE" w:rsidP="006820AE">
      <w:pPr>
        <w:pStyle w:val="Body"/>
      </w:pPr>
      <w:r w:rsidRPr="00084655">
        <w:t xml:space="preserve">Relevant section: </w:t>
      </w:r>
      <w:fldSimple w:instr=" REF _Ref157236952 \r \h  \* MERGEFORMAT ">
        <w:r w:rsidR="00E47832">
          <w:t>6.2.9</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E47832" w:rsidRPr="00084655">
          <w:t xml:space="preserve">Figure </w:t>
        </w:r>
        <w:r w:rsidR="00E47832">
          <w:rPr>
            <w:noProof/>
          </w:rPr>
          <w:t>107</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7"/>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9" w:name="_Ref180464635"/>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7</w:t>
      </w:r>
      <w:r w:rsidR="005B3AA3">
        <w:rPr>
          <w:noProof/>
        </w:rPr>
        <w:fldChar w:fldCharType="end"/>
      </w:r>
      <w:bookmarkEnd w:id="1059"/>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5B3AA3">
        <w:fldChar w:fldCharType="begin"/>
      </w:r>
      <w:r w:rsidR="00625CA9">
        <w:instrText xml:space="preserve"> </w:instrText>
      </w:r>
      <w:r w:rsidR="00567E0A">
        <w:instrText>REF</w:instrText>
      </w:r>
      <w:r w:rsidR="00625CA9">
        <w:instrText xml:space="preserve"> _Ref157237257 \h </w:instrText>
      </w:r>
      <w:r w:rsidR="005B3AA3">
        <w:fldChar w:fldCharType="separate"/>
      </w:r>
      <w:r w:rsidR="00E47832" w:rsidRPr="00084655">
        <w:t xml:space="preserve">Figure </w:t>
      </w:r>
      <w:r w:rsidR="00E47832">
        <w:rPr>
          <w:noProof/>
        </w:rPr>
        <w:t>108</w:t>
      </w:r>
      <w:r w:rsidR="005B3AA3">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8"/>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0" w:name="_Ref157237257"/>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8</w:t>
      </w:r>
      <w:r w:rsidR="005B3AA3">
        <w:rPr>
          <w:noProof/>
        </w:rPr>
        <w:fldChar w:fldCharType="end"/>
      </w:r>
      <w:bookmarkEnd w:id="1060"/>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E47832" w:rsidRPr="00084655">
          <w:t xml:space="preserve">Figure </w:t>
        </w:r>
        <w:r w:rsidR="00E47832">
          <w:rPr>
            <w:noProof/>
          </w:rPr>
          <w:t>109</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9"/>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61" w:name="_Ref157237726"/>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09</w:t>
      </w:r>
      <w:r w:rsidR="005B3AA3">
        <w:rPr>
          <w:noProof/>
        </w:rPr>
        <w:fldChar w:fldCharType="end"/>
      </w:r>
      <w:bookmarkEnd w:id="1061"/>
      <w:r w:rsidRPr="00084655">
        <w:t>: Entering a common name</w:t>
      </w:r>
    </w:p>
    <w:p w:rsidR="002A0FFE" w:rsidRPr="00084655" w:rsidRDefault="002A0FFE" w:rsidP="00EB49E0">
      <w:pPr>
        <w:pStyle w:val="Figure"/>
      </w:pPr>
      <w:r w:rsidRPr="00084655">
        <w:t xml:space="preserve">The names now appear as shown in </w:t>
      </w:r>
      <w:r w:rsidR="005B3AA3">
        <w:fldChar w:fldCharType="begin"/>
      </w:r>
      <w:r w:rsidR="00625CA9">
        <w:instrText xml:space="preserve"> </w:instrText>
      </w:r>
      <w:r w:rsidR="00567E0A">
        <w:instrText>REF</w:instrText>
      </w:r>
      <w:r w:rsidR="00625CA9">
        <w:instrText xml:space="preserve"> _Ref157237895 \h </w:instrText>
      </w:r>
      <w:r w:rsidR="005B3AA3">
        <w:fldChar w:fldCharType="separate"/>
      </w:r>
      <w:r w:rsidR="00E47832" w:rsidRPr="00084655">
        <w:t xml:space="preserve">Figure </w:t>
      </w:r>
      <w:r w:rsidR="00E47832">
        <w:t>110</w:t>
      </w:r>
      <w:r w:rsidR="005B3AA3">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40"/>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2" w:name="_Ref157237895"/>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0</w:t>
      </w:r>
      <w:r w:rsidR="005B3AA3">
        <w:rPr>
          <w:noProof/>
        </w:rPr>
        <w:fldChar w:fldCharType="end"/>
      </w:r>
      <w:bookmarkEnd w:id="1062"/>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41"/>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1</w:t>
      </w:r>
      <w:r w:rsidR="005B3AA3">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E47832" w:rsidRPr="00084655">
          <w:t xml:space="preserve">Figure </w:t>
        </w:r>
        <w:r w:rsidR="00E47832">
          <w:rPr>
            <w:noProof/>
          </w:rPr>
          <w:t>112</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42"/>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3" w:name="_Ref15723843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2</w:t>
      </w:r>
      <w:r w:rsidR="005B3AA3">
        <w:rPr>
          <w:noProof/>
        </w:rPr>
        <w:fldChar w:fldCharType="end"/>
      </w:r>
      <w:bookmarkEnd w:id="1063"/>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3"/>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3</w:t>
      </w:r>
      <w:r w:rsidR="005B3AA3">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5B3AA3">
        <w:fldChar w:fldCharType="begin"/>
      </w:r>
      <w:r w:rsidR="00625CA9">
        <w:instrText xml:space="preserve"> </w:instrText>
      </w:r>
      <w:r w:rsidR="00567E0A">
        <w:instrText>REF</w:instrText>
      </w:r>
      <w:r w:rsidR="00625CA9">
        <w:instrText xml:space="preserve"> _Ref157239224 \h </w:instrText>
      </w:r>
      <w:r w:rsidR="005B3AA3">
        <w:fldChar w:fldCharType="separate"/>
      </w:r>
      <w:r w:rsidR="00E47832" w:rsidRPr="00084655">
        <w:t xml:space="preserve">Figure </w:t>
      </w:r>
      <w:r w:rsidR="00E47832">
        <w:rPr>
          <w:noProof/>
        </w:rPr>
        <w:t>114</w:t>
      </w:r>
      <w:r w:rsidR="005B3AA3">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44"/>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4" w:name="_Ref15723922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4</w:t>
      </w:r>
      <w:r w:rsidR="005B3AA3">
        <w:rPr>
          <w:noProof/>
        </w:rPr>
        <w:fldChar w:fldCharType="end"/>
      </w:r>
      <w:bookmarkEnd w:id="1064"/>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5B3AA3">
        <w:fldChar w:fldCharType="begin"/>
      </w:r>
      <w:r w:rsidR="006C5C8E">
        <w:instrText xml:space="preserve"> REF _Ref153677568 \r \h  \* MERGEFORMAT </w:instrText>
      </w:r>
      <w:r w:rsidR="005B3AA3">
        <w:fldChar w:fldCharType="separate"/>
      </w:r>
      <w:r w:rsidR="00E47832">
        <w:rPr>
          <w:b/>
          <w:bCs/>
          <w:lang w:val="en-US"/>
        </w:rPr>
        <w:t>Error! Reference source not found.</w:t>
      </w:r>
      <w:r w:rsidR="005B3AA3">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E47832" w:rsidRPr="00084655">
          <w:t xml:space="preserve">Figure </w:t>
        </w:r>
        <w:r w:rsidR="00E47832">
          <w:rPr>
            <w:noProof/>
          </w:rPr>
          <w:t>115</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45"/>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5" w:name="_Ref157306867"/>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5</w:t>
      </w:r>
      <w:r w:rsidR="005B3AA3">
        <w:rPr>
          <w:noProof/>
        </w:rPr>
        <w:fldChar w:fldCharType="end"/>
      </w:r>
      <w:bookmarkEnd w:id="1065"/>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5B3AA3">
        <w:fldChar w:fldCharType="begin"/>
      </w:r>
      <w:r w:rsidR="00625CA9">
        <w:instrText xml:space="preserve"> </w:instrText>
      </w:r>
      <w:r w:rsidR="00567E0A">
        <w:instrText>REF</w:instrText>
      </w:r>
      <w:r w:rsidR="00625CA9">
        <w:instrText xml:space="preserve"> _Ref153623337 \h </w:instrText>
      </w:r>
      <w:r w:rsidR="005B3AA3">
        <w:fldChar w:fldCharType="separate"/>
      </w:r>
      <w:r w:rsidR="00E47832" w:rsidRPr="00084655">
        <w:t xml:space="preserve">Figure </w:t>
      </w:r>
      <w:r w:rsidR="00E47832">
        <w:rPr>
          <w:noProof/>
        </w:rPr>
        <w:t>27</w:t>
      </w:r>
      <w:r w:rsidR="005B3AA3">
        <w:fldChar w:fldCharType="end"/>
      </w:r>
      <w:r w:rsidR="004E6ED6">
        <w:t>). All non-</w:t>
      </w:r>
      <w:r w:rsidRPr="00084655">
        <w:t xml:space="preserve">complying spectra plus the containing hierarchies are marked with an asterisk (cf. </w:t>
      </w:r>
      <w:r w:rsidR="005B3AA3">
        <w:fldChar w:fldCharType="begin"/>
      </w:r>
      <w:r w:rsidR="00625CA9">
        <w:instrText xml:space="preserve"> </w:instrText>
      </w:r>
      <w:r w:rsidR="00567E0A">
        <w:instrText>REF</w:instrText>
      </w:r>
      <w:r w:rsidR="00625CA9">
        <w:instrText xml:space="preserve"> _Ref157307300 \h </w:instrText>
      </w:r>
      <w:r w:rsidR="005B3AA3">
        <w:fldChar w:fldCharType="separate"/>
      </w:r>
      <w:r w:rsidR="00E47832" w:rsidRPr="00084655">
        <w:t xml:space="preserve">Figure </w:t>
      </w:r>
      <w:r w:rsidR="00E47832">
        <w:rPr>
          <w:noProof/>
        </w:rPr>
        <w:t>116</w:t>
      </w:r>
      <w:r w:rsidR="005B3AA3">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6"/>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6" w:name="_Ref157307300"/>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6</w:t>
      </w:r>
      <w:r w:rsidR="005B3AA3">
        <w:rPr>
          <w:noProof/>
        </w:rPr>
        <w:fldChar w:fldCharType="end"/>
      </w:r>
      <w:bookmarkEnd w:id="1066"/>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47"/>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67" w:name="_Toc355280432"/>
      <w:bookmarkStart w:id="1068" w:name="_Toc356807378"/>
      <w:r w:rsidRPr="00084655">
        <w:t>Part 2: GER Files</w:t>
      </w:r>
      <w:bookmarkEnd w:id="1067"/>
      <w:bookmarkEnd w:id="1068"/>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E47832">
          <w:t>5.4</w:t>
        </w:r>
      </w:fldSimple>
      <w:r w:rsidRPr="00084655">
        <w:t xml:space="preserve">, </w:t>
      </w:r>
      <w:fldSimple w:instr=" REF _Ref153794251 \r \h  \* MERGEFORMAT ">
        <w:r w:rsidR="00E47832">
          <w:t>1.1</w:t>
        </w:r>
      </w:fldSimple>
      <w:r w:rsidRPr="00084655">
        <w:t xml:space="preserve">, </w:t>
      </w:r>
      <w:fldSimple w:instr=" REF _Ref153795826 \r \h  \* MERGEFORMAT ">
        <w:r w:rsidR="00E47832">
          <w:t>6.2.1</w:t>
        </w:r>
      </w:fldSimple>
      <w:r w:rsidRPr="00084655">
        <w:t xml:space="preserve">, </w:t>
      </w:r>
      <w:fldSimple w:instr=" REF _Ref153765394 \r \h  \* MERGEFORMAT ">
        <w:r w:rsidR="00E47832">
          <w:t>7</w:t>
        </w:r>
      </w:fldSimple>
      <w:r w:rsidRPr="00084655">
        <w:t xml:space="preserve">, </w:t>
      </w:r>
      <w:fldSimple w:instr=" REF _Ref157230540 \r \h  \* MERGEFORMAT ">
        <w:r w:rsidR="00E47832">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E47832" w:rsidRPr="00084655">
          <w:t xml:space="preserve">Figure </w:t>
        </w:r>
        <w:r w:rsidR="00E47832">
          <w:rPr>
            <w:noProof/>
          </w:rPr>
          <w:t>117</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8"/>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9" w:name="_Ref180490722"/>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7</w:t>
      </w:r>
      <w:r w:rsidR="005B3AA3">
        <w:rPr>
          <w:noProof/>
        </w:rPr>
        <w:fldChar w:fldCharType="end"/>
      </w:r>
      <w:bookmarkEnd w:id="1069"/>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5B3AA3">
        <w:fldChar w:fldCharType="begin"/>
      </w:r>
      <w:r w:rsidR="00625CA9">
        <w:instrText xml:space="preserve"> </w:instrText>
      </w:r>
      <w:r w:rsidR="00567E0A">
        <w:instrText>REF</w:instrText>
      </w:r>
      <w:r w:rsidR="00625CA9">
        <w:instrText xml:space="preserve"> _Ref180491005 \h </w:instrText>
      </w:r>
      <w:r w:rsidR="005B3AA3">
        <w:fldChar w:fldCharType="separate"/>
      </w:r>
      <w:r w:rsidR="00E47832" w:rsidRPr="00084655">
        <w:t xml:space="preserve">Figure </w:t>
      </w:r>
      <w:r w:rsidR="00E47832">
        <w:rPr>
          <w:noProof/>
        </w:rPr>
        <w:t>118</w:t>
      </w:r>
      <w:r w:rsidR="005B3AA3">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9"/>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0" w:name="_Ref180491005"/>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8</w:t>
      </w:r>
      <w:r w:rsidR="005B3AA3">
        <w:rPr>
          <w:noProof/>
        </w:rPr>
        <w:fldChar w:fldCharType="end"/>
      </w:r>
      <w:bookmarkEnd w:id="1070"/>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5B3AA3">
        <w:fldChar w:fldCharType="begin"/>
      </w:r>
      <w:r w:rsidR="00625CA9">
        <w:instrText xml:space="preserve"> </w:instrText>
      </w:r>
      <w:r w:rsidR="00567E0A">
        <w:instrText>REF</w:instrText>
      </w:r>
      <w:r w:rsidR="00625CA9">
        <w:instrText xml:space="preserve"> _Ref157308768 \h </w:instrText>
      </w:r>
      <w:r w:rsidR="005B3AA3">
        <w:fldChar w:fldCharType="separate"/>
      </w:r>
      <w:r w:rsidR="00E47832" w:rsidRPr="00084655">
        <w:t xml:space="preserve">Figure </w:t>
      </w:r>
      <w:r w:rsidR="00E47832">
        <w:rPr>
          <w:noProof/>
        </w:rPr>
        <w:t>119</w:t>
      </w:r>
      <w:r w:rsidR="005B3AA3">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0"/>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51"/>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071" w:name="_Ref15730876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19</w:t>
      </w:r>
      <w:r w:rsidR="005B3AA3">
        <w:rPr>
          <w:noProof/>
        </w:rPr>
        <w:fldChar w:fldCharType="end"/>
      </w:r>
      <w:bookmarkEnd w:id="1071"/>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5B3AA3">
        <w:fldChar w:fldCharType="begin"/>
      </w:r>
      <w:r w:rsidR="00625CA9">
        <w:instrText xml:space="preserve"> </w:instrText>
      </w:r>
      <w:r w:rsidR="00567E0A">
        <w:instrText>REF</w:instrText>
      </w:r>
      <w:r w:rsidR="00625CA9">
        <w:instrText xml:space="preserve"> _Ref153677830 \r \h </w:instrText>
      </w:r>
      <w:r w:rsidR="005B3AA3">
        <w:fldChar w:fldCharType="separate"/>
      </w:r>
      <w:r w:rsidR="00E47832">
        <w:t>3.7</w:t>
      </w:r>
      <w:r w:rsidR="005B3AA3">
        <w:fldChar w:fldCharType="end"/>
      </w:r>
      <w:r w:rsidRPr="00084655">
        <w:t xml:space="preserve">). Open the Metadata Editor and display the spectrum data for one of the GER target spectra. Note that a link referring to the reference spectrum of the type Spectralon has been created (cf. </w:t>
      </w:r>
      <w:r w:rsidR="005B3AA3">
        <w:fldChar w:fldCharType="begin"/>
      </w:r>
      <w:r w:rsidR="00625CA9">
        <w:instrText xml:space="preserve"> </w:instrText>
      </w:r>
      <w:r w:rsidR="00567E0A">
        <w:instrText>REF</w:instrText>
      </w:r>
      <w:r w:rsidR="00625CA9">
        <w:instrText xml:space="preserve"> _Ref157336164 \h </w:instrText>
      </w:r>
      <w:r w:rsidR="005B3AA3">
        <w:fldChar w:fldCharType="separate"/>
      </w:r>
      <w:r w:rsidR="00E47832" w:rsidRPr="00084655">
        <w:t xml:space="preserve">Figure </w:t>
      </w:r>
      <w:r w:rsidR="00E47832">
        <w:rPr>
          <w:noProof/>
        </w:rPr>
        <w:t>120</w:t>
      </w:r>
      <w:r w:rsidR="005B3AA3">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2"/>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2" w:name="_Ref157336164"/>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0</w:t>
      </w:r>
      <w:r w:rsidR="005B3AA3">
        <w:rPr>
          <w:noProof/>
        </w:rPr>
        <w:fldChar w:fldCharType="end"/>
      </w:r>
      <w:bookmarkEnd w:id="1072"/>
      <w:r w:rsidRPr="00084655">
        <w:t>: Automatically created link between target and reference spectra</w:t>
      </w:r>
    </w:p>
    <w:p w:rsidR="002A0FFE" w:rsidRPr="00084655" w:rsidRDefault="002A0FFE" w:rsidP="00306258">
      <w:pPr>
        <w:pStyle w:val="Heading2"/>
      </w:pPr>
      <w:bookmarkStart w:id="1073" w:name="_Toc355280433"/>
      <w:bookmarkStart w:id="1074" w:name="_Toc356807379"/>
      <w:r w:rsidRPr="00084655">
        <w:t>Part 3: Directional Data</w:t>
      </w:r>
      <w:bookmarkEnd w:id="1073"/>
      <w:bookmarkEnd w:id="1074"/>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E47832">
          <w:t>5.4</w:t>
        </w:r>
      </w:fldSimple>
      <w:r w:rsidRPr="00084655">
        <w:t xml:space="preserve">, </w:t>
      </w:r>
      <w:fldSimple w:instr=" REF _Ref153794251 \r \h  \* MERGEFORMAT ">
        <w:r w:rsidR="00E47832">
          <w:t>1.1</w:t>
        </w:r>
      </w:fldSimple>
      <w:r w:rsidRPr="00084655">
        <w:t xml:space="preserve">, </w:t>
      </w:r>
      <w:fldSimple w:instr=" REF _Ref157236952 \r \h  \* MERGEFORMAT ">
        <w:r w:rsidR="00E47832">
          <w:t>6.2.9</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5B3AA3"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5B3AA3" w:rsidRPr="00084655">
        <w:fldChar w:fldCharType="separate"/>
      </w:r>
      <w:r w:rsidRPr="00084655">
        <w:rPr>
          <w:noProof/>
        </w:rPr>
        <w:t>(2007)</w:t>
      </w:r>
      <w:r w:rsidR="005B3AA3"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075"/>
      <w:r w:rsidRPr="00084655">
        <w:t>’</w:t>
      </w:r>
      <w:commentRangeEnd w:id="1075"/>
      <w:r w:rsidR="006E4D6F">
        <w:rPr>
          <w:rStyle w:val="CommentReference"/>
        </w:rPr>
        <w:commentReference w:id="1075"/>
      </w:r>
      <w:r w:rsidRPr="00084655">
        <w:t>.</w:t>
      </w:r>
    </w:p>
    <w:p w:rsidR="002A0FFE" w:rsidRPr="00084655" w:rsidRDefault="002A0FFE" w:rsidP="00207647">
      <w:pPr>
        <w:pStyle w:val="Body"/>
      </w:pPr>
      <w:r w:rsidRPr="00084655">
        <w:t xml:space="preserve">In the Metadata Editor select the special function ‘Link targets to references’ (cf. </w:t>
      </w:r>
      <w:r w:rsidR="005B3AA3">
        <w:fldChar w:fldCharType="begin"/>
      </w:r>
      <w:r w:rsidR="00604510">
        <w:instrText xml:space="preserve"> REF _Ref153794273 \r \h  \* MERGEFORMAT </w:instrText>
      </w:r>
      <w:r w:rsidR="005B3AA3">
        <w:fldChar w:fldCharType="separate"/>
      </w:r>
      <w:r w:rsidR="00E47832">
        <w:rPr>
          <w:b/>
          <w:bCs/>
          <w:lang w:val="en-US"/>
        </w:rPr>
        <w:t>Error! Reference source not found.</w:t>
      </w:r>
      <w:r w:rsidR="005B3AA3">
        <w:fldChar w:fldCharType="end"/>
      </w:r>
      <w:r w:rsidRPr="00084655">
        <w:t xml:space="preserve">). In the ‘Link Target to Reference’ dialog select the target and reference directories of the goniometer campaign as inputs (cf. </w:t>
      </w:r>
      <w:fldSimple w:instr=" REF _Ref157337315 \h  \* MERGEFORMAT ">
        <w:r w:rsidR="00E47832" w:rsidRPr="00084655">
          <w:t xml:space="preserve">Figure </w:t>
        </w:r>
        <w:r w:rsidR="00E47832">
          <w:rPr>
            <w:noProof/>
          </w:rPr>
          <w:t>121</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E47832" w:rsidRPr="00084655">
          <w:t xml:space="preserve">Figure </w:t>
        </w:r>
        <w:r w:rsidR="00E47832">
          <w:rPr>
            <w:noProof/>
          </w:rPr>
          <w:t>120</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5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076" w:name="_Ref157337315"/>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1</w:t>
      </w:r>
      <w:r w:rsidR="005B3AA3">
        <w:rPr>
          <w:noProof/>
        </w:rPr>
        <w:fldChar w:fldCharType="end"/>
      </w:r>
      <w:bookmarkEnd w:id="1076"/>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54"/>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2</w:t>
      </w:r>
      <w:r w:rsidR="005B3AA3">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E47832">
          <w:t>6.4</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E47832" w:rsidRPr="00084655">
          <w:t xml:space="preserve">Figure </w:t>
        </w:r>
        <w:r w:rsidR="00E47832">
          <w:rPr>
            <w:noProof/>
          </w:rPr>
          <w:t>123</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55"/>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7" w:name="_Ref157414092"/>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3</w:t>
      </w:r>
      <w:r w:rsidR="005B3AA3">
        <w:rPr>
          <w:noProof/>
        </w:rPr>
        <w:fldChar w:fldCharType="end"/>
      </w:r>
      <w:bookmarkEnd w:id="1077"/>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E47832" w:rsidRPr="00084655">
          <w:t xml:space="preserve">Figure </w:t>
        </w:r>
        <w:r w:rsidR="00E47832">
          <w:rPr>
            <w:noProof/>
          </w:rPr>
          <w:t>124</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56"/>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8" w:name="_Ref15735302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4</w:t>
      </w:r>
      <w:r w:rsidR="005B3AA3">
        <w:rPr>
          <w:noProof/>
        </w:rPr>
        <w:fldChar w:fldCharType="end"/>
      </w:r>
      <w:bookmarkEnd w:id="1078"/>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E47832">
          <w:t>6.9</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E47832" w:rsidRPr="00084655">
          <w:t xml:space="preserve">Figure </w:t>
        </w:r>
        <w:r w:rsidR="00E47832">
          <w:rPr>
            <w:noProof/>
          </w:rPr>
          <w:t>125</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9" w:name="_Ref15735428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5</w:t>
      </w:r>
      <w:r w:rsidR="005B3AA3">
        <w:rPr>
          <w:noProof/>
        </w:rPr>
        <w:fldChar w:fldCharType="end"/>
      </w:r>
      <w:bookmarkEnd w:id="1079"/>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5B3AA3">
        <w:fldChar w:fldCharType="begin"/>
      </w:r>
      <w:r w:rsidR="00625CA9">
        <w:instrText xml:space="preserve"> </w:instrText>
      </w:r>
      <w:r w:rsidR="00567E0A">
        <w:instrText>REF</w:instrText>
      </w:r>
      <w:r w:rsidR="00625CA9">
        <w:instrText xml:space="preserve"> _Ref157354867 \h </w:instrText>
      </w:r>
      <w:r w:rsidR="005B3AA3">
        <w:fldChar w:fldCharType="separate"/>
      </w:r>
      <w:r w:rsidR="00E47832" w:rsidRPr="00084655">
        <w:t xml:space="preserve">Figure </w:t>
      </w:r>
      <w:r w:rsidR="00E47832">
        <w:rPr>
          <w:noProof/>
        </w:rPr>
        <w:t>126</w:t>
      </w:r>
      <w:r w:rsidR="005B3AA3">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8"/>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0" w:name="_Ref157354867"/>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6</w:t>
      </w:r>
      <w:r w:rsidR="005B3AA3">
        <w:rPr>
          <w:noProof/>
        </w:rPr>
        <w:fldChar w:fldCharType="end"/>
      </w:r>
      <w:bookmarkEnd w:id="1080"/>
      <w:r w:rsidRPr="00084655">
        <w:t>: Calculated sensor zenith and azimuth angles</w:t>
      </w:r>
    </w:p>
    <w:p w:rsidR="007576C5" w:rsidRDefault="007576C5" w:rsidP="00306258">
      <w:pPr>
        <w:pStyle w:val="Heading2"/>
      </w:pPr>
      <w:bookmarkStart w:id="1081" w:name="_Toc355280434"/>
      <w:bookmarkStart w:id="1082" w:name="_Toc356807380"/>
      <w:r>
        <w:t>Part 4: Data</w:t>
      </w:r>
      <w:r w:rsidR="00AF5843">
        <w:t xml:space="preserve"> Querying,</w:t>
      </w:r>
      <w:r>
        <w:t xml:space="preserve"> Processing</w:t>
      </w:r>
      <w:r w:rsidR="00205E4B">
        <w:t xml:space="preserve"> and Exploration</w:t>
      </w:r>
      <w:bookmarkEnd w:id="1081"/>
      <w:bookmarkEnd w:id="1082"/>
    </w:p>
    <w:p w:rsidR="00A855D7" w:rsidRDefault="00A855D7" w:rsidP="00A7583F">
      <w:pPr>
        <w:pStyle w:val="Heading3"/>
      </w:pPr>
      <w:bookmarkStart w:id="1083" w:name="_Toc355280435"/>
      <w:bookmarkStart w:id="1084" w:name="_Toc356807381"/>
      <w:r>
        <w:t>Converting Radiances to Reflectances</w:t>
      </w:r>
      <w:bookmarkEnd w:id="1083"/>
      <w:bookmarkEnd w:id="1084"/>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E47832">
          <w:t xml:space="preserve">Figure </w:t>
        </w:r>
        <w:r w:rsidR="00E47832">
          <w:rPr>
            <w:noProof/>
          </w:rPr>
          <w:t>127</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9"/>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085" w:name="_Ref9786627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7</w:t>
      </w:r>
      <w:r w:rsidR="005B3AA3">
        <w:rPr>
          <w:noProof/>
        </w:rPr>
        <w:fldChar w:fldCharType="end"/>
      </w:r>
      <w:bookmarkEnd w:id="1085"/>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5B3AA3">
        <w:fldChar w:fldCharType="begin"/>
      </w:r>
      <w:r w:rsidR="003B10F3">
        <w:instrText xml:space="preserve"> </w:instrText>
      </w:r>
      <w:r w:rsidR="00567E0A">
        <w:instrText>REF</w:instrText>
      </w:r>
      <w:r w:rsidR="003B10F3">
        <w:instrText xml:space="preserve"> _Ref97868354 \h </w:instrText>
      </w:r>
      <w:r w:rsidR="005B3AA3">
        <w:fldChar w:fldCharType="separate"/>
      </w:r>
      <w:r w:rsidR="00E47832">
        <w:t xml:space="preserve">Figure </w:t>
      </w:r>
      <w:r w:rsidR="00E47832">
        <w:rPr>
          <w:noProof/>
        </w:rPr>
        <w:t>128</w:t>
      </w:r>
      <w:r w:rsidR="005B3AA3">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086" w:name="_Ref9786835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8</w:t>
      </w:r>
      <w:r w:rsidR="005B3AA3">
        <w:rPr>
          <w:noProof/>
        </w:rPr>
        <w:fldChar w:fldCharType="end"/>
      </w:r>
      <w:bookmarkEnd w:id="1086"/>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1"/>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29</w:t>
      </w:r>
      <w:r w:rsidR="005B3AA3">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5B3AA3">
        <w:fldChar w:fldCharType="begin"/>
      </w:r>
      <w:r>
        <w:instrText xml:space="preserve"> </w:instrText>
      </w:r>
      <w:r w:rsidR="00567E0A">
        <w:instrText>REF</w:instrText>
      </w:r>
      <w:r>
        <w:instrText xml:space="preserve"> _Ref97868840 \h </w:instrText>
      </w:r>
      <w:r w:rsidR="005B3AA3">
        <w:fldChar w:fldCharType="separate"/>
      </w:r>
      <w:r w:rsidR="00E47832">
        <w:t xml:space="preserve">Figure </w:t>
      </w:r>
      <w:r w:rsidR="00E47832">
        <w:rPr>
          <w:noProof/>
        </w:rPr>
        <w:t>130</w:t>
      </w:r>
      <w:r w:rsidR="005B3AA3">
        <w:fldChar w:fldCharType="end"/>
      </w:r>
      <w:r>
        <w:t>)</w:t>
      </w:r>
      <w:r w:rsidR="005B1A98">
        <w:t xml:space="preserve"> and choosing space number 0 as input space (</w:t>
      </w:r>
      <w:r w:rsidR="005B3AA3">
        <w:fldChar w:fldCharType="begin"/>
      </w:r>
      <w:r w:rsidR="005B1A98">
        <w:instrText xml:space="preserve"> </w:instrText>
      </w:r>
      <w:r w:rsidR="00567E0A">
        <w:instrText>REF</w:instrText>
      </w:r>
      <w:r w:rsidR="005B1A98">
        <w:instrText xml:space="preserve"> _Ref97868982 \h </w:instrText>
      </w:r>
      <w:r w:rsidR="005B3AA3">
        <w:fldChar w:fldCharType="separate"/>
      </w:r>
      <w:r w:rsidR="00E47832">
        <w:t xml:space="preserve">Figure </w:t>
      </w:r>
      <w:r w:rsidR="00E47832">
        <w:rPr>
          <w:noProof/>
        </w:rPr>
        <w:t>131</w:t>
      </w:r>
      <w:r w:rsidR="005B3AA3">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087" w:name="_Ref9786884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0</w:t>
      </w:r>
      <w:r w:rsidR="005B3AA3">
        <w:rPr>
          <w:noProof/>
        </w:rPr>
        <w:fldChar w:fldCharType="end"/>
      </w:r>
      <w:bookmarkEnd w:id="1087"/>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3"/>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088" w:name="_Ref97868982"/>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1</w:t>
      </w:r>
      <w:r w:rsidR="005B3AA3">
        <w:rPr>
          <w:noProof/>
        </w:rPr>
        <w:fldChar w:fldCharType="end"/>
      </w:r>
      <w:bookmarkEnd w:id="1088"/>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5B3AA3">
        <w:fldChar w:fldCharType="begin"/>
      </w:r>
      <w:r>
        <w:instrText xml:space="preserve"> </w:instrText>
      </w:r>
      <w:r w:rsidR="00567E0A">
        <w:instrText>REF</w:instrText>
      </w:r>
      <w:r>
        <w:instrText xml:space="preserve"> _Ref97869178 \h </w:instrText>
      </w:r>
      <w:r w:rsidR="005B3AA3">
        <w:fldChar w:fldCharType="separate"/>
      </w:r>
      <w:r w:rsidR="00E47832">
        <w:t xml:space="preserve">Figure </w:t>
      </w:r>
      <w:r w:rsidR="00E47832">
        <w:rPr>
          <w:noProof/>
        </w:rPr>
        <w:t>132</w:t>
      </w:r>
      <w:r w:rsidR="005B3AA3">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089" w:name="_Ref97869178"/>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2</w:t>
      </w:r>
      <w:r w:rsidR="005B3AA3">
        <w:rPr>
          <w:noProof/>
        </w:rPr>
        <w:fldChar w:fldCharType="end"/>
      </w:r>
      <w:bookmarkEnd w:id="1089"/>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E47832">
          <w:t xml:space="preserve">Figure </w:t>
        </w:r>
        <w:r w:rsidR="00E47832">
          <w:rPr>
            <w:noProof/>
          </w:rPr>
          <w:t>133</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5"/>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090" w:name="_Ref97869910"/>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3</w:t>
      </w:r>
      <w:r w:rsidR="005B3AA3">
        <w:rPr>
          <w:noProof/>
        </w:rPr>
        <w:fldChar w:fldCharType="end"/>
      </w:r>
      <w:bookmarkEnd w:id="1090"/>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5B3AA3">
        <w:fldChar w:fldCharType="begin"/>
      </w:r>
      <w:r>
        <w:instrText xml:space="preserve"> </w:instrText>
      </w:r>
      <w:r w:rsidR="00567E0A">
        <w:instrText>REF</w:instrText>
      </w:r>
      <w:r>
        <w:instrText xml:space="preserve"> _Ref97870135 \h </w:instrText>
      </w:r>
      <w:r w:rsidR="005B3AA3">
        <w:fldChar w:fldCharType="separate"/>
      </w:r>
      <w:r w:rsidR="00E47832">
        <w:t xml:space="preserve">Figure </w:t>
      </w:r>
      <w:r w:rsidR="00E47832">
        <w:rPr>
          <w:noProof/>
        </w:rPr>
        <w:t>134</w:t>
      </w:r>
      <w:r w:rsidR="005B3AA3">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6"/>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7"/>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091" w:name="_Ref97870135"/>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4</w:t>
      </w:r>
      <w:r w:rsidR="005B3AA3">
        <w:rPr>
          <w:noProof/>
        </w:rPr>
        <w:fldChar w:fldCharType="end"/>
      </w:r>
      <w:bookmarkEnd w:id="1091"/>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A7583F">
      <w:pPr>
        <w:pStyle w:val="Heading3"/>
      </w:pPr>
      <w:bookmarkStart w:id="1092" w:name="_Toc355280436"/>
      <w:bookmarkStart w:id="1093" w:name="_Toc356807382"/>
      <w:r w:rsidRPr="00084655">
        <w:t>Data Queries</w:t>
      </w:r>
      <w:bookmarkEnd w:id="1092"/>
      <w:bookmarkEnd w:id="1093"/>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5B3AA3">
        <w:fldChar w:fldCharType="begin"/>
      </w:r>
      <w:r w:rsidR="00A30B2D">
        <w:instrText xml:space="preserve"> REF _Ref157411748 \h </w:instrText>
      </w:r>
      <w:r w:rsidR="005B3AA3">
        <w:fldChar w:fldCharType="separate"/>
      </w:r>
      <w:r w:rsidR="00E47832" w:rsidRPr="00084655">
        <w:t xml:space="preserve">Figure </w:t>
      </w:r>
      <w:r w:rsidR="00E47832">
        <w:rPr>
          <w:noProof/>
        </w:rPr>
        <w:t>135</w:t>
      </w:r>
      <w:r w:rsidR="005B3AA3">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8"/>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4" w:name="_Ref157411748"/>
      <w:r w:rsidRPr="00084655">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5</w:t>
      </w:r>
      <w:r w:rsidR="005B3AA3">
        <w:rPr>
          <w:noProof/>
        </w:rPr>
        <w:fldChar w:fldCharType="end"/>
      </w:r>
      <w:bookmarkEnd w:id="109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5B3AA3">
        <w:fldChar w:fldCharType="begin"/>
      </w:r>
      <w:r w:rsidR="00A30B2D">
        <w:instrText xml:space="preserve"> REF _Ref97872534 \h </w:instrText>
      </w:r>
      <w:r w:rsidR="005B3AA3">
        <w:fldChar w:fldCharType="separate"/>
      </w:r>
      <w:r w:rsidR="00E47832">
        <w:t xml:space="preserve">Figure </w:t>
      </w:r>
      <w:r w:rsidR="00E47832">
        <w:rPr>
          <w:noProof/>
        </w:rPr>
        <w:t>136</w:t>
      </w:r>
      <w:r w:rsidR="005B3AA3">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9"/>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095" w:name="_Ref97872534"/>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6</w:t>
      </w:r>
      <w:r w:rsidR="005B3AA3">
        <w:rPr>
          <w:noProof/>
        </w:rPr>
        <w:fldChar w:fldCharType="end"/>
      </w:r>
      <w:bookmarkEnd w:id="1095"/>
      <w:r>
        <w:t>: Gonio Hemisphere Explorer connected to the input space</w:t>
      </w:r>
    </w:p>
    <w:p w:rsidR="004C4C99" w:rsidRDefault="004C4C99" w:rsidP="00A7583F">
      <w:pPr>
        <w:pStyle w:val="Body"/>
      </w:pPr>
      <w:r>
        <w:t>Press the ‘Run’ button of the Space Network Processor. A Gonio Hemisphere Explorer window will open (</w:t>
      </w:r>
      <w:r w:rsidR="005B3AA3">
        <w:fldChar w:fldCharType="begin"/>
      </w:r>
      <w:r w:rsidR="00A30B2D">
        <w:instrText xml:space="preserve"> REF _Ref97872779 \h </w:instrText>
      </w:r>
      <w:r w:rsidR="005B3AA3">
        <w:fldChar w:fldCharType="separate"/>
      </w:r>
      <w:r w:rsidR="00E47832">
        <w:t xml:space="preserve">Figure </w:t>
      </w:r>
      <w:r w:rsidR="00E47832">
        <w:rPr>
          <w:noProof/>
        </w:rPr>
        <w:t>137</w:t>
      </w:r>
      <w:r w:rsidR="005B3AA3">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0"/>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096" w:name="_Ref97872779"/>
      <w:r>
        <w:t xml:space="preserve">Figure </w:t>
      </w:r>
      <w:r w:rsidR="005B3AA3">
        <w:fldChar w:fldCharType="begin"/>
      </w:r>
      <w:r w:rsidR="00FB7375">
        <w:instrText xml:space="preserve"> </w:instrText>
      </w:r>
      <w:r w:rsidR="00567E0A">
        <w:instrText>SEQ</w:instrText>
      </w:r>
      <w:r w:rsidR="00FB7375">
        <w:instrText xml:space="preserve"> Figure \* ARABIC </w:instrText>
      </w:r>
      <w:r w:rsidR="005B3AA3">
        <w:fldChar w:fldCharType="separate"/>
      </w:r>
      <w:r w:rsidR="00E47832">
        <w:rPr>
          <w:noProof/>
        </w:rPr>
        <w:t>137</w:t>
      </w:r>
      <w:r w:rsidR="005B3AA3">
        <w:rPr>
          <w:noProof/>
        </w:rPr>
        <w:fldChar w:fldCharType="end"/>
      </w:r>
      <w:bookmarkEnd w:id="1096"/>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182987" w:rsidRDefault="00182987" w:rsidP="00306258">
      <w:pPr>
        <w:pStyle w:val="Heading1"/>
      </w:pPr>
      <w:bookmarkStart w:id="1097" w:name="_Ref353800559"/>
      <w:bookmarkStart w:id="1098" w:name="_Toc355280437"/>
      <w:bookmarkStart w:id="1099" w:name="_Toc356807383"/>
      <w:r>
        <w:t>Regular Expressions</w:t>
      </w:r>
      <w:r w:rsidR="007B4B5E">
        <w:t xml:space="preserve"> </w:t>
      </w:r>
      <w:bookmarkEnd w:id="1097"/>
      <w:r w:rsidR="007C553E">
        <w:t>Tutorial</w:t>
      </w:r>
      <w:bookmarkEnd w:id="1098"/>
      <w:bookmarkEnd w:id="1099"/>
    </w:p>
    <w:p w:rsidR="007B4B5E" w:rsidRDefault="007B4B5E" w:rsidP="00A7583F">
      <w:pPr>
        <w:pStyle w:val="DocAction"/>
      </w:pPr>
      <w:r>
        <w:t>%%% This should be an appendix, but wait until the correct doc is available before considering that sort of change.</w:t>
      </w:r>
    </w:p>
    <w:p w:rsidR="00182987" w:rsidRDefault="00182987" w:rsidP="00A7583F">
      <w:pPr>
        <w:pStyle w:val="Body"/>
      </w:pPr>
      <w:r>
        <w:t xml:space="preserve">Regular expressions are widely used when string matching is required. </w:t>
      </w:r>
      <w:r w:rsidR="007B4B5E">
        <w:t>They permit a rich array of sophisticated matching functionality.</w:t>
      </w:r>
    </w:p>
    <w:p w:rsidR="007B4B5E" w:rsidRDefault="007B4B5E" w:rsidP="00A7583F">
      <w:pPr>
        <w:pStyle w:val="Body"/>
      </w:pPr>
      <w:r>
        <w:t xml:space="preserve">A complete explanation of regular expressions is beyond the scope of this tutorial. Readers with a desire to see a complete list of all options should see the Java tutorial at </w:t>
      </w:r>
      <w:hyperlink r:id="rId171" w:history="1">
        <w:r>
          <w:rPr>
            <w:rStyle w:val="Hyperlink"/>
          </w:rPr>
          <w:t>http://docs.oracle.com/javase/tutorial/essential/regex/index.html</w:t>
        </w:r>
      </w:hyperlink>
      <w:r>
        <w:t>.</w:t>
      </w:r>
    </w:p>
    <w:p w:rsidR="007B4B5E" w:rsidRDefault="007B4B5E" w:rsidP="00A7583F">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97"/>
        <w:gridCol w:w="1215"/>
        <w:gridCol w:w="2577"/>
        <w:gridCol w:w="3365"/>
      </w:tblGrid>
      <w:tr w:rsidR="007B4B5E" w:rsidTr="00207647">
        <w:trPr>
          <w:cantSplit/>
        </w:trPr>
        <w:tc>
          <w:tcPr>
            <w:tcW w:w="0" w:type="auto"/>
          </w:tcPr>
          <w:p w:rsidR="007B4B5E" w:rsidRDefault="007B4B5E" w:rsidP="00207647">
            <w:pPr>
              <w:pStyle w:val="TableText"/>
            </w:pPr>
            <w:r>
              <w:t>Simple string</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 simple string containing no special characters will match that string, regardless of where within the target string it occurs.</w:t>
            </w:r>
          </w:p>
        </w:tc>
        <w:tc>
          <w:tcPr>
            <w:tcW w:w="0" w:type="auto"/>
          </w:tcPr>
          <w:p w:rsidR="007B4B5E" w:rsidRDefault="007B4B5E" w:rsidP="00207647">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7B4B5E" w:rsidTr="00207647">
        <w:trPr>
          <w:cantSplit/>
        </w:trPr>
        <w:tc>
          <w:tcPr>
            <w:tcW w:w="0" w:type="auto"/>
          </w:tcPr>
          <w:p w:rsidR="007B4B5E" w:rsidRPr="003A61D6" w:rsidRDefault="007B4B5E" w:rsidP="00207647">
            <w:pPr>
              <w:pStyle w:val="TableText"/>
              <w:rPr>
                <w:lang w:val="en-AU"/>
              </w:rPr>
            </w:pPr>
            <w:r>
              <w:rPr>
                <w:lang w:val="en-AU"/>
              </w:rPr>
              <w:t>Start of string</w:t>
            </w:r>
          </w:p>
        </w:tc>
        <w:tc>
          <w:tcPr>
            <w:tcW w:w="0" w:type="auto"/>
          </w:tcPr>
          <w:p w:rsidR="007B4B5E" w:rsidRPr="007B4B5E" w:rsidRDefault="007B4B5E" w:rsidP="00C96D90">
            <w:pPr>
              <w:pStyle w:val="Table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beginning of the string.</w:t>
            </w:r>
          </w:p>
        </w:tc>
        <w:tc>
          <w:tcPr>
            <w:tcW w:w="0" w:type="auto"/>
          </w:tcPr>
          <w:p w:rsidR="007B4B5E" w:rsidRDefault="007B4B5E" w:rsidP="00207647">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7B4B5E" w:rsidTr="00207647">
        <w:trPr>
          <w:cantSplit/>
        </w:trPr>
        <w:tc>
          <w:tcPr>
            <w:tcW w:w="0" w:type="auto"/>
          </w:tcPr>
          <w:p w:rsidR="007B4B5E" w:rsidRDefault="007B4B5E" w:rsidP="00207647">
            <w:pPr>
              <w:pStyle w:val="TableText"/>
            </w:pPr>
            <w:r>
              <w:t>End of string</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 xml:space="preserve">The character </w:t>
            </w:r>
            <w:r w:rsidRPr="00207647">
              <w:rPr>
                <w:rStyle w:val="CodeChar"/>
              </w:rPr>
              <w:t>$</w:t>
            </w:r>
            <w:r>
              <w:t xml:space="preserve"> will match the end of the string.</w:t>
            </w:r>
          </w:p>
        </w:tc>
        <w:tc>
          <w:tcPr>
            <w:tcW w:w="0" w:type="auto"/>
          </w:tcPr>
          <w:p w:rsidR="007B4B5E" w:rsidRDefault="007B4B5E" w:rsidP="00207647">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7B4B5E" w:rsidTr="00207647">
        <w:trPr>
          <w:cantSplit/>
        </w:trPr>
        <w:tc>
          <w:tcPr>
            <w:tcW w:w="0" w:type="auto"/>
          </w:tcPr>
          <w:p w:rsidR="007B4B5E" w:rsidRPr="001D72ED" w:rsidRDefault="007B4B5E" w:rsidP="00207647">
            <w:pPr>
              <w:pStyle w:val="TableText"/>
              <w:rPr>
                <w:lang w:val="en-AU"/>
              </w:rPr>
            </w:pPr>
            <w:r>
              <w:rPr>
                <w:lang w:val="en-AU"/>
              </w:rPr>
              <w:t>Any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eriod character will match any character.</w:t>
            </w:r>
          </w:p>
        </w:tc>
        <w:tc>
          <w:tcPr>
            <w:tcW w:w="0" w:type="auto"/>
          </w:tcPr>
          <w:p w:rsidR="007B4B5E" w:rsidRDefault="007B4B5E" w:rsidP="00207647">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7B4B5E" w:rsidTr="00207647">
        <w:trPr>
          <w:cantSplit/>
        </w:trPr>
        <w:tc>
          <w:tcPr>
            <w:tcW w:w="0" w:type="auto"/>
          </w:tcPr>
          <w:p w:rsidR="007B4B5E" w:rsidRPr="001D72ED" w:rsidRDefault="007B4B5E" w:rsidP="00207647">
            <w:pPr>
              <w:pStyle w:val="TableText"/>
              <w:rPr>
                <w:lang w:val="en-AU"/>
              </w:rPr>
            </w:pPr>
            <w:r>
              <w:rPr>
                <w:lang w:val="en-AU"/>
              </w:rPr>
              <w:t>Repeated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Asterisk causes the matching to zero or more repetitions of the preceding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7B4B5E" w:rsidTr="00207647">
        <w:trPr>
          <w:cantSplit/>
        </w:trPr>
        <w:tc>
          <w:tcPr>
            <w:tcW w:w="0" w:type="auto"/>
          </w:tcPr>
          <w:p w:rsidR="007B4B5E" w:rsidRDefault="007B4B5E" w:rsidP="00207647">
            <w:pPr>
              <w:pStyle w:val="TableText"/>
              <w:rPr>
                <w:lang w:val="en-AU"/>
              </w:rPr>
            </w:pPr>
            <w:r>
              <w:rPr>
                <w:lang w:val="en-AU"/>
              </w:rPr>
              <w:t>Repeated characters</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The plus sign causes the matching to one or more repetitions of the previous character.</w:t>
            </w:r>
          </w:p>
        </w:tc>
        <w:tc>
          <w:tcPr>
            <w:tcW w:w="0" w:type="auto"/>
          </w:tcPr>
          <w:p w:rsidR="007B4B5E" w:rsidRDefault="007B4B5E" w:rsidP="00207647">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7B4B5E" w:rsidTr="00207647">
        <w:trPr>
          <w:cantSplit/>
        </w:trPr>
        <w:tc>
          <w:tcPr>
            <w:tcW w:w="0" w:type="auto"/>
          </w:tcPr>
          <w:p w:rsidR="007B4B5E" w:rsidRDefault="007B4B5E" w:rsidP="00207647">
            <w:pPr>
              <w:pStyle w:val="TableText"/>
              <w:rPr>
                <w:lang w:val="en-AU"/>
              </w:rPr>
            </w:pPr>
            <w:r>
              <w:rPr>
                <w:lang w:val="en-AU"/>
              </w:rPr>
              <w:t>Alternate characters</w:t>
            </w:r>
          </w:p>
        </w:tc>
        <w:tc>
          <w:tcPr>
            <w:tcW w:w="0" w:type="auto"/>
          </w:tcPr>
          <w:p w:rsidR="007B4B5E" w:rsidRPr="007B4B5E" w:rsidRDefault="007B4B5E" w:rsidP="00C96D90">
            <w:pPr>
              <w:pStyle w:val="Code"/>
            </w:pPr>
            <w:r w:rsidRPr="007B4B5E">
              <w:t>[</w:t>
            </w:r>
            <w:r w:rsidR="0098760F">
              <w:t> </w:t>
            </w:r>
            <w:r w:rsidRPr="007B4B5E">
              <w:t>]</w:t>
            </w:r>
          </w:p>
        </w:tc>
        <w:tc>
          <w:tcPr>
            <w:tcW w:w="0" w:type="auto"/>
          </w:tcPr>
          <w:p w:rsidR="007B4B5E" w:rsidRDefault="007B4B5E" w:rsidP="00207647">
            <w:pPr>
              <w:pStyle w:val="TableText"/>
            </w:pPr>
            <w:r>
              <w:t>Strings enclosed within square brackets will match any one of the characters within the brackets.</w:t>
            </w:r>
          </w:p>
        </w:tc>
        <w:tc>
          <w:tcPr>
            <w:tcW w:w="0" w:type="auto"/>
          </w:tcPr>
          <w:p w:rsidR="007B4B5E" w:rsidRDefault="007B4B5E" w:rsidP="00207647">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7B4B5E" w:rsidTr="00207647">
        <w:trPr>
          <w:cantSplit/>
        </w:trPr>
        <w:tc>
          <w:tcPr>
            <w:tcW w:w="0" w:type="auto"/>
          </w:tcPr>
          <w:p w:rsidR="007B4B5E" w:rsidRDefault="007B4B5E" w:rsidP="00207647">
            <w:pPr>
              <w:pStyle w:val="TableText"/>
              <w:rPr>
                <w:lang w:val="en-AU"/>
              </w:rPr>
            </w:pPr>
            <w:r>
              <w:rPr>
                <w:lang w:val="en-AU"/>
              </w:rPr>
              <w:t>Character ranges</w:t>
            </w:r>
          </w:p>
        </w:tc>
        <w:tc>
          <w:tcPr>
            <w:tcW w:w="0" w:type="auto"/>
          </w:tcPr>
          <w:p w:rsidR="007B4B5E" w:rsidRPr="00207647" w:rsidRDefault="007B4B5E" w:rsidP="00C96D90">
            <w:pPr>
              <w:pStyle w:val="Code"/>
            </w:pPr>
            <w:r w:rsidRPr="00207647">
              <w:t>[</w:t>
            </w:r>
            <w:r w:rsidR="0098760F">
              <w:t>-</w:t>
            </w:r>
            <w:r w:rsidRPr="00207647">
              <w:t>]</w:t>
            </w:r>
          </w:p>
        </w:tc>
        <w:tc>
          <w:tcPr>
            <w:tcW w:w="0" w:type="auto"/>
          </w:tcPr>
          <w:p w:rsidR="007B4B5E" w:rsidRDefault="007B4B5E" w:rsidP="00207647">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7B4B5E" w:rsidRDefault="007B4B5E" w:rsidP="00207647">
            <w:pPr>
              <w:pStyle w:val="TableText"/>
            </w:pPr>
            <w:r w:rsidRPr="00207647">
              <w:rPr>
                <w:rStyle w:val="CodeChar"/>
                <w:rFonts w:eastAsiaTheme="minorEastAsia"/>
              </w:rPr>
              <w:t>[0-9]</w:t>
            </w:r>
            <w:r>
              <w:t xml:space="preserve"> matches any digit.</w:t>
            </w:r>
          </w:p>
          <w:p w:rsidR="007B4B5E" w:rsidRDefault="007B4B5E" w:rsidP="00207647">
            <w:pPr>
              <w:pStyle w:val="TableText"/>
            </w:pPr>
            <w:r w:rsidRPr="00207647">
              <w:rPr>
                <w:rStyle w:val="CodeChar"/>
                <w:rFonts w:eastAsiaTheme="minorEastAsia"/>
              </w:rPr>
              <w:t>[a-z]</w:t>
            </w:r>
            <w:r>
              <w:t xml:space="preserve"> matches any letter.</w:t>
            </w:r>
          </w:p>
          <w:p w:rsidR="007B4B5E" w:rsidRDefault="007B4B5E" w:rsidP="00207647">
            <w:pPr>
              <w:pStyle w:val="TableText"/>
            </w:pPr>
            <w:r w:rsidRPr="00207647">
              <w:rPr>
                <w:rStyle w:val="CodeChar"/>
                <w:rFonts w:eastAsiaTheme="minorEastAsia"/>
              </w:rPr>
              <w:t>[a-z0-9]</w:t>
            </w:r>
            <w:r>
              <w:t xml:space="preserve"> matches any digit or letter.</w:t>
            </w:r>
          </w:p>
        </w:tc>
      </w:tr>
      <w:tr w:rsidR="007B4B5E" w:rsidTr="00207647">
        <w:trPr>
          <w:cantSplit/>
        </w:trPr>
        <w:tc>
          <w:tcPr>
            <w:tcW w:w="0" w:type="auto"/>
          </w:tcPr>
          <w:p w:rsidR="007B4B5E" w:rsidRDefault="007B4B5E" w:rsidP="00207647">
            <w:pPr>
              <w:pStyle w:val="TableText"/>
              <w:rPr>
                <w:lang w:val="en-AU"/>
              </w:rPr>
            </w:pPr>
            <w:r>
              <w:rPr>
                <w:lang w:val="en-AU"/>
              </w:rPr>
              <w:t>Escape character</w:t>
            </w:r>
          </w:p>
        </w:tc>
        <w:tc>
          <w:tcPr>
            <w:tcW w:w="0" w:type="auto"/>
          </w:tcPr>
          <w:p w:rsidR="007B4B5E" w:rsidRPr="007B4B5E" w:rsidRDefault="007B4B5E" w:rsidP="00C96D90">
            <w:pPr>
              <w:pStyle w:val="Code"/>
            </w:pPr>
            <w:r w:rsidRPr="007B4B5E">
              <w:t>\</w:t>
            </w:r>
          </w:p>
        </w:tc>
        <w:tc>
          <w:tcPr>
            <w:tcW w:w="0" w:type="auto"/>
          </w:tcPr>
          <w:p w:rsidR="007B4B5E" w:rsidRDefault="007B4B5E" w:rsidP="00207647">
            <w:pPr>
              <w:pStyle w:val="TableText"/>
            </w:pPr>
            <w:r>
              <w:t>In order to match a special character, precede it with the backslash character.</w:t>
            </w:r>
          </w:p>
          <w:p w:rsidR="007B4B5E" w:rsidRDefault="007B4B5E" w:rsidP="00207647">
            <w:pPr>
              <w:pStyle w:val="TableText"/>
            </w:pPr>
            <w:r>
              <w:t xml:space="preserve">Special characters are </w:t>
            </w:r>
            <w:r w:rsidRPr="0098760F">
              <w:rPr>
                <w:rStyle w:val="CodeChar"/>
                <w:rFonts w:eastAsiaTheme="minorEastAsia"/>
              </w:rPr>
              <w:t>[\^$.|?*+(){}</w:t>
            </w:r>
          </w:p>
          <w:p w:rsidR="007B4B5E" w:rsidRDefault="007B4B5E" w:rsidP="00207647">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p w:rsidR="007B4B5E" w:rsidRDefault="007B4B5E" w:rsidP="00207647">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7B4B5E" w:rsidTr="00207647">
        <w:trPr>
          <w:cantSplit/>
        </w:trPr>
        <w:tc>
          <w:tcPr>
            <w:tcW w:w="0" w:type="auto"/>
          </w:tcPr>
          <w:p w:rsidR="007B4B5E" w:rsidRDefault="007B4B5E" w:rsidP="00207647">
            <w:pPr>
              <w:pStyle w:val="TableText"/>
              <w:rPr>
                <w:lang w:val="en-AU"/>
              </w:rPr>
            </w:pPr>
            <w:r>
              <w:rPr>
                <w:lang w:val="en-AU"/>
              </w:rPr>
              <w:t>Combinations</w:t>
            </w:r>
          </w:p>
        </w:tc>
        <w:tc>
          <w:tcPr>
            <w:tcW w:w="0" w:type="auto"/>
          </w:tcPr>
          <w:p w:rsidR="007B4B5E" w:rsidRPr="007B4B5E" w:rsidRDefault="007B4B5E" w:rsidP="00C96D90">
            <w:pPr>
              <w:pStyle w:val="Code"/>
            </w:pPr>
          </w:p>
        </w:tc>
        <w:tc>
          <w:tcPr>
            <w:tcW w:w="0" w:type="auto"/>
          </w:tcPr>
          <w:p w:rsidR="007B4B5E" w:rsidRDefault="007B4B5E" w:rsidP="00207647">
            <w:pPr>
              <w:pStyle w:val="TableText"/>
            </w:pPr>
            <w:r>
              <w:t>Any of the above search methods can be combined.</w:t>
            </w:r>
          </w:p>
        </w:tc>
        <w:tc>
          <w:tcPr>
            <w:tcW w:w="0" w:type="auto"/>
          </w:tcPr>
          <w:p w:rsidR="007B4B5E" w:rsidRDefault="007B4B5E" w:rsidP="00207647">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7B4B5E" w:rsidRDefault="007B4B5E" w:rsidP="00207647">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7B4B5E" w:rsidRDefault="007B4B5E" w:rsidP="00207647">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7B4B5E" w:rsidRDefault="007B4B5E" w:rsidP="00207647">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7B4B5E" w:rsidRDefault="007B4B5E" w:rsidP="00207647">
            <w:pPr>
              <w:pStyle w:val="TableText"/>
            </w:pPr>
            <w:r w:rsidRPr="0098760F">
              <w:rPr>
                <w:rStyle w:val="CodeChar"/>
                <w:rFonts w:eastAsiaTheme="minorEastAsia"/>
              </w:rPr>
              <w:t>\.+</w:t>
            </w:r>
            <w:r>
              <w:t xml:space="preserve"> will match any run of periods.</w:t>
            </w:r>
          </w:p>
          <w:p w:rsidR="007B4B5E" w:rsidRDefault="007B4B5E" w:rsidP="00207647">
            <w:pPr>
              <w:pStyle w:val="TableText"/>
            </w:pPr>
            <w:r w:rsidRPr="0098760F">
              <w:rPr>
                <w:rStyle w:val="CodeChar"/>
                <w:rFonts w:eastAsiaTheme="minorEastAsia"/>
              </w:rPr>
              <w:t>[0-9]+</w:t>
            </w:r>
            <w:r>
              <w:t xml:space="preserve"> will match any integer number.</w:t>
            </w:r>
          </w:p>
          <w:p w:rsidR="007B4B5E" w:rsidRDefault="007B4B5E" w:rsidP="00207647">
            <w:pPr>
              <w:pStyle w:val="TableText"/>
            </w:pPr>
            <w:r w:rsidRPr="0098760F">
              <w:rPr>
                <w:rStyle w:val="CodeChar"/>
                <w:rFonts w:eastAsiaTheme="minorEastAsia"/>
              </w:rPr>
              <w:t>[0-9]+\.[0-9]*</w:t>
            </w:r>
            <w:r>
              <w:t xml:space="preserve"> will match any number with a decimal point.</w:t>
            </w:r>
          </w:p>
        </w:tc>
      </w:tr>
    </w:tbl>
    <w:p w:rsidR="002A0FFE" w:rsidRPr="00084655" w:rsidRDefault="002A0FFE" w:rsidP="00DF05E8">
      <w:pPr>
        <w:pStyle w:val="Heading1"/>
      </w:pPr>
      <w:bookmarkStart w:id="1100" w:name="_Toc355280438"/>
      <w:bookmarkStart w:id="1101" w:name="_Toc356807384"/>
      <w:r w:rsidRPr="00084655">
        <w:t>References</w:t>
      </w:r>
      <w:r w:rsidR="00BB33C3">
        <w:t xml:space="preserve"> – OLD %%%</w:t>
      </w:r>
      <w:bookmarkEnd w:id="1100"/>
      <w:bookmarkEnd w:id="1101"/>
    </w:p>
    <w:p w:rsidR="00E23E1F" w:rsidRDefault="00E23E1F" w:rsidP="00837240">
      <w:pPr>
        <w:pStyle w:val="DocAction"/>
      </w:pPr>
      <w:r>
        <w:t>%%% This chapter can be replaced by the auto-generated one which follows, after we have determined that the list is correct.</w:t>
      </w:r>
    </w:p>
    <w:p w:rsidR="00DF05E8" w:rsidRDefault="00DF05E8" w:rsidP="00E23E1F">
      <w:pPr>
        <w:pStyle w:val="Heading2"/>
      </w:pPr>
      <w:bookmarkStart w:id="1102" w:name="_Toc355280439"/>
      <w:bookmarkStart w:id="1103" w:name="_Toc356807385"/>
      <w:r>
        <w:t>References from Introduction:</w:t>
      </w:r>
      <w:bookmarkEnd w:id="1102"/>
      <w:bookmarkEnd w:id="1103"/>
    </w:p>
    <w:p w:rsidR="00DF05E8" w:rsidRDefault="005B3AA3" w:rsidP="00A7583F">
      <w:pPr>
        <w:pStyle w:val="Body"/>
      </w:pPr>
      <w:sdt>
        <w:sdtPr>
          <w:id w:val="14239803"/>
          <w:citation/>
        </w:sdtPr>
        <w:sdtContent>
          <w:r>
            <w:fldChar w:fldCharType="begin"/>
          </w:r>
          <w:r w:rsidR="00BB4B7C">
            <w:rPr>
              <w:lang w:val="en-AU"/>
            </w:rPr>
            <w:instrText xml:space="preserve"> CITATION Hue10 \l 3081 </w:instrText>
          </w:r>
          <w:r>
            <w:fldChar w:fldCharType="separate"/>
          </w:r>
          <w:r w:rsidR="00E47832" w:rsidRPr="00E47832">
            <w:rPr>
              <w:noProof/>
              <w:lang w:val="en-AU"/>
            </w:rPr>
            <w:t>[9]</w:t>
          </w:r>
          <w:r>
            <w:fldChar w:fldCharType="end"/>
          </w:r>
        </w:sdtContent>
      </w:sdt>
      <w:r w:rsidR="00DF05E8">
        <w:t>.</w:t>
      </w:r>
    </w:p>
    <w:p w:rsidR="00BB33C3" w:rsidRDefault="005B3AA3" w:rsidP="00A7583F">
      <w:pPr>
        <w:pStyle w:val="Body"/>
      </w:pPr>
      <w:sdt>
        <w:sdtPr>
          <w:id w:val="14239804"/>
          <w:citation/>
        </w:sdtPr>
        <w:sdtContent>
          <w:r>
            <w:fldChar w:fldCharType="begin"/>
          </w:r>
          <w:r w:rsidR="00BB33C3">
            <w:rPr>
              <w:lang w:val="en-AU"/>
            </w:rPr>
            <w:instrText xml:space="preserve"> CITATION Hue11 \l 3081 </w:instrText>
          </w:r>
          <w:r>
            <w:fldChar w:fldCharType="separate"/>
          </w:r>
          <w:r w:rsidR="00E47832" w:rsidRPr="00E47832">
            <w:rPr>
              <w:noProof/>
              <w:lang w:val="en-AU"/>
            </w:rPr>
            <w:t>[10]</w:t>
          </w:r>
          <w:r>
            <w:fldChar w:fldCharType="end"/>
          </w:r>
        </w:sdtContent>
      </w:sdt>
      <w:r w:rsidR="00DF05E8">
        <w:t>.</w:t>
      </w:r>
    </w:p>
    <w:p w:rsidR="00DF05E8" w:rsidRDefault="005B3AA3" w:rsidP="00A7583F">
      <w:pPr>
        <w:pStyle w:val="Body"/>
      </w:pPr>
      <w:sdt>
        <w:sdtPr>
          <w:id w:val="14239805"/>
          <w:citation/>
        </w:sdtPr>
        <w:sdtContent>
          <w:r>
            <w:fldChar w:fldCharType="begin"/>
          </w:r>
          <w:r w:rsidR="00BB33C3">
            <w:rPr>
              <w:lang w:val="en-AU"/>
            </w:rPr>
            <w:instrText xml:space="preserve"> CITATION Hue09 \l 3081 </w:instrText>
          </w:r>
          <w:r>
            <w:fldChar w:fldCharType="separate"/>
          </w:r>
          <w:r w:rsidR="00E47832" w:rsidRPr="00E47832">
            <w:rPr>
              <w:noProof/>
              <w:lang w:val="en-AU"/>
            </w:rPr>
            <w:t>[11]</w:t>
          </w:r>
          <w:r>
            <w:fldChar w:fldCharType="end"/>
          </w:r>
        </w:sdtContent>
      </w:sdt>
      <w:r w:rsidR="00DF05E8">
        <w:t>.</w:t>
      </w:r>
    </w:p>
    <w:p w:rsidR="00DF05E8" w:rsidRDefault="005B3AA3" w:rsidP="00A7583F">
      <w:pPr>
        <w:pStyle w:val="Body"/>
      </w:pPr>
      <w:sdt>
        <w:sdtPr>
          <w:id w:val="14239806"/>
          <w:citation/>
        </w:sdtPr>
        <w:sdtContent>
          <w:r>
            <w:fldChar w:fldCharType="begin"/>
          </w:r>
          <w:r w:rsidR="00AF2B93">
            <w:rPr>
              <w:lang w:val="en-AU"/>
            </w:rPr>
            <w:instrText xml:space="preserve"> CITATION Hue091 \l 3081  </w:instrText>
          </w:r>
          <w:r>
            <w:fldChar w:fldCharType="separate"/>
          </w:r>
          <w:r w:rsidR="00E47832" w:rsidRPr="00E47832">
            <w:rPr>
              <w:noProof/>
              <w:lang w:val="en-AU"/>
            </w:rPr>
            <w:t>[12]</w:t>
          </w:r>
          <w:r>
            <w:fldChar w:fldCharType="end"/>
          </w:r>
        </w:sdtContent>
      </w:sdt>
      <w:r w:rsidR="00DF05E8">
        <w:t>.</w:t>
      </w:r>
    </w:p>
    <w:p w:rsidR="00DF05E8" w:rsidRPr="00084655" w:rsidRDefault="005B3AA3" w:rsidP="00A7583F">
      <w:pPr>
        <w:pStyle w:val="Body"/>
      </w:pPr>
      <w:sdt>
        <w:sdtPr>
          <w:id w:val="14239807"/>
          <w:citation/>
        </w:sdtPr>
        <w:sdtContent>
          <w:r>
            <w:fldChar w:fldCharType="begin"/>
          </w:r>
          <w:r w:rsidR="00AF2B93">
            <w:rPr>
              <w:lang w:val="en-AU"/>
            </w:rPr>
            <w:instrText xml:space="preserve"> CITATION Hue092 \l 3081 </w:instrText>
          </w:r>
          <w:r>
            <w:fldChar w:fldCharType="separate"/>
          </w:r>
          <w:r w:rsidR="00E47832" w:rsidRPr="00E47832">
            <w:rPr>
              <w:noProof/>
              <w:lang w:val="en-AU"/>
            </w:rPr>
            <w:t>[6]</w:t>
          </w:r>
          <w:r>
            <w:fldChar w:fldCharType="end"/>
          </w:r>
        </w:sdtContent>
      </w:sdt>
      <w:r w:rsidR="00DF05E8" w:rsidRPr="006251A9">
        <w:t>.</w:t>
      </w:r>
    </w:p>
    <w:p w:rsidR="00DF05E8" w:rsidRDefault="005B3AA3" w:rsidP="00A7583F">
      <w:pPr>
        <w:pStyle w:val="Body"/>
      </w:pPr>
      <w:sdt>
        <w:sdtPr>
          <w:id w:val="14239808"/>
          <w:citation/>
        </w:sdtPr>
        <w:sdtContent>
          <w:r>
            <w:fldChar w:fldCharType="begin"/>
          </w:r>
          <w:r w:rsidR="00AF2B93">
            <w:rPr>
              <w:lang w:val="en-AU"/>
            </w:rPr>
            <w:instrText xml:space="preserve"> CITATION Hue093 \l 3081 </w:instrText>
          </w:r>
          <w:r>
            <w:fldChar w:fldCharType="separate"/>
          </w:r>
          <w:r w:rsidR="00E47832" w:rsidRPr="00E47832">
            <w:rPr>
              <w:noProof/>
              <w:lang w:val="en-AU"/>
            </w:rPr>
            <w:t>[13]</w:t>
          </w:r>
          <w:r>
            <w:fldChar w:fldCharType="end"/>
          </w:r>
        </w:sdtContent>
      </w:sdt>
      <w:r w:rsidR="00DF05E8">
        <w:t>.</w:t>
      </w:r>
    </w:p>
    <w:p w:rsidR="00DF05E8" w:rsidRPr="00084655" w:rsidRDefault="005B3AA3" w:rsidP="00A7583F">
      <w:pPr>
        <w:pStyle w:val="Body"/>
      </w:pPr>
      <w:sdt>
        <w:sdtPr>
          <w:rPr>
            <w:lang w:val="en-US"/>
          </w:rPr>
          <w:id w:val="14239809"/>
          <w:citation/>
        </w:sdtPr>
        <w:sdtContent>
          <w:r>
            <w:rPr>
              <w:lang w:val="en-US"/>
            </w:rPr>
            <w:fldChar w:fldCharType="begin"/>
          </w:r>
          <w:r w:rsidR="00F045C8">
            <w:rPr>
              <w:lang w:val="en-AU"/>
            </w:rPr>
            <w:instrText xml:space="preserve"> CITATION Hue08 \l 3081 </w:instrText>
          </w:r>
          <w:r>
            <w:rPr>
              <w:lang w:val="en-US"/>
            </w:rPr>
            <w:fldChar w:fldCharType="separate"/>
          </w:r>
          <w:r w:rsidR="00E47832" w:rsidRPr="00E47832">
            <w:rPr>
              <w:noProof/>
              <w:lang w:val="en-AU"/>
            </w:rPr>
            <w:t>[14]</w:t>
          </w:r>
          <w:r>
            <w:rPr>
              <w:lang w:val="en-US"/>
            </w:rPr>
            <w:fldChar w:fldCharType="end"/>
          </w:r>
        </w:sdtContent>
      </w:sdt>
      <w:r w:rsidR="00DF05E8">
        <w:rPr>
          <w:lang w:val="en-US"/>
        </w:rPr>
        <w:t>.</w:t>
      </w:r>
    </w:p>
    <w:p w:rsidR="00DF05E8" w:rsidRPr="00084655" w:rsidRDefault="005B3AA3" w:rsidP="00A7583F">
      <w:pPr>
        <w:pStyle w:val="Body"/>
      </w:pPr>
      <w:sdt>
        <w:sdtPr>
          <w:id w:val="14239810"/>
          <w:citation/>
        </w:sdtPr>
        <w:sdtContent>
          <w:r>
            <w:fldChar w:fldCharType="begin"/>
          </w:r>
          <w:r w:rsidR="00F045C8">
            <w:rPr>
              <w:lang w:val="en-AU"/>
            </w:rPr>
            <w:instrText xml:space="preserve"> CITATION Hün07 \l 3081 </w:instrText>
          </w:r>
          <w:r>
            <w:fldChar w:fldCharType="separate"/>
          </w:r>
          <w:r w:rsidR="00E47832" w:rsidRPr="00E47832">
            <w:rPr>
              <w:noProof/>
              <w:lang w:val="en-AU"/>
            </w:rPr>
            <w:t>[2]</w:t>
          </w:r>
          <w:r>
            <w:fldChar w:fldCharType="end"/>
          </w:r>
        </w:sdtContent>
      </w:sdt>
      <w:r w:rsidR="00DF05E8" w:rsidRPr="00084655">
        <w:t xml:space="preserve">. </w:t>
      </w:r>
    </w:p>
    <w:p w:rsidR="00DF05E8" w:rsidRPr="00084655" w:rsidRDefault="005B3AA3" w:rsidP="00A7583F">
      <w:pPr>
        <w:pStyle w:val="Body"/>
      </w:pPr>
      <w:sdt>
        <w:sdtPr>
          <w:id w:val="14239811"/>
          <w:citation/>
        </w:sdtPr>
        <w:sdtContent>
          <w:r>
            <w:fldChar w:fldCharType="begin"/>
          </w:r>
          <w:r w:rsidR="001329BB">
            <w:rPr>
              <w:lang w:val="en-AU"/>
            </w:rPr>
            <w:instrText xml:space="preserve"> CITATION Hün071 \l 3081 </w:instrText>
          </w:r>
          <w:r>
            <w:fldChar w:fldCharType="separate"/>
          </w:r>
          <w:r w:rsidR="00E47832" w:rsidRPr="00E47832">
            <w:rPr>
              <w:noProof/>
              <w:lang w:val="en-AU"/>
            </w:rPr>
            <w:t>[15]</w:t>
          </w:r>
          <w:r>
            <w:fldChar w:fldCharType="end"/>
          </w:r>
        </w:sdtContent>
      </w:sdt>
      <w:r w:rsidR="00DF05E8" w:rsidRPr="00084655">
        <w:t>.</w:t>
      </w:r>
    </w:p>
    <w:p w:rsidR="00DF05E8" w:rsidRPr="00084655" w:rsidRDefault="005B3AA3" w:rsidP="00A7583F">
      <w:pPr>
        <w:pStyle w:val="Body"/>
      </w:pPr>
      <w:sdt>
        <w:sdtPr>
          <w:id w:val="14239812"/>
          <w:citation/>
        </w:sdtPr>
        <w:sdtContent>
          <w:r>
            <w:fldChar w:fldCharType="begin"/>
          </w:r>
          <w:r w:rsidR="001329BB">
            <w:rPr>
              <w:lang w:val="en-AU"/>
            </w:rPr>
            <w:instrText xml:space="preserve"> CITATION Hün072 \l 3081 </w:instrText>
          </w:r>
          <w:r>
            <w:fldChar w:fldCharType="separate"/>
          </w:r>
          <w:r w:rsidR="00E47832" w:rsidRPr="00E47832">
            <w:rPr>
              <w:noProof/>
              <w:lang w:val="en-AU"/>
            </w:rPr>
            <w:t>[7]</w:t>
          </w:r>
          <w:r>
            <w:fldChar w:fldCharType="end"/>
          </w:r>
        </w:sdtContent>
      </w:sdt>
      <w:r w:rsidR="00DF05E8" w:rsidRPr="00084655">
        <w:t>.</w:t>
      </w:r>
    </w:p>
    <w:p w:rsidR="00DF05E8" w:rsidRPr="00084655" w:rsidRDefault="005B3AA3" w:rsidP="00A7583F">
      <w:pPr>
        <w:pStyle w:val="Body"/>
      </w:pPr>
      <w:sdt>
        <w:sdtPr>
          <w:id w:val="14239813"/>
          <w:citation/>
        </w:sdtPr>
        <w:sdtContent>
          <w:r>
            <w:fldChar w:fldCharType="begin"/>
          </w:r>
          <w:r w:rsidR="001329BB">
            <w:rPr>
              <w:lang w:val="en-AU"/>
            </w:rPr>
            <w:instrText xml:space="preserve"> CITATION Hue06 \l 3081 </w:instrText>
          </w:r>
          <w:r>
            <w:fldChar w:fldCharType="separate"/>
          </w:r>
          <w:r w:rsidR="00E47832" w:rsidRPr="00E47832">
            <w:rPr>
              <w:noProof/>
              <w:lang w:val="en-AU"/>
            </w:rPr>
            <w:t>[16]</w:t>
          </w:r>
          <w:r>
            <w:fldChar w:fldCharType="end"/>
          </w:r>
        </w:sdtContent>
      </w:sdt>
      <w:r w:rsidR="00DF05E8" w:rsidRPr="00084655">
        <w:t>.</w:t>
      </w:r>
    </w:p>
    <w:p w:rsidR="00DF05E8" w:rsidRPr="00084655" w:rsidRDefault="005B3AA3" w:rsidP="001329BB">
      <w:pPr>
        <w:pStyle w:val="Body"/>
      </w:pPr>
      <w:sdt>
        <w:sdtPr>
          <w:id w:val="14239814"/>
          <w:citation/>
        </w:sdtPr>
        <w:sdtContent>
          <w:r>
            <w:fldChar w:fldCharType="begin"/>
          </w:r>
          <w:r w:rsidR="001329BB">
            <w:rPr>
              <w:lang w:val="en-AU"/>
            </w:rPr>
            <w:instrText xml:space="preserve"> CITATION Hue061 \l 3081 </w:instrText>
          </w:r>
          <w:r>
            <w:fldChar w:fldCharType="separate"/>
          </w:r>
          <w:r w:rsidR="00E47832" w:rsidRPr="00E47832">
            <w:rPr>
              <w:noProof/>
              <w:lang w:val="en-AU"/>
            </w:rPr>
            <w:t>[8]</w:t>
          </w:r>
          <w:r>
            <w:fldChar w:fldCharType="end"/>
          </w:r>
        </w:sdtContent>
      </w:sdt>
      <w:r w:rsidR="00DF05E8" w:rsidRPr="00084655">
        <w:t>.</w:t>
      </w:r>
    </w:p>
    <w:p w:rsidR="00DF05E8" w:rsidRDefault="00DF05E8" w:rsidP="00E23E1F">
      <w:pPr>
        <w:pStyle w:val="Heading2"/>
        <w:rPr>
          <w:noProof/>
        </w:rPr>
      </w:pPr>
      <w:bookmarkStart w:id="1104" w:name="_Toc355280440"/>
      <w:bookmarkStart w:id="1105" w:name="_Toc356807386"/>
      <w:r>
        <w:rPr>
          <w:noProof/>
        </w:rPr>
        <w:t>References from End Note field at end of document.</w:t>
      </w:r>
      <w:bookmarkEnd w:id="1104"/>
      <w:bookmarkEnd w:id="1105"/>
    </w:p>
    <w:p w:rsidR="00DF05E8" w:rsidRDefault="005B3AA3" w:rsidP="0098760F">
      <w:pPr>
        <w:pStyle w:val="Body"/>
        <w:rPr>
          <w:noProof/>
        </w:rPr>
      </w:pPr>
      <w:sdt>
        <w:sdtPr>
          <w:rPr>
            <w:noProof/>
          </w:rPr>
          <w:id w:val="14239815"/>
          <w:citation/>
        </w:sdtPr>
        <w:sdtContent>
          <w:r>
            <w:rPr>
              <w:noProof/>
            </w:rPr>
            <w:fldChar w:fldCharType="begin"/>
          </w:r>
          <w:r w:rsidR="001329BB">
            <w:rPr>
              <w:noProof/>
              <w:lang w:val="en-AU"/>
            </w:rPr>
            <w:instrText xml:space="preserve"> CITATION Hue061 \l 3081 </w:instrText>
          </w:r>
          <w:r>
            <w:rPr>
              <w:noProof/>
            </w:rPr>
            <w:fldChar w:fldCharType="separate"/>
          </w:r>
          <w:r w:rsidR="00E47832" w:rsidRPr="00E47832">
            <w:rPr>
              <w:noProof/>
              <w:lang w:val="en-AU"/>
            </w:rPr>
            <w:t>[8]</w:t>
          </w:r>
          <w:r>
            <w:rPr>
              <w:noProof/>
            </w:rPr>
            <w:fldChar w:fldCharType="end"/>
          </w:r>
        </w:sdtContent>
      </w:sdt>
      <w:r w:rsidR="00DF05E8">
        <w:rPr>
          <w:noProof/>
        </w:rPr>
        <w:t>.</w:t>
      </w:r>
    </w:p>
    <w:p w:rsidR="00DF05E8" w:rsidRDefault="005B3AA3" w:rsidP="0098760F">
      <w:pPr>
        <w:pStyle w:val="Body"/>
        <w:rPr>
          <w:noProof/>
        </w:rPr>
      </w:pPr>
      <w:sdt>
        <w:sdtPr>
          <w:rPr>
            <w:noProof/>
          </w:rPr>
          <w:id w:val="14239816"/>
          <w:citation/>
        </w:sdtPr>
        <w:sdtContent>
          <w:r>
            <w:rPr>
              <w:noProof/>
            </w:rPr>
            <w:fldChar w:fldCharType="begin"/>
          </w:r>
          <w:r w:rsidR="0037075B">
            <w:rPr>
              <w:noProof/>
              <w:lang w:val="en-AU"/>
            </w:rPr>
            <w:instrText xml:space="preserve"> CITATION Hue092 \l 3081 </w:instrText>
          </w:r>
          <w:r>
            <w:rPr>
              <w:noProof/>
            </w:rPr>
            <w:fldChar w:fldCharType="separate"/>
          </w:r>
          <w:r w:rsidR="00E47832" w:rsidRPr="00E47832">
            <w:rPr>
              <w:noProof/>
              <w:lang w:val="en-AU"/>
            </w:rPr>
            <w:t>[6]</w:t>
          </w:r>
          <w:r>
            <w:rPr>
              <w:noProof/>
            </w:rPr>
            <w:fldChar w:fldCharType="end"/>
          </w:r>
        </w:sdtContent>
      </w:sdt>
      <w:r w:rsidR="00DF05E8">
        <w:rPr>
          <w:noProof/>
        </w:rPr>
        <w:t>.</w:t>
      </w:r>
    </w:p>
    <w:p w:rsidR="00DF05E8" w:rsidRDefault="005B3AA3" w:rsidP="0098760F">
      <w:pPr>
        <w:pStyle w:val="Body"/>
        <w:rPr>
          <w:noProof/>
        </w:rPr>
      </w:pPr>
      <w:sdt>
        <w:sdtPr>
          <w:rPr>
            <w:noProof/>
          </w:rPr>
          <w:id w:val="14239817"/>
          <w:citation/>
        </w:sdtPr>
        <w:sdtContent>
          <w:r>
            <w:rPr>
              <w:noProof/>
            </w:rPr>
            <w:fldChar w:fldCharType="begin"/>
          </w:r>
          <w:r w:rsidR="0037075B">
            <w:rPr>
              <w:noProof/>
              <w:lang w:val="en-AU"/>
            </w:rPr>
            <w:instrText xml:space="preserve"> CITATION Hün071 \l 3081 </w:instrText>
          </w:r>
          <w:r>
            <w:rPr>
              <w:noProof/>
            </w:rPr>
            <w:fldChar w:fldCharType="separate"/>
          </w:r>
          <w:r w:rsidR="00E47832" w:rsidRPr="00E47832">
            <w:rPr>
              <w:noProof/>
              <w:lang w:val="en-AU"/>
            </w:rPr>
            <w:t>[15]</w:t>
          </w:r>
          <w:r>
            <w:rPr>
              <w:noProof/>
            </w:rPr>
            <w:fldChar w:fldCharType="end"/>
          </w:r>
        </w:sdtContent>
      </w:sdt>
      <w:r w:rsidR="00DF05E8">
        <w:rPr>
          <w:noProof/>
        </w:rPr>
        <w:t>.</w:t>
      </w:r>
    </w:p>
    <w:p w:rsidR="00DF05E8" w:rsidRDefault="0037075B" w:rsidP="0098760F">
      <w:pPr>
        <w:pStyle w:val="Body"/>
        <w:rPr>
          <w:noProof/>
        </w:rPr>
      </w:pPr>
      <w:r>
        <w:rPr>
          <w:noProof/>
        </w:rPr>
        <w:t xml:space="preserve">%%% I’m not using this one any more - </w:t>
      </w:r>
      <w:r w:rsidR="00DF05E8">
        <w:rPr>
          <w:noProof/>
        </w:rPr>
        <w:t xml:space="preserve">ISO/IEC (1996). </w:t>
      </w:r>
      <w:r w:rsidR="00DF05E8" w:rsidRPr="00CE6833">
        <w:rPr>
          <w:noProof/>
          <w:u w:val="single"/>
        </w:rPr>
        <w:t>Information technology -- Syntactic metalanguage -- Extended BNF (14977)</w:t>
      </w:r>
      <w:r w:rsidR="00DF05E8">
        <w:rPr>
          <w:noProof/>
        </w:rPr>
        <w:t>. Geneva, Switzerland, ISO/IEC Copyright Office.</w:t>
      </w:r>
    </w:p>
    <w:p w:rsidR="00DF05E8" w:rsidRDefault="005B3AA3" w:rsidP="0098760F">
      <w:pPr>
        <w:pStyle w:val="Body"/>
        <w:rPr>
          <w:noProof/>
        </w:rPr>
      </w:pPr>
      <w:sdt>
        <w:sdtPr>
          <w:rPr>
            <w:noProof/>
          </w:rPr>
          <w:id w:val="14239818"/>
          <w:citation/>
        </w:sdtPr>
        <w:sdtContent>
          <w:r>
            <w:rPr>
              <w:noProof/>
            </w:rPr>
            <w:fldChar w:fldCharType="begin"/>
          </w:r>
          <w:r w:rsidR="0037075B">
            <w:rPr>
              <w:noProof/>
              <w:lang w:val="en-AU"/>
            </w:rPr>
            <w:instrText xml:space="preserve"> CITATION Lan97 \l 3081 </w:instrText>
          </w:r>
          <w:r>
            <w:rPr>
              <w:noProof/>
            </w:rPr>
            <w:fldChar w:fldCharType="separate"/>
          </w:r>
          <w:r w:rsidR="00E47832" w:rsidRPr="00E47832">
            <w:rPr>
              <w:noProof/>
              <w:lang w:val="en-AU"/>
            </w:rPr>
            <w:t>[5]</w:t>
          </w:r>
          <w:r>
            <w:rPr>
              <w:noProof/>
            </w:rPr>
            <w:fldChar w:fldCharType="end"/>
          </w:r>
        </w:sdtContent>
      </w:sdt>
      <w:r w:rsidR="00DF05E8">
        <w:rPr>
          <w:noProof/>
        </w:rPr>
        <w:t>.</w:t>
      </w:r>
    </w:p>
    <w:p w:rsidR="0037075B" w:rsidRDefault="005B3AA3" w:rsidP="0098760F">
      <w:pPr>
        <w:pStyle w:val="Body"/>
        <w:rPr>
          <w:noProof/>
        </w:rPr>
      </w:pPr>
      <w:sdt>
        <w:sdtPr>
          <w:rPr>
            <w:noProof/>
          </w:rPr>
          <w:id w:val="14239824"/>
          <w:citation/>
        </w:sdtPr>
        <w:sdtContent>
          <w:r>
            <w:rPr>
              <w:noProof/>
            </w:rPr>
            <w:fldChar w:fldCharType="begin"/>
          </w:r>
          <w:r w:rsidR="0037075B">
            <w:rPr>
              <w:noProof/>
              <w:lang w:val="en-AU"/>
            </w:rPr>
            <w:instrText xml:space="preserve"> CITATION Sch \l 3081  </w:instrText>
          </w:r>
          <w:r>
            <w:rPr>
              <w:noProof/>
            </w:rPr>
            <w:fldChar w:fldCharType="separate"/>
          </w:r>
          <w:r w:rsidR="00E47832" w:rsidRPr="00E47832">
            <w:rPr>
              <w:noProof/>
              <w:lang w:val="en-AU"/>
            </w:rPr>
            <w:t>[4]</w:t>
          </w:r>
          <w:r>
            <w:rPr>
              <w:noProof/>
            </w:rPr>
            <w:fldChar w:fldCharType="end"/>
          </w:r>
        </w:sdtContent>
      </w:sdt>
    </w:p>
    <w:p w:rsidR="00DF05E8" w:rsidRDefault="005B3AA3" w:rsidP="0098760F">
      <w:pPr>
        <w:pStyle w:val="Body"/>
        <w:rPr>
          <w:noProof/>
        </w:rPr>
      </w:pPr>
      <w:sdt>
        <w:sdtPr>
          <w:rPr>
            <w:noProof/>
          </w:rPr>
          <w:id w:val="14239825"/>
          <w:citation/>
        </w:sdtPr>
        <w:sdtContent>
          <w:r>
            <w:rPr>
              <w:noProof/>
            </w:rPr>
            <w:fldChar w:fldCharType="begin"/>
          </w:r>
          <w:r w:rsidR="00E23E1F">
            <w:rPr>
              <w:noProof/>
              <w:lang w:val="en-AU"/>
            </w:rPr>
            <w:instrText xml:space="preserve"> CITATION Sch08 \l 3081 </w:instrText>
          </w:r>
          <w:r>
            <w:rPr>
              <w:noProof/>
            </w:rPr>
            <w:fldChar w:fldCharType="separate"/>
          </w:r>
          <w:r w:rsidR="00E47832" w:rsidRPr="00E47832">
            <w:rPr>
              <w:noProof/>
              <w:lang w:val="en-AU"/>
            </w:rPr>
            <w:t>[17]</w:t>
          </w:r>
          <w:r>
            <w:rPr>
              <w:noProof/>
            </w:rPr>
            <w:fldChar w:fldCharType="end"/>
          </w:r>
        </w:sdtContent>
      </w:sdt>
      <w:r w:rsidR="00DF05E8">
        <w:rPr>
          <w:noProof/>
        </w:rPr>
        <w:t>.</w:t>
      </w:r>
    </w:p>
    <w:p w:rsidR="00DF05E8" w:rsidRDefault="005B3AA3" w:rsidP="0098760F">
      <w:pPr>
        <w:pStyle w:val="Body"/>
        <w:rPr>
          <w:noProof/>
        </w:rPr>
      </w:pPr>
      <w:sdt>
        <w:sdtPr>
          <w:rPr>
            <w:noProof/>
          </w:rPr>
          <w:id w:val="14239826"/>
          <w:citation/>
        </w:sdtPr>
        <w:sdtContent>
          <w:r>
            <w:rPr>
              <w:noProof/>
            </w:rPr>
            <w:fldChar w:fldCharType="begin"/>
          </w:r>
          <w:r w:rsidR="00E23E1F">
            <w:rPr>
              <w:noProof/>
              <w:lang w:val="en-AU"/>
            </w:rPr>
            <w:instrText xml:space="preserve"> CITATION Sch07 \l 3081 </w:instrText>
          </w:r>
          <w:r>
            <w:rPr>
              <w:noProof/>
            </w:rPr>
            <w:fldChar w:fldCharType="separate"/>
          </w:r>
          <w:r w:rsidR="00E47832" w:rsidRPr="00E47832">
            <w:rPr>
              <w:noProof/>
              <w:lang w:val="en-AU"/>
            </w:rPr>
            <w:t>[18]</w:t>
          </w:r>
          <w:r>
            <w:rPr>
              <w:noProof/>
            </w:rPr>
            <w:fldChar w:fldCharType="end"/>
          </w:r>
        </w:sdtContent>
      </w:sdt>
      <w:r w:rsidR="00DF05E8">
        <w:rPr>
          <w:noProof/>
        </w:rPr>
        <w:t>.</w:t>
      </w:r>
    </w:p>
    <w:p w:rsidR="00DF05E8" w:rsidRDefault="005B3AA3" w:rsidP="0098760F">
      <w:pPr>
        <w:pStyle w:val="Body"/>
        <w:rPr>
          <w:noProof/>
        </w:rPr>
      </w:pPr>
      <w:sdt>
        <w:sdtPr>
          <w:rPr>
            <w:noProof/>
          </w:rPr>
          <w:id w:val="14239827"/>
          <w:citation/>
        </w:sdtPr>
        <w:sdtContent>
          <w:r>
            <w:rPr>
              <w:noProof/>
            </w:rPr>
            <w:fldChar w:fldCharType="begin"/>
          </w:r>
          <w:r w:rsidR="0046580D">
            <w:rPr>
              <w:noProof/>
              <w:lang w:val="en-AU"/>
            </w:rPr>
            <w:instrText xml:space="preserve"> CITATION Ast03 \l 3081  </w:instrText>
          </w:r>
          <w:r>
            <w:rPr>
              <w:noProof/>
            </w:rPr>
            <w:fldChar w:fldCharType="separate"/>
          </w:r>
          <w:r w:rsidR="00E47832" w:rsidRPr="00E47832">
            <w:rPr>
              <w:noProof/>
              <w:lang w:val="en-AU"/>
            </w:rPr>
            <w:t>[1]</w:t>
          </w:r>
          <w:r>
            <w:rPr>
              <w:noProof/>
            </w:rPr>
            <w:fldChar w:fldCharType="end"/>
          </w:r>
        </w:sdtContent>
      </w:sdt>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University of Washington (undated). "Total Cloud Amounts." from </w:t>
      </w:r>
      <w:hyperlink r:id="rId172" w:history="1">
        <w:r w:rsidR="001F5344" w:rsidRPr="00CD0C36">
          <w:rPr>
            <w:rStyle w:val="Hyperlink"/>
            <w:noProof/>
          </w:rPr>
          <w:t>http://www.atmos.washington.edu/gcg/MG/tepps/SPOON/photoen/cover.html</w:t>
        </w:r>
      </w:hyperlink>
      <w:r w:rsidR="00DF05E8">
        <w:rPr>
          <w:noProof/>
        </w:rPr>
        <w:t>.</w:t>
      </w:r>
    </w:p>
    <w:p w:rsidR="00DF05E8" w:rsidRDefault="00E23E1F" w:rsidP="0098760F">
      <w:pPr>
        <w:pStyle w:val="Body"/>
        <w:rPr>
          <w:noProof/>
        </w:rPr>
      </w:pPr>
      <w:r>
        <w:rPr>
          <w:noProof/>
        </w:rPr>
        <w:t xml:space="preserve">%%% This one is not used anymore - </w:t>
      </w:r>
      <w:r w:rsidR="00DF05E8">
        <w:rPr>
          <w:noProof/>
        </w:rPr>
        <w:t xml:space="preserve">Wirth, N. (1977). "What can we do about the unnecessary diversity of notation for syntactic definitions?" </w:t>
      </w:r>
      <w:r w:rsidR="00DF05E8" w:rsidRPr="00CE6833">
        <w:rPr>
          <w:noProof/>
          <w:u w:val="single"/>
        </w:rPr>
        <w:t>Communications of the ACM</w:t>
      </w:r>
      <w:r w:rsidR="00DF05E8">
        <w:rPr>
          <w:noProof/>
        </w:rPr>
        <w:t xml:space="preserve"> </w:t>
      </w:r>
      <w:r w:rsidR="00DF05E8" w:rsidRPr="00CE6833">
        <w:rPr>
          <w:b/>
          <w:noProof/>
        </w:rPr>
        <w:t>20</w:t>
      </w:r>
      <w:r w:rsidR="00DF05E8">
        <w:rPr>
          <w:noProof/>
        </w:rPr>
        <w:t>(11): 822-823.</w:t>
      </w:r>
    </w:p>
    <w:p w:rsidR="00BB33C3" w:rsidRDefault="00BB33C3" w:rsidP="00BB33C3">
      <w:pPr>
        <w:pStyle w:val="Heading1"/>
      </w:pPr>
      <w:bookmarkStart w:id="1106" w:name="_Toc355280441"/>
      <w:bookmarkStart w:id="1107" w:name="_Ref356556507"/>
      <w:bookmarkStart w:id="1108" w:name="_Ref356556512"/>
      <w:bookmarkStart w:id="1109" w:name="_Toc356807387"/>
      <w:r>
        <w:t>References</w:t>
      </w:r>
      <w:bookmarkEnd w:id="1106"/>
      <w:bookmarkEnd w:id="1107"/>
      <w:bookmarkEnd w:id="1108"/>
      <w:bookmarkEnd w:id="1109"/>
    </w:p>
    <w:p w:rsidR="00E47832" w:rsidRDefault="005B3AA3" w:rsidP="00CB191B">
      <w:pPr>
        <w:pStyle w:val="Bibliography"/>
        <w:rPr>
          <w:rFonts w:ascii="Times New Roman" w:hAnsi="Times New Roman"/>
          <w:noProof/>
          <w:sz w:val="24"/>
        </w:rPr>
      </w:pPr>
      <w:r>
        <w:fldChar w:fldCharType="begin"/>
      </w:r>
      <w:r w:rsidR="00BB33C3">
        <w:rPr>
          <w:lang w:val="en-AU"/>
        </w:rPr>
        <w:instrText xml:space="preserve"> BIBLIOGRAPHY  \l 3081 </w:instrText>
      </w:r>
      <w:r>
        <w:fldChar w:fldCharType="separate"/>
      </w:r>
    </w:p>
    <w:tbl>
      <w:tblPr>
        <w:tblW w:w="5000" w:type="pct"/>
        <w:tblCellSpacing w:w="15" w:type="dxa"/>
        <w:tblCellMar>
          <w:top w:w="15" w:type="dxa"/>
          <w:left w:w="15" w:type="dxa"/>
          <w:bottom w:w="15" w:type="dxa"/>
          <w:right w:w="15" w:type="dxa"/>
        </w:tblCellMar>
        <w:tblLook w:val="04A0"/>
      </w:tblPr>
      <w:tblGrid>
        <w:gridCol w:w="1193"/>
        <w:gridCol w:w="8252"/>
      </w:tblGrid>
      <w:tr w:rsidR="00E47832">
        <w:trPr>
          <w:tblCellSpacing w:w="15" w:type="dxa"/>
        </w:trPr>
        <w:tc>
          <w:tcPr>
            <w:tcW w:w="50" w:type="pct"/>
            <w:hideMark/>
          </w:tcPr>
          <w:p w:rsidR="00E47832" w:rsidRDefault="00E47832">
            <w:pPr>
              <w:pStyle w:val="Bibliography"/>
              <w:rPr>
                <w:noProof/>
              </w:rPr>
            </w:pPr>
            <w:r>
              <w:rPr>
                <w:noProof/>
              </w:rPr>
              <w:t xml:space="preserve">[1] </w:t>
            </w:r>
          </w:p>
        </w:tc>
        <w:tc>
          <w:tcPr>
            <w:tcW w:w="0" w:type="auto"/>
            <w:hideMark/>
          </w:tcPr>
          <w:p w:rsidR="00E47832" w:rsidRDefault="00E47832">
            <w:pPr>
              <w:pStyle w:val="Bibliography"/>
              <w:rPr>
                <w:noProof/>
              </w:rPr>
            </w:pPr>
            <w:r>
              <w:rPr>
                <w:noProof/>
              </w:rPr>
              <w:t>Astronomical Applications Department of the U.S. Naval Observatory, “Universal Time,” 2003. [Online]. Available: http://aa.usno.navy.mil/faq/docs/UT.php. [Accessed 1 May 2013].</w:t>
            </w:r>
          </w:p>
        </w:tc>
      </w:tr>
      <w:tr w:rsidR="00E47832">
        <w:trPr>
          <w:tblCellSpacing w:w="15" w:type="dxa"/>
        </w:trPr>
        <w:tc>
          <w:tcPr>
            <w:tcW w:w="50" w:type="pct"/>
            <w:hideMark/>
          </w:tcPr>
          <w:p w:rsidR="00E47832" w:rsidRDefault="00E47832">
            <w:pPr>
              <w:pStyle w:val="Bibliography"/>
              <w:rPr>
                <w:noProof/>
              </w:rPr>
            </w:pPr>
            <w:r>
              <w:rPr>
                <w:noProof/>
              </w:rPr>
              <w:t xml:space="preserve">[2] </w:t>
            </w:r>
          </w:p>
        </w:tc>
        <w:tc>
          <w:tcPr>
            <w:tcW w:w="0" w:type="auto"/>
            <w:hideMark/>
          </w:tcPr>
          <w:p w:rsidR="00E47832" w:rsidRDefault="00E47832">
            <w:pPr>
              <w:pStyle w:val="Bibliography"/>
              <w:rPr>
                <w:noProof/>
              </w:rPr>
            </w:pPr>
            <w:r>
              <w:rPr>
                <w:noProof/>
              </w:rPr>
              <w:t>A. Hüni and M. Kneubühler, “SPECCHIO: A System for Storing and Sharing Spectroradiometer Data,” December 2007. [Online]. Available: http://spie.org/x18220.xml. [Accessed 2007].</w:t>
            </w:r>
          </w:p>
        </w:tc>
      </w:tr>
      <w:tr w:rsidR="00E47832">
        <w:trPr>
          <w:tblCellSpacing w:w="15" w:type="dxa"/>
        </w:trPr>
        <w:tc>
          <w:tcPr>
            <w:tcW w:w="50" w:type="pct"/>
            <w:hideMark/>
          </w:tcPr>
          <w:p w:rsidR="00E47832" w:rsidRDefault="00E47832">
            <w:pPr>
              <w:pStyle w:val="Bibliography"/>
              <w:rPr>
                <w:noProof/>
              </w:rPr>
            </w:pPr>
            <w:r>
              <w:rPr>
                <w:noProof/>
              </w:rPr>
              <w:t xml:space="preserve">[3] </w:t>
            </w:r>
          </w:p>
        </w:tc>
        <w:tc>
          <w:tcPr>
            <w:tcW w:w="0" w:type="auto"/>
            <w:hideMark/>
          </w:tcPr>
          <w:p w:rsidR="00E47832" w:rsidRDefault="00E47832">
            <w:pPr>
              <w:pStyle w:val="Bibliography"/>
              <w:rPr>
                <w:noProof/>
              </w:rPr>
            </w:pPr>
            <w:r>
              <w:rPr>
                <w:noProof/>
              </w:rPr>
              <w:t>Australia Bureau of Statistics %%% or ASA?, “Australian and New Zealand Standard Research Classification (ANZSRC),” Australia Bureau of Statistics, 2008. [Online]. Available: http://www.abs.gov.au/ausstats/abs@.nsf/mf/1297.0. [Accessed May 2013].</w:t>
            </w:r>
          </w:p>
        </w:tc>
      </w:tr>
      <w:tr w:rsidR="00E47832">
        <w:trPr>
          <w:tblCellSpacing w:w="15" w:type="dxa"/>
        </w:trPr>
        <w:tc>
          <w:tcPr>
            <w:tcW w:w="50" w:type="pct"/>
            <w:hideMark/>
          </w:tcPr>
          <w:p w:rsidR="00E47832" w:rsidRDefault="00E47832">
            <w:pPr>
              <w:pStyle w:val="Bibliography"/>
              <w:rPr>
                <w:noProof/>
              </w:rPr>
            </w:pPr>
            <w:r>
              <w:rPr>
                <w:noProof/>
              </w:rPr>
              <w:t xml:space="preserve">[4] </w:t>
            </w:r>
          </w:p>
        </w:tc>
        <w:tc>
          <w:tcPr>
            <w:tcW w:w="0" w:type="auto"/>
            <w:hideMark/>
          </w:tcPr>
          <w:p w:rsidR="00E47832" w:rsidRDefault="00E47832">
            <w:pPr>
              <w:pStyle w:val="Bibliography"/>
              <w:rPr>
                <w:noProof/>
              </w:rPr>
            </w:pPr>
            <w:r>
              <w:rPr>
                <w:noProof/>
              </w:rPr>
              <w:t xml:space="preserve">G. Schaepman-Strub, M. Schaepman and e. al., “Reflectance Quantities in Optical Remote Sensing - Definitions and Case Studies,” </w:t>
            </w:r>
            <w:r>
              <w:rPr>
                <w:i/>
                <w:iCs/>
                <w:noProof/>
              </w:rPr>
              <w:t xml:space="preserve">Remote Sensing of Environment 103, </w:t>
            </w:r>
            <w:r>
              <w:rPr>
                <w:noProof/>
              </w:rPr>
              <w:t xml:space="preserve">pp. 27-42, 2006. </w:t>
            </w:r>
          </w:p>
        </w:tc>
      </w:tr>
      <w:tr w:rsidR="00E47832">
        <w:trPr>
          <w:tblCellSpacing w:w="15" w:type="dxa"/>
        </w:trPr>
        <w:tc>
          <w:tcPr>
            <w:tcW w:w="50" w:type="pct"/>
            <w:hideMark/>
          </w:tcPr>
          <w:p w:rsidR="00E47832" w:rsidRDefault="00E47832">
            <w:pPr>
              <w:pStyle w:val="Bibliography"/>
              <w:rPr>
                <w:noProof/>
              </w:rPr>
            </w:pPr>
            <w:r>
              <w:rPr>
                <w:noProof/>
              </w:rPr>
              <w:t xml:space="preserve">[5] </w:t>
            </w:r>
          </w:p>
        </w:tc>
        <w:tc>
          <w:tcPr>
            <w:tcW w:w="0" w:type="auto"/>
            <w:hideMark/>
          </w:tcPr>
          <w:p w:rsidR="00E47832" w:rsidRDefault="00E47832">
            <w:pPr>
              <w:pStyle w:val="Bibliography"/>
              <w:rPr>
                <w:noProof/>
              </w:rPr>
            </w:pPr>
            <w:r>
              <w:rPr>
                <w:noProof/>
              </w:rPr>
              <w:t>D. Landgrebe, “On Information Extraction Principles for Hyperspectral Data,” Purdue University, West Lafayette, IN, 1997.</w:t>
            </w:r>
          </w:p>
        </w:tc>
      </w:tr>
      <w:tr w:rsidR="00E47832">
        <w:trPr>
          <w:tblCellSpacing w:w="15" w:type="dxa"/>
        </w:trPr>
        <w:tc>
          <w:tcPr>
            <w:tcW w:w="50" w:type="pct"/>
            <w:hideMark/>
          </w:tcPr>
          <w:p w:rsidR="00E47832" w:rsidRDefault="00E47832">
            <w:pPr>
              <w:pStyle w:val="Bibliography"/>
              <w:rPr>
                <w:noProof/>
              </w:rPr>
            </w:pPr>
            <w:r>
              <w:rPr>
                <w:noProof/>
              </w:rPr>
              <w:t xml:space="preserve">[6] </w:t>
            </w:r>
          </w:p>
        </w:tc>
        <w:tc>
          <w:tcPr>
            <w:tcW w:w="0" w:type="auto"/>
            <w:hideMark/>
          </w:tcPr>
          <w:p w:rsidR="00E47832" w:rsidRDefault="00E47832">
            <w:pPr>
              <w:pStyle w:val="Bibliography"/>
              <w:rPr>
                <w:noProof/>
              </w:rPr>
            </w:pPr>
            <w:r>
              <w:rPr>
                <w:noProof/>
              </w:rPr>
              <w:t xml:space="preserve">A. Hueni, M. Kneubuehler, J. Nieke and K. Itten, “Processing Extension for the Spectral Database SPECCHIO,” in </w:t>
            </w:r>
            <w:r>
              <w:rPr>
                <w:i/>
                <w:iCs/>
                <w:noProof/>
              </w:rPr>
              <w:t>Proceedings EARSeL SIG IS</w:t>
            </w:r>
            <w:r>
              <w:rPr>
                <w:noProof/>
              </w:rPr>
              <w:t xml:space="preserve">, Tel Aviv, Israel, 2009. </w:t>
            </w:r>
          </w:p>
        </w:tc>
      </w:tr>
      <w:tr w:rsidR="00E47832">
        <w:trPr>
          <w:tblCellSpacing w:w="15" w:type="dxa"/>
        </w:trPr>
        <w:tc>
          <w:tcPr>
            <w:tcW w:w="50" w:type="pct"/>
            <w:hideMark/>
          </w:tcPr>
          <w:p w:rsidR="00E47832" w:rsidRDefault="00E47832">
            <w:pPr>
              <w:pStyle w:val="Bibliography"/>
              <w:rPr>
                <w:noProof/>
              </w:rPr>
            </w:pPr>
            <w:r>
              <w:rPr>
                <w:noProof/>
              </w:rPr>
              <w:t xml:space="preserve">[7] </w:t>
            </w:r>
          </w:p>
        </w:tc>
        <w:tc>
          <w:tcPr>
            <w:tcW w:w="0" w:type="auto"/>
            <w:hideMark/>
          </w:tcPr>
          <w:p w:rsidR="00E47832" w:rsidRDefault="00E47832">
            <w:pPr>
              <w:pStyle w:val="Bibliography"/>
              <w:rPr>
                <w:noProof/>
              </w:rPr>
            </w:pPr>
            <w:r>
              <w:rPr>
                <w:noProof/>
              </w:rPr>
              <w:t xml:space="preserve">A. Hüni, J. Nieke, J. Schopfer, M. Kneubühler and K. Itten, “2nd Generation of RSL's Spectrum Database "SPECCHIO",” in </w:t>
            </w:r>
            <w:r>
              <w:rPr>
                <w:i/>
                <w:iCs/>
                <w:noProof/>
              </w:rPr>
              <w:t>ISMPSRS</w:t>
            </w:r>
            <w:r>
              <w:rPr>
                <w:noProof/>
              </w:rPr>
              <w:t xml:space="preserve">, Davos, Switzerland, 2007. </w:t>
            </w:r>
          </w:p>
        </w:tc>
      </w:tr>
      <w:tr w:rsidR="00E47832">
        <w:trPr>
          <w:tblCellSpacing w:w="15" w:type="dxa"/>
        </w:trPr>
        <w:tc>
          <w:tcPr>
            <w:tcW w:w="50" w:type="pct"/>
            <w:hideMark/>
          </w:tcPr>
          <w:p w:rsidR="00E47832" w:rsidRDefault="00E47832">
            <w:pPr>
              <w:pStyle w:val="Bibliography"/>
              <w:rPr>
                <w:noProof/>
              </w:rPr>
            </w:pPr>
            <w:r>
              <w:rPr>
                <w:noProof/>
              </w:rPr>
              <w:t xml:space="preserve">[8] </w:t>
            </w:r>
          </w:p>
        </w:tc>
        <w:tc>
          <w:tcPr>
            <w:tcW w:w="0" w:type="auto"/>
            <w:hideMark/>
          </w:tcPr>
          <w:p w:rsidR="00E47832" w:rsidRDefault="00E47832">
            <w:pPr>
              <w:pStyle w:val="Bibliography"/>
              <w:rPr>
                <w:noProof/>
              </w:rPr>
            </w:pPr>
            <w:r>
              <w:rPr>
                <w:noProof/>
              </w:rPr>
              <w:t>A. Hueni, “Field Spectroradiometer Data: Acquisition, Organisation, Processing and Analysis on the Example of New Zealand Native Plants,” Institute of Natural Resources, Palmerston North, Massey University, 2006.</w:t>
            </w:r>
          </w:p>
        </w:tc>
      </w:tr>
      <w:tr w:rsidR="00E47832">
        <w:trPr>
          <w:tblCellSpacing w:w="15" w:type="dxa"/>
        </w:trPr>
        <w:tc>
          <w:tcPr>
            <w:tcW w:w="50" w:type="pct"/>
            <w:hideMark/>
          </w:tcPr>
          <w:p w:rsidR="00E47832" w:rsidRDefault="00E47832">
            <w:pPr>
              <w:pStyle w:val="Bibliography"/>
              <w:rPr>
                <w:noProof/>
              </w:rPr>
            </w:pPr>
            <w:r>
              <w:rPr>
                <w:noProof/>
              </w:rPr>
              <w:t xml:space="preserve">[9] </w:t>
            </w:r>
          </w:p>
        </w:tc>
        <w:tc>
          <w:tcPr>
            <w:tcW w:w="0" w:type="auto"/>
            <w:hideMark/>
          </w:tcPr>
          <w:p w:rsidR="00E47832" w:rsidRDefault="00E47832">
            <w:pPr>
              <w:pStyle w:val="Bibliography"/>
              <w:rPr>
                <w:noProof/>
              </w:rPr>
            </w:pPr>
            <w:r>
              <w:rPr>
                <w:noProof/>
              </w:rPr>
              <w:t xml:space="preserve">A. Hueni, M. Kneubuehler and M. Schaepman, “International Geoscience and Remote Sensing Symposium,” Hawaii, USA, 2010. </w:t>
            </w:r>
          </w:p>
        </w:tc>
      </w:tr>
      <w:tr w:rsidR="00E47832">
        <w:trPr>
          <w:tblCellSpacing w:w="15" w:type="dxa"/>
        </w:trPr>
        <w:tc>
          <w:tcPr>
            <w:tcW w:w="50" w:type="pct"/>
            <w:hideMark/>
          </w:tcPr>
          <w:p w:rsidR="00E47832" w:rsidRDefault="00E47832">
            <w:pPr>
              <w:pStyle w:val="Bibliography"/>
              <w:rPr>
                <w:noProof/>
              </w:rPr>
            </w:pPr>
            <w:r>
              <w:rPr>
                <w:noProof/>
              </w:rPr>
              <w:t xml:space="preserve">[10] </w:t>
            </w:r>
          </w:p>
        </w:tc>
        <w:tc>
          <w:tcPr>
            <w:tcW w:w="0" w:type="auto"/>
            <w:hideMark/>
          </w:tcPr>
          <w:p w:rsidR="00E47832" w:rsidRDefault="00E47832">
            <w:pPr>
              <w:pStyle w:val="Bibliography"/>
              <w:rPr>
                <w:noProof/>
              </w:rPr>
            </w:pPr>
            <w:r>
              <w:rPr>
                <w:noProof/>
              </w:rPr>
              <w:t xml:space="preserve">A. Hueni, T. Malthus, M. Kneubuehler and M. Schaepman, “Data Exchange Between Distributed Spectral Databases,” </w:t>
            </w:r>
            <w:r>
              <w:rPr>
                <w:i/>
                <w:iCs/>
                <w:noProof/>
              </w:rPr>
              <w:t xml:space="preserve">Computers &amp; Geosciences 37, </w:t>
            </w:r>
            <w:r>
              <w:rPr>
                <w:noProof/>
              </w:rPr>
              <w:t xml:space="preserve">pp. 861-873, 2011. </w:t>
            </w:r>
          </w:p>
        </w:tc>
      </w:tr>
      <w:tr w:rsidR="00E47832">
        <w:trPr>
          <w:tblCellSpacing w:w="15" w:type="dxa"/>
        </w:trPr>
        <w:tc>
          <w:tcPr>
            <w:tcW w:w="50" w:type="pct"/>
            <w:hideMark/>
          </w:tcPr>
          <w:p w:rsidR="00E47832" w:rsidRDefault="00E47832">
            <w:pPr>
              <w:pStyle w:val="Bibliography"/>
              <w:rPr>
                <w:noProof/>
              </w:rPr>
            </w:pPr>
            <w:r>
              <w:rPr>
                <w:noProof/>
              </w:rPr>
              <w:t xml:space="preserve">[11] </w:t>
            </w:r>
          </w:p>
        </w:tc>
        <w:tc>
          <w:tcPr>
            <w:tcW w:w="0" w:type="auto"/>
            <w:hideMark/>
          </w:tcPr>
          <w:p w:rsidR="00E47832" w:rsidRDefault="00E47832">
            <w:pPr>
              <w:pStyle w:val="Bibliography"/>
              <w:rPr>
                <w:noProof/>
              </w:rPr>
            </w:pPr>
            <w:r>
              <w:rPr>
                <w:noProof/>
              </w:rPr>
              <w:t xml:space="preserve">A. Hueni and M. Kneubuehler, “SPECCHIO: A Free Spectral Data Management and Processing System,” in </w:t>
            </w:r>
            <w:r>
              <w:rPr>
                <w:i/>
                <w:iCs/>
                <w:noProof/>
              </w:rPr>
              <w:t>SPIE Optics and Photonics</w:t>
            </w:r>
            <w:r>
              <w:rPr>
                <w:noProof/>
              </w:rPr>
              <w:t xml:space="preserve">, San Diego, CA, 2009. </w:t>
            </w:r>
          </w:p>
        </w:tc>
      </w:tr>
      <w:tr w:rsidR="00E47832">
        <w:trPr>
          <w:tblCellSpacing w:w="15" w:type="dxa"/>
        </w:trPr>
        <w:tc>
          <w:tcPr>
            <w:tcW w:w="50" w:type="pct"/>
            <w:hideMark/>
          </w:tcPr>
          <w:p w:rsidR="00E47832" w:rsidRDefault="00E47832">
            <w:pPr>
              <w:pStyle w:val="Bibliography"/>
              <w:rPr>
                <w:noProof/>
              </w:rPr>
            </w:pPr>
            <w:r>
              <w:rPr>
                <w:noProof/>
              </w:rPr>
              <w:t xml:space="preserve">[12] </w:t>
            </w:r>
          </w:p>
        </w:tc>
        <w:tc>
          <w:tcPr>
            <w:tcW w:w="0" w:type="auto"/>
            <w:hideMark/>
          </w:tcPr>
          <w:p w:rsidR="00E47832" w:rsidRDefault="00E47832">
            <w:pPr>
              <w:pStyle w:val="Bibliography"/>
              <w:rPr>
                <w:noProof/>
              </w:rPr>
            </w:pPr>
            <w:r>
              <w:rPr>
                <w:noProof/>
              </w:rPr>
              <w:t xml:space="preserve">A. Hueni, S. Rey, D. Schläpfer, J. Schopfer and M. Kneubuehler, “Visualisation, Processing and Storage of Spectrodirectional Data Based on the Spectral Database SPECCHIO,” in </w:t>
            </w:r>
            <w:r>
              <w:rPr>
                <w:i/>
                <w:iCs/>
                <w:noProof/>
              </w:rPr>
              <w:t>IGARSS 09</w:t>
            </w:r>
            <w:r>
              <w:rPr>
                <w:noProof/>
              </w:rPr>
              <w:t xml:space="preserve">, Cape Town, South Africa, 2009. </w:t>
            </w:r>
          </w:p>
        </w:tc>
      </w:tr>
      <w:tr w:rsidR="00E47832">
        <w:trPr>
          <w:tblCellSpacing w:w="15" w:type="dxa"/>
        </w:trPr>
        <w:tc>
          <w:tcPr>
            <w:tcW w:w="50" w:type="pct"/>
            <w:hideMark/>
          </w:tcPr>
          <w:p w:rsidR="00E47832" w:rsidRDefault="00E47832">
            <w:pPr>
              <w:pStyle w:val="Bibliography"/>
              <w:rPr>
                <w:noProof/>
              </w:rPr>
            </w:pPr>
            <w:r>
              <w:rPr>
                <w:noProof/>
              </w:rPr>
              <w:t xml:space="preserve">[13] </w:t>
            </w:r>
          </w:p>
        </w:tc>
        <w:tc>
          <w:tcPr>
            <w:tcW w:w="0" w:type="auto"/>
            <w:hideMark/>
          </w:tcPr>
          <w:p w:rsidR="00E47832" w:rsidRDefault="00E47832">
            <w:pPr>
              <w:pStyle w:val="Bibliography"/>
              <w:rPr>
                <w:noProof/>
              </w:rPr>
            </w:pPr>
            <w:r>
              <w:rPr>
                <w:noProof/>
              </w:rPr>
              <w:t xml:space="preserve">A. Hueni, J. Nieke, J. Schopfer, M. Kneubühler and K. Itten, “The Spectral Database SPECCHIO for Improved Long Term Ssability and Data Sharing,” </w:t>
            </w:r>
            <w:r>
              <w:rPr>
                <w:i/>
                <w:iCs/>
                <w:noProof/>
              </w:rPr>
              <w:t xml:space="preserve">Computers &amp; Geosciences 35(3), </w:t>
            </w:r>
            <w:r>
              <w:rPr>
                <w:noProof/>
              </w:rPr>
              <w:t xml:space="preserve">pp. 557-565, 2009. </w:t>
            </w:r>
          </w:p>
        </w:tc>
      </w:tr>
      <w:tr w:rsidR="00E47832">
        <w:trPr>
          <w:tblCellSpacing w:w="15" w:type="dxa"/>
        </w:trPr>
        <w:tc>
          <w:tcPr>
            <w:tcW w:w="50" w:type="pct"/>
            <w:hideMark/>
          </w:tcPr>
          <w:p w:rsidR="00E47832" w:rsidRDefault="00E47832">
            <w:pPr>
              <w:pStyle w:val="Bibliography"/>
              <w:rPr>
                <w:noProof/>
              </w:rPr>
            </w:pPr>
            <w:r>
              <w:rPr>
                <w:noProof/>
              </w:rPr>
              <w:t xml:space="preserve">[14] </w:t>
            </w:r>
          </w:p>
        </w:tc>
        <w:tc>
          <w:tcPr>
            <w:tcW w:w="0" w:type="auto"/>
            <w:hideMark/>
          </w:tcPr>
          <w:p w:rsidR="00E47832" w:rsidRDefault="00E47832">
            <w:pPr>
              <w:pStyle w:val="Bibliography"/>
              <w:rPr>
                <w:noProof/>
              </w:rPr>
            </w:pPr>
            <w:r>
              <w:rPr>
                <w:noProof/>
              </w:rPr>
              <w:t xml:space="preserve">A. Hueni, J. Schopfer, D. Schläpfer, M. Kneubuehler and J. Nieke, “Pre-processing of Dual-view FIGOS data: Towards Operational BRDF Retrieval,” in </w:t>
            </w:r>
            <w:r>
              <w:rPr>
                <w:i/>
                <w:iCs/>
                <w:noProof/>
              </w:rPr>
              <w:t>Proceedings ISPRS</w:t>
            </w:r>
            <w:r>
              <w:rPr>
                <w:noProof/>
              </w:rPr>
              <w:t xml:space="preserve">, Beijing, China, 2008. </w:t>
            </w:r>
          </w:p>
        </w:tc>
      </w:tr>
      <w:tr w:rsidR="00E47832">
        <w:trPr>
          <w:tblCellSpacing w:w="15" w:type="dxa"/>
        </w:trPr>
        <w:tc>
          <w:tcPr>
            <w:tcW w:w="50" w:type="pct"/>
            <w:hideMark/>
          </w:tcPr>
          <w:p w:rsidR="00E47832" w:rsidRDefault="00E47832">
            <w:pPr>
              <w:pStyle w:val="Bibliography"/>
              <w:rPr>
                <w:noProof/>
              </w:rPr>
            </w:pPr>
            <w:r>
              <w:rPr>
                <w:noProof/>
              </w:rPr>
              <w:t xml:space="preserve">[15] </w:t>
            </w:r>
          </w:p>
        </w:tc>
        <w:tc>
          <w:tcPr>
            <w:tcW w:w="0" w:type="auto"/>
            <w:hideMark/>
          </w:tcPr>
          <w:p w:rsidR="00E47832" w:rsidRDefault="00E47832">
            <w:pPr>
              <w:pStyle w:val="Bibliography"/>
              <w:rPr>
                <w:noProof/>
              </w:rPr>
            </w:pPr>
            <w:r>
              <w:rPr>
                <w:noProof/>
              </w:rPr>
              <w:t xml:space="preserve">A. Hüni, J. Nieke, J. Schopfer, M. Kneubühler and K. Itten, “Metadata of Spectral Data Collections,” in </w:t>
            </w:r>
            <w:r>
              <w:rPr>
                <w:i/>
                <w:iCs/>
                <w:noProof/>
              </w:rPr>
              <w:t>5th EARSeL Workshop on Imaging Spectroscopy</w:t>
            </w:r>
            <w:r>
              <w:rPr>
                <w:noProof/>
              </w:rPr>
              <w:t xml:space="preserve">, Bruges, Belgium, 2007. </w:t>
            </w:r>
          </w:p>
        </w:tc>
      </w:tr>
      <w:tr w:rsidR="00E47832">
        <w:trPr>
          <w:tblCellSpacing w:w="15" w:type="dxa"/>
        </w:trPr>
        <w:tc>
          <w:tcPr>
            <w:tcW w:w="50" w:type="pct"/>
            <w:hideMark/>
          </w:tcPr>
          <w:p w:rsidR="00E47832" w:rsidRDefault="00E47832">
            <w:pPr>
              <w:pStyle w:val="Bibliography"/>
              <w:rPr>
                <w:noProof/>
              </w:rPr>
            </w:pPr>
            <w:r>
              <w:rPr>
                <w:noProof/>
              </w:rPr>
              <w:t xml:space="preserve">[16] </w:t>
            </w:r>
          </w:p>
        </w:tc>
        <w:tc>
          <w:tcPr>
            <w:tcW w:w="0" w:type="auto"/>
            <w:hideMark/>
          </w:tcPr>
          <w:p w:rsidR="00E47832" w:rsidRDefault="00E47832">
            <w:pPr>
              <w:pStyle w:val="Bibliography"/>
              <w:rPr>
                <w:noProof/>
              </w:rPr>
            </w:pPr>
            <w:r>
              <w:rPr>
                <w:noProof/>
              </w:rPr>
              <w:t xml:space="preserve">A. Hueni and M. Tuohy, “Spectroradiometer Data Structuring, Pre-Processing and Analysis - An IT Based Approach,” </w:t>
            </w:r>
            <w:r>
              <w:rPr>
                <w:i/>
                <w:iCs/>
                <w:noProof/>
              </w:rPr>
              <w:t xml:space="preserve">Journal of Spatial Science 51(2), </w:t>
            </w:r>
            <w:r>
              <w:rPr>
                <w:noProof/>
              </w:rPr>
              <w:t xml:space="preserve">pp. 93-102, 2006. </w:t>
            </w:r>
          </w:p>
        </w:tc>
      </w:tr>
      <w:tr w:rsidR="00E47832">
        <w:trPr>
          <w:tblCellSpacing w:w="15" w:type="dxa"/>
        </w:trPr>
        <w:tc>
          <w:tcPr>
            <w:tcW w:w="50" w:type="pct"/>
            <w:hideMark/>
          </w:tcPr>
          <w:p w:rsidR="00E47832" w:rsidRDefault="00E47832">
            <w:pPr>
              <w:pStyle w:val="Bibliography"/>
              <w:rPr>
                <w:noProof/>
              </w:rPr>
            </w:pPr>
            <w:r>
              <w:rPr>
                <w:noProof/>
              </w:rPr>
              <w:t xml:space="preserve">[17] </w:t>
            </w:r>
          </w:p>
        </w:tc>
        <w:tc>
          <w:tcPr>
            <w:tcW w:w="0" w:type="auto"/>
            <w:hideMark/>
          </w:tcPr>
          <w:p w:rsidR="00E47832" w:rsidRDefault="00E47832">
            <w:pPr>
              <w:pStyle w:val="Bibliography"/>
              <w:rPr>
                <w:noProof/>
              </w:rPr>
            </w:pPr>
            <w:r>
              <w:rPr>
                <w:noProof/>
              </w:rPr>
              <w:t>J. Schopfer, “Spectrodirectional Ground-based Remote Sensing Using Dual-view Goniometry,” Remote Sensing Laboratories, Zurich, 2008.</w:t>
            </w:r>
          </w:p>
        </w:tc>
      </w:tr>
      <w:tr w:rsidR="00E47832">
        <w:trPr>
          <w:tblCellSpacing w:w="15" w:type="dxa"/>
        </w:trPr>
        <w:tc>
          <w:tcPr>
            <w:tcW w:w="50" w:type="pct"/>
            <w:hideMark/>
          </w:tcPr>
          <w:p w:rsidR="00E47832" w:rsidRDefault="00E47832">
            <w:pPr>
              <w:pStyle w:val="Bibliography"/>
              <w:rPr>
                <w:noProof/>
              </w:rPr>
            </w:pPr>
            <w:r>
              <w:rPr>
                <w:noProof/>
              </w:rPr>
              <w:t xml:space="preserve">[18] </w:t>
            </w:r>
          </w:p>
        </w:tc>
        <w:tc>
          <w:tcPr>
            <w:tcW w:w="0" w:type="auto"/>
            <w:hideMark/>
          </w:tcPr>
          <w:p w:rsidR="00E47832" w:rsidRDefault="00E47832">
            <w:pPr>
              <w:pStyle w:val="Bibliography"/>
              <w:rPr>
                <w:noProof/>
              </w:rPr>
            </w:pPr>
            <w:r>
              <w:rPr>
                <w:noProof/>
              </w:rPr>
              <w:t xml:space="preserve">J. Schopfer, S. Dangel and e. al., “Dual Field-of-View Goniometer System FIGOS,” in </w:t>
            </w:r>
            <w:r>
              <w:rPr>
                <w:i/>
                <w:iCs/>
                <w:noProof/>
              </w:rPr>
              <w:t>10th Intl. Symposium on Physical Measurements and Spectral Signatures in Remote Sensing</w:t>
            </w:r>
            <w:r>
              <w:rPr>
                <w:noProof/>
              </w:rPr>
              <w:t xml:space="preserve">, Davos, Switzerland, 2007. </w:t>
            </w:r>
          </w:p>
        </w:tc>
      </w:tr>
    </w:tbl>
    <w:p w:rsidR="00E47832" w:rsidRDefault="00E47832">
      <w:pPr>
        <w:rPr>
          <w:noProof/>
        </w:rPr>
      </w:pPr>
    </w:p>
    <w:p w:rsidR="00BB33C3" w:rsidRPr="00BB33C3" w:rsidRDefault="005B3AA3" w:rsidP="00CB191B">
      <w:pPr>
        <w:pStyle w:val="Bibliography"/>
      </w:pPr>
      <w:r>
        <w:fldChar w:fldCharType="end"/>
      </w:r>
    </w:p>
    <w:p w:rsidR="00DE79D5" w:rsidRPr="00084655" w:rsidRDefault="0098760F" w:rsidP="0098760F">
      <w:pPr>
        <w:pStyle w:val="HeadingUnnumbered"/>
      </w:pPr>
      <w:bookmarkStart w:id="1110" w:name="_Toc355280442"/>
      <w:bookmarkStart w:id="1111" w:name="_Toc356807388"/>
      <w:r>
        <w:t xml:space="preserve">Document </w:t>
      </w:r>
      <w:r w:rsidR="00DE79D5" w:rsidRPr="00084655">
        <w:t>History</w:t>
      </w:r>
      <w:bookmarkEnd w:id="1110"/>
      <w:bookmarkEnd w:id="1111"/>
    </w:p>
    <w:tbl>
      <w:tblPr>
        <w:tblW w:w="0" w:type="auto"/>
        <w:tblLayout w:type="fixed"/>
        <w:tblCellMar>
          <w:left w:w="70" w:type="dxa"/>
          <w:right w:w="70" w:type="dxa"/>
        </w:tblCellMar>
        <w:tblLook w:val="0000"/>
      </w:tblPr>
      <w:tblGrid>
        <w:gridCol w:w="1063"/>
        <w:gridCol w:w="1275"/>
        <w:gridCol w:w="1134"/>
        <w:gridCol w:w="5387"/>
      </w:tblGrid>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First valid ver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3.02.20</w:t>
            </w:r>
            <w:r>
              <w:rPr>
                <w:lang w:val="en-GB"/>
              </w:rPr>
              <w:t>0</w:t>
            </w:r>
            <w:r w:rsidRPr="00084655">
              <w:rPr>
                <w:lang w:val="en-GB"/>
              </w:rPr>
              <w:t>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Instructions for entering pathnames under UNIX</w:t>
            </w:r>
          </w:p>
          <w:p w:rsidR="00DE79D5" w:rsidRPr="00084655" w:rsidRDefault="00DE79D5" w:rsidP="00DE79D5">
            <w:pPr>
              <w:pStyle w:val="texte1"/>
              <w:keepNext/>
              <w:keepLines/>
              <w:ind w:left="0"/>
              <w:rPr>
                <w:lang w:val="en-GB"/>
              </w:rPr>
            </w:pPr>
            <w:r w:rsidRPr="00084655">
              <w:rPr>
                <w:lang w:val="en-GB"/>
              </w:rPr>
              <w:t>- Updated installation description</w:t>
            </w:r>
          </w:p>
          <w:p w:rsidR="00DE79D5" w:rsidRPr="00084655" w:rsidRDefault="00DE79D5" w:rsidP="00DE79D5">
            <w:pPr>
              <w:pStyle w:val="texte1"/>
              <w:keepNext/>
              <w:keepLines/>
              <w:ind w:left="0"/>
              <w:rPr>
                <w:lang w:val="en-GB"/>
              </w:rPr>
            </w:pPr>
            <w:r w:rsidRPr="00084655">
              <w:rPr>
                <w:lang w:val="en-GB"/>
              </w:rPr>
              <w:t>- Bug fix update</w:t>
            </w:r>
          </w:p>
          <w:p w:rsidR="00DE79D5" w:rsidRPr="00084655" w:rsidRDefault="00DE79D5" w:rsidP="00DE79D5">
            <w:pPr>
              <w:pStyle w:val="texte1"/>
              <w:keepNext/>
              <w:keepLines/>
              <w:ind w:left="0"/>
              <w:rPr>
                <w:lang w:val="en-GB"/>
              </w:rPr>
            </w:pPr>
            <w:r w:rsidRPr="00084655">
              <w:rPr>
                <w:lang w:val="en-GB"/>
              </w:rPr>
              <w:t>- Tutorial</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 fixes and added features</w:t>
            </w:r>
          </w:p>
          <w:p w:rsidR="00DE79D5" w:rsidRPr="00084655" w:rsidRDefault="00DE79D5" w:rsidP="00DE79D5">
            <w:pPr>
              <w:pStyle w:val="texte1"/>
              <w:keepNext/>
              <w:keepLines/>
              <w:ind w:left="0"/>
              <w:rPr>
                <w:lang w:val="en-GB"/>
              </w:rPr>
            </w:pPr>
            <w:r w:rsidRPr="00084655">
              <w:rPr>
                <w:lang w:val="en-GB"/>
              </w:rPr>
              <w:t>- Version number of this document is now synchronized with the software version numbe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d</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1.02.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Minor  software changes</w:t>
            </w:r>
          </w:p>
          <w:p w:rsidR="00DE79D5" w:rsidRPr="00084655" w:rsidRDefault="00DE79D5" w:rsidP="00DE79D5">
            <w:pPr>
              <w:pStyle w:val="texte1"/>
              <w:keepNext/>
              <w:keepLines/>
              <w:ind w:left="0"/>
              <w:rPr>
                <w:lang w:val="en-GB"/>
              </w:rPr>
            </w:pPr>
            <w:r w:rsidRPr="00084655">
              <w:rPr>
                <w:lang w:val="en-GB"/>
              </w:rPr>
              <w:t>- Some changes due to input from the first tutorial sess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0f</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Added features: </w:t>
            </w:r>
          </w:p>
          <w:p w:rsidR="00DE79D5" w:rsidRPr="00084655" w:rsidRDefault="00DE79D5" w:rsidP="00DE79D5">
            <w:pPr>
              <w:pStyle w:val="texte1"/>
              <w:keepNext/>
              <w:keepLines/>
              <w:ind w:left="0"/>
              <w:rPr>
                <w:lang w:val="en-GB"/>
              </w:rPr>
            </w:pPr>
            <w:r w:rsidRPr="00084655">
              <w:rPr>
                <w:lang w:val="en-GB"/>
              </w:rPr>
              <w:t>- txt file reader</w:t>
            </w:r>
          </w:p>
          <w:p w:rsidR="00DE79D5" w:rsidRPr="00084655" w:rsidRDefault="00DE79D5" w:rsidP="00DE79D5">
            <w:pPr>
              <w:pStyle w:val="texte1"/>
              <w:keepNext/>
              <w:keepLines/>
              <w:ind w:left="0"/>
              <w:rPr>
                <w:lang w:val="en-GB"/>
              </w:rPr>
            </w:pPr>
            <w:r w:rsidRPr="00084655">
              <w:rPr>
                <w:lang w:val="en-GB"/>
              </w:rPr>
              <w:t>- CORINE landcover class displayed as tree in Metadata editor</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Updates due to: </w:t>
            </w:r>
          </w:p>
          <w:p w:rsidR="00DE79D5" w:rsidRPr="00084655" w:rsidRDefault="00DE79D5" w:rsidP="00DE79D5">
            <w:pPr>
              <w:pStyle w:val="texte1"/>
              <w:keepNext/>
              <w:keepLines/>
              <w:ind w:left="0"/>
              <w:rPr>
                <w:lang w:val="en-GB"/>
              </w:rPr>
            </w:pPr>
            <w:r w:rsidRPr="00084655">
              <w:rPr>
                <w:lang w:val="en-GB"/>
              </w:rPr>
              <w:t>- adding multi-user capabilities to the data model and application.</w:t>
            </w:r>
          </w:p>
          <w:p w:rsidR="00DE79D5" w:rsidRPr="00084655" w:rsidRDefault="00DE79D5" w:rsidP="00DE79D5">
            <w:pPr>
              <w:pStyle w:val="texte1"/>
              <w:keepNext/>
              <w:keepLines/>
              <w:ind w:left="0"/>
              <w:rPr>
                <w:lang w:val="en-GB"/>
              </w:rPr>
            </w:pPr>
            <w:r w:rsidRPr="00084655">
              <w:rPr>
                <w:lang w:val="en-GB"/>
              </w:rPr>
              <w:t>- pre-configuration of database connection details via the db_config.txt file</w:t>
            </w:r>
          </w:p>
          <w:p w:rsidR="00DE79D5" w:rsidRPr="00084655" w:rsidRDefault="00DE79D5" w:rsidP="00DE79D5">
            <w:pPr>
              <w:pStyle w:val="texte1"/>
              <w:keepNext/>
              <w:keepLines/>
              <w:ind w:left="0"/>
              <w:rPr>
                <w:lang w:val="en-GB"/>
              </w:rPr>
            </w:pPr>
            <w:r w:rsidRPr="00084655">
              <w:rPr>
                <w:lang w:val="en-GB"/>
              </w:rPr>
              <w:t>- Admin functions not visible for normal users</w:t>
            </w:r>
          </w:p>
          <w:p w:rsidR="00DE79D5" w:rsidRPr="00084655" w:rsidRDefault="00DE79D5" w:rsidP="00DE79D5">
            <w:pPr>
              <w:pStyle w:val="texte1"/>
              <w:keepNext/>
              <w:keepLines/>
              <w:ind w:left="0"/>
              <w:rPr>
                <w:lang w:val="en-GB"/>
              </w:rPr>
            </w:pPr>
            <w:r w:rsidRPr="00084655">
              <w:rPr>
                <w:lang w:val="en-GB"/>
              </w:rPr>
              <w:t>- Bug 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a</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3.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Software updates and bug fixes</w:t>
            </w:r>
          </w:p>
          <w:p w:rsidR="00DE79D5" w:rsidRPr="00084655" w:rsidRDefault="00DE79D5" w:rsidP="00DE79D5">
            <w:pPr>
              <w:pStyle w:val="texte1"/>
              <w:keepNext/>
              <w:keepLines/>
              <w:ind w:left="0"/>
              <w:rPr>
                <w:lang w:val="en-GB"/>
              </w:rPr>
            </w:pPr>
            <w:r w:rsidRPr="00084655">
              <w:rPr>
                <w:lang w:val="en-GB"/>
              </w:rPr>
              <w:t>- Description of plot control</w:t>
            </w:r>
          </w:p>
          <w:p w:rsidR="00DE79D5" w:rsidRPr="00084655" w:rsidRDefault="00DE79D5" w:rsidP="00DE79D5">
            <w:pPr>
              <w:pStyle w:val="texte1"/>
              <w:keepNext/>
              <w:keepLines/>
              <w:ind w:left="0"/>
              <w:rPr>
                <w:lang w:val="en-GB"/>
              </w:rPr>
            </w:pPr>
            <w:r w:rsidRPr="00084655">
              <w:rPr>
                <w:lang w:val="en-GB"/>
              </w:rPr>
              <w:t>- other minor chang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b</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6.11.2007</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Change of the application bundle to flat file structure in order to prevent installation problems. Reflection of that change in the document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c</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31.01.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Added spectral plot to metadata editor</w:t>
            </w:r>
          </w:p>
          <w:p w:rsidR="00DE79D5" w:rsidRPr="00084655" w:rsidRDefault="00DE79D5" w:rsidP="00DE79D5">
            <w:pPr>
              <w:pStyle w:val="texte1"/>
              <w:keepNext/>
              <w:keepLines/>
              <w:ind w:left="0"/>
              <w:rPr>
                <w:lang w:val="en-GB"/>
              </w:rPr>
            </w:pPr>
            <w:r w:rsidRPr="00084655">
              <w:rPr>
                <w:lang w:val="en-GB"/>
              </w:rPr>
              <w:t>- Added campaign export functionality</w:t>
            </w:r>
          </w:p>
          <w:p w:rsidR="00DE79D5" w:rsidRPr="00084655" w:rsidRDefault="00DE79D5" w:rsidP="00DE79D5">
            <w:pPr>
              <w:pStyle w:val="texte1"/>
              <w:keepNext/>
              <w:keepLines/>
              <w:ind w:left="0"/>
              <w:rPr>
                <w:lang w:val="en-GB"/>
              </w:rPr>
            </w:pPr>
            <w:r w:rsidRPr="00084655">
              <w:rPr>
                <w:lang w:val="en-GB"/>
              </w:rPr>
              <w:t>- Time format option in the export dialog</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Bugfix: Position.Location field in Metadata editor now accepts alphanumeric in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 xml:space="preserve">Major rework of the Metadata Editor: </w:t>
            </w:r>
          </w:p>
          <w:p w:rsidR="00DE79D5" w:rsidRPr="00084655" w:rsidRDefault="00DE79D5" w:rsidP="004B4EE6">
            <w:pPr>
              <w:pStyle w:val="texte1"/>
              <w:keepNext/>
              <w:keepLines/>
              <w:numPr>
                <w:ilvl w:val="0"/>
                <w:numId w:val="19"/>
              </w:numPr>
              <w:rPr>
                <w:lang w:val="en-GB"/>
              </w:rPr>
            </w:pPr>
            <w:r w:rsidRPr="00084655">
              <w:rPr>
                <w:lang w:val="en-GB"/>
              </w:rPr>
              <w:t>Super-fast group updates</w:t>
            </w:r>
          </w:p>
          <w:p w:rsidR="00DE79D5" w:rsidRPr="00084655" w:rsidRDefault="00DE79D5" w:rsidP="004B4EE6">
            <w:pPr>
              <w:pStyle w:val="texte1"/>
              <w:keepNext/>
              <w:keepLines/>
              <w:numPr>
                <w:ilvl w:val="0"/>
                <w:numId w:val="19"/>
              </w:numPr>
              <w:rPr>
                <w:lang w:val="en-GB"/>
              </w:rPr>
            </w:pPr>
            <w:r w:rsidRPr="00084655">
              <w:rPr>
                <w:lang w:val="en-GB"/>
              </w:rPr>
              <w:t>Shared data highlighting</w:t>
            </w:r>
          </w:p>
          <w:p w:rsidR="00DE79D5" w:rsidRPr="00084655" w:rsidRDefault="00DE79D5" w:rsidP="004B4EE6">
            <w:pPr>
              <w:pStyle w:val="texte1"/>
              <w:keepNext/>
              <w:keepLines/>
              <w:numPr>
                <w:ilvl w:val="0"/>
                <w:numId w:val="19"/>
              </w:numPr>
              <w:rPr>
                <w:lang w:val="en-GB"/>
              </w:rPr>
            </w:pPr>
            <w:r w:rsidRPr="00084655">
              <w:rPr>
                <w:lang w:val="en-GB"/>
              </w:rPr>
              <w:t>Shared data update reimplementation</w:t>
            </w:r>
          </w:p>
          <w:p w:rsidR="00DE79D5" w:rsidRPr="00084655" w:rsidRDefault="00DE79D5" w:rsidP="004B4EE6">
            <w:pPr>
              <w:pStyle w:val="texte1"/>
              <w:keepNext/>
              <w:keepLines/>
              <w:numPr>
                <w:ilvl w:val="0"/>
                <w:numId w:val="19"/>
              </w:numPr>
              <w:rPr>
                <w:lang w:val="en-GB"/>
              </w:rPr>
            </w:pPr>
            <w:r w:rsidRPr="00084655">
              <w:rPr>
                <w:lang w:val="en-GB"/>
              </w:rPr>
              <w:t>Shared data awareness for gonio and sun angle calculations</w:t>
            </w:r>
          </w:p>
          <w:p w:rsidR="00DE79D5" w:rsidRPr="00084655" w:rsidRDefault="00DE79D5" w:rsidP="004B4EE6">
            <w:pPr>
              <w:pStyle w:val="texte1"/>
              <w:keepNext/>
              <w:keepLines/>
              <w:numPr>
                <w:ilvl w:val="0"/>
                <w:numId w:val="19"/>
              </w:numPr>
              <w:rPr>
                <w:lang w:val="en-GB"/>
              </w:rPr>
            </w:pPr>
            <w:r w:rsidRPr="00084655">
              <w:rPr>
                <w:lang w:val="en-GB"/>
              </w:rPr>
              <w:t>Direct selection of gonio and sun angle calculations from the ‘sampling geometry fiel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134"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dded campaign import function. Some bugfix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5.07.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SPECCHIO would stall during data export due to the jgraph extension not being found. The application has been recompiled to include the jgraph extension in the needed extension list and jgraph is now bundled with the SPECCHIO application.</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3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9.2008</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A</w:t>
            </w:r>
            <w:r w:rsidRPr="00EF5FC8">
              <w:rPr>
                <w:lang w:val="en-GB"/>
              </w:rPr>
              <w:t xml:space="preserve"> switch in the Query Browser that lets you restrict the data to </w:t>
            </w:r>
            <w:r>
              <w:rPr>
                <w:lang w:val="en-GB"/>
              </w:rPr>
              <w:t>your own data only,</w:t>
            </w:r>
          </w:p>
          <w:p w:rsidR="00DE79D5" w:rsidRPr="00EF5FC8" w:rsidRDefault="00DE79D5" w:rsidP="00DE79D5">
            <w:pPr>
              <w:pStyle w:val="texte1"/>
              <w:keepNext/>
              <w:keepLines/>
              <w:ind w:left="0"/>
              <w:rPr>
                <w:lang w:val="en-GB"/>
              </w:rPr>
            </w:pPr>
            <w:r w:rsidRPr="00EF5FC8">
              <w:rPr>
                <w:lang w:val="en-GB"/>
              </w:rPr>
              <w:t xml:space="preserve">(b) </w:t>
            </w:r>
            <w:r>
              <w:rPr>
                <w:lang w:val="en-GB"/>
              </w:rPr>
              <w:t xml:space="preserve">The </w:t>
            </w:r>
            <w:r w:rsidRPr="00EF5FC8">
              <w:rPr>
                <w:lang w:val="en-GB"/>
              </w:rPr>
              <w:t>Data Browser in the Metadata Editor is now contained in a sc</w:t>
            </w:r>
            <w:r>
              <w:rPr>
                <w:lang w:val="en-GB"/>
              </w:rPr>
              <w:t>roll pane and thus also display</w:t>
            </w:r>
            <w:r w:rsidRPr="00EF5FC8">
              <w:rPr>
                <w:lang w:val="en-GB"/>
              </w:rPr>
              <w:t>s correctly on small screen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jor update:</w:t>
            </w:r>
          </w:p>
          <w:p w:rsidR="00DE79D5" w:rsidRDefault="00DE79D5" w:rsidP="004B4EE6">
            <w:pPr>
              <w:pStyle w:val="texte1"/>
              <w:keepNext/>
              <w:keepLines/>
              <w:numPr>
                <w:ilvl w:val="0"/>
                <w:numId w:val="19"/>
              </w:numPr>
              <w:rPr>
                <w:lang w:val="en-GB"/>
              </w:rPr>
            </w:pPr>
            <w:r>
              <w:rPr>
                <w:lang w:val="en-GB"/>
              </w:rPr>
              <w:t>Database schema update to include reference panel handling including correction factors and uncertainty</w:t>
            </w:r>
          </w:p>
          <w:p w:rsidR="00DE79D5" w:rsidRDefault="00DE79D5" w:rsidP="004B4EE6">
            <w:pPr>
              <w:pStyle w:val="texte1"/>
              <w:keepNext/>
              <w:keepLines/>
              <w:numPr>
                <w:ilvl w:val="0"/>
                <w:numId w:val="19"/>
              </w:numPr>
              <w:rPr>
                <w:lang w:val="en-GB"/>
              </w:rPr>
            </w:pPr>
            <w:r>
              <w:rPr>
                <w:lang w:val="en-GB"/>
              </w:rPr>
              <w:t>Processing extension</w:t>
            </w:r>
          </w:p>
          <w:p w:rsidR="00DE79D5" w:rsidRDefault="00DE79D5" w:rsidP="004B4EE6">
            <w:pPr>
              <w:pStyle w:val="texte1"/>
              <w:keepNext/>
              <w:keepLines/>
              <w:numPr>
                <w:ilvl w:val="0"/>
                <w:numId w:val="19"/>
              </w:numPr>
              <w:rPr>
                <w:lang w:val="en-GB"/>
              </w:rPr>
            </w:pPr>
            <w:r>
              <w:rPr>
                <w:lang w:val="en-GB"/>
              </w:rPr>
              <w:t>Instrument and reference panel handling tools</w:t>
            </w:r>
          </w:p>
          <w:p w:rsidR="00DE79D5" w:rsidRDefault="00DE79D5" w:rsidP="004B4EE6">
            <w:pPr>
              <w:pStyle w:val="texte1"/>
              <w:keepNext/>
              <w:keepLines/>
              <w:numPr>
                <w:ilvl w:val="0"/>
                <w:numId w:val="19"/>
              </w:numPr>
              <w:rPr>
                <w:lang w:val="en-GB"/>
              </w:rPr>
            </w:pPr>
            <w:r>
              <w:rPr>
                <w:lang w:val="en-GB"/>
              </w:rPr>
              <w:t>Updated export/import functionality</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a</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6.03.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ENVI spectral library loading problem has been addressed.</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7.07.2009</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Numeric fields in the Metadata Editor now accept copy&amp;paste operations. Support for new DB fields for instrument setting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Added instrument settings support</w:t>
            </w:r>
          </w:p>
          <w:p w:rsidR="00DE79D5" w:rsidRDefault="00DE79D5" w:rsidP="00DE79D5">
            <w:pPr>
              <w:pStyle w:val="texte1"/>
              <w:keepNext/>
              <w:keepLines/>
              <w:ind w:left="0"/>
              <w:rPr>
                <w:lang w:val="en-GB"/>
              </w:rPr>
            </w:pPr>
            <w:r>
              <w:rPr>
                <w:lang w:val="en-GB"/>
              </w:rPr>
              <w:t>- Added associated measurements support</w:t>
            </w:r>
          </w:p>
          <w:p w:rsidR="00DE79D5" w:rsidRDefault="00DE79D5" w:rsidP="00DE79D5">
            <w:pPr>
              <w:pStyle w:val="texte1"/>
              <w:keepNext/>
              <w:keepLines/>
              <w:tabs>
                <w:tab w:val="left" w:pos="2880"/>
              </w:tabs>
              <w:ind w:left="0"/>
              <w:rPr>
                <w:lang w:val="en-GB"/>
              </w:rPr>
            </w:pPr>
            <w:r>
              <w:rPr>
                <w:lang w:val="en-GB"/>
              </w:rPr>
              <w:t>- Names and Target Type dialogues have combobox values now updated when editing existing data.</w:t>
            </w:r>
          </w:p>
          <w:p w:rsidR="00DE79D5" w:rsidRDefault="00DE79D5" w:rsidP="00DE79D5">
            <w:pPr>
              <w:pStyle w:val="texte1"/>
              <w:keepNext/>
              <w:keepLines/>
              <w:tabs>
                <w:tab w:val="left" w:pos="2880"/>
              </w:tabs>
              <w:ind w:left="0"/>
              <w:rPr>
                <w:lang w:val="en-GB"/>
              </w:rPr>
            </w:pPr>
            <w:r>
              <w:rPr>
                <w:lang w:val="en-GB"/>
              </w:rPr>
              <w:t>- Copy&amp;paste operations now also work under Windows.</w:t>
            </w:r>
          </w:p>
          <w:p w:rsidR="00DE79D5" w:rsidRDefault="00DE79D5" w:rsidP="00DE79D5">
            <w:pPr>
              <w:pStyle w:val="texte1"/>
              <w:keepNext/>
              <w:keepLines/>
              <w:tabs>
                <w:tab w:val="left" w:pos="2880"/>
              </w:tabs>
              <w:ind w:left="0"/>
              <w:rPr>
                <w:lang w:val="en-GB"/>
              </w:rPr>
            </w:pPr>
            <w:r>
              <w:rPr>
                <w:lang w:val="en-GB"/>
              </w:rPr>
              <w:t>- Config file reading routine more robust (multiple CR/LF possible and not causing a crash)</w:t>
            </w:r>
          </w:p>
          <w:p w:rsidR="00DE79D5" w:rsidRDefault="00DE79D5" w:rsidP="00DE79D5">
            <w:pPr>
              <w:pStyle w:val="texte1"/>
              <w:keepNext/>
              <w:keepLines/>
              <w:tabs>
                <w:tab w:val="left" w:pos="2880"/>
              </w:tabs>
              <w:ind w:left="0"/>
              <w:rPr>
                <w:lang w:val="en-GB"/>
              </w:rPr>
            </w:pPr>
            <w:r>
              <w:rPr>
                <w:lang w:val="en-GB"/>
              </w:rPr>
              <w:t>- Time selection for file output now works from the space network processor as well.</w:t>
            </w:r>
          </w:p>
          <w:p w:rsidR="00DE79D5" w:rsidRDefault="00DE79D5" w:rsidP="00DE79D5">
            <w:pPr>
              <w:pStyle w:val="texte1"/>
              <w:keepNext/>
              <w:keepLines/>
              <w:tabs>
                <w:tab w:val="left" w:pos="2880"/>
              </w:tabs>
              <w:ind w:left="0"/>
              <w:rPr>
                <w:lang w:val="en-GB"/>
              </w:rPr>
            </w:pPr>
            <w:r>
              <w:rPr>
                <w:lang w:val="en-GB"/>
              </w:rPr>
              <w:t>- Solved memory problem when loading &gt; 3000 spectra plus further memory leaks.</w:t>
            </w:r>
          </w:p>
          <w:p w:rsidR="00DE79D5" w:rsidRDefault="00DE79D5" w:rsidP="00DE79D5">
            <w:pPr>
              <w:pStyle w:val="texte1"/>
              <w:keepNext/>
              <w:keepLines/>
              <w:tabs>
                <w:tab w:val="left" w:pos="2880"/>
              </w:tabs>
              <w:ind w:left="0"/>
              <w:rPr>
                <w:lang w:val="en-GB"/>
              </w:rPr>
            </w:pPr>
            <w:r>
              <w:rPr>
                <w:lang w:val="en-GB"/>
              </w:rPr>
              <w:t xml:space="preserve">- Bug fix for picture loading in instrumentation admin </w:t>
            </w:r>
          </w:p>
          <w:p w:rsidR="00DE79D5" w:rsidRDefault="00DE79D5" w:rsidP="00DE79D5">
            <w:pPr>
              <w:pStyle w:val="texte1"/>
              <w:keepNext/>
              <w:keepLines/>
              <w:tabs>
                <w:tab w:val="left" w:pos="2880"/>
              </w:tabs>
              <w:ind w:left="0"/>
              <w:rPr>
                <w:lang w:val="en-GB"/>
              </w:rPr>
            </w:pPr>
            <w:r>
              <w:rPr>
                <w:lang w:val="en-GB"/>
              </w:rPr>
              <w:t>- Added support for the SVC-HR1024 instrument</w:t>
            </w:r>
          </w:p>
          <w:p w:rsidR="00DE79D5" w:rsidRDefault="00DE79D5" w:rsidP="00DE79D5">
            <w:pPr>
              <w:pStyle w:val="texte1"/>
              <w:keepNext/>
              <w:keepLines/>
              <w:tabs>
                <w:tab w:val="left" w:pos="2880"/>
              </w:tabs>
              <w:ind w:left="0"/>
              <w:rPr>
                <w:lang w:val="en-GB"/>
              </w:rPr>
            </w:pPr>
            <w:r>
              <w:rPr>
                <w:lang w:val="en-GB"/>
              </w:rPr>
              <w:t>- Added calibration definition for instruments</w:t>
            </w:r>
          </w:p>
          <w:p w:rsidR="00DE79D5" w:rsidRDefault="00DE79D5" w:rsidP="00DE79D5">
            <w:pPr>
              <w:pStyle w:val="texte1"/>
              <w:keepNext/>
              <w:keepLines/>
              <w:tabs>
                <w:tab w:val="left" w:pos="2880"/>
              </w:tabs>
              <w:ind w:left="0"/>
              <w:rPr>
                <w:lang w:val="en-GB"/>
              </w:rPr>
            </w:pPr>
            <w:r>
              <w:rPr>
                <w:lang w:val="en-GB"/>
              </w:rPr>
              <w:t>- Added preliminary support for Apogee instrumen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c</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xml:space="preserve">- Added button for direct spectral plot from Query Browser </w:t>
            </w:r>
          </w:p>
          <w:p w:rsidR="00DE79D5" w:rsidRDefault="00DE79D5" w:rsidP="00DE79D5">
            <w:pPr>
              <w:pStyle w:val="texte1"/>
              <w:keepNext/>
              <w:keepLines/>
              <w:ind w:left="0"/>
              <w:rPr>
                <w:lang w:val="en-GB"/>
              </w:rPr>
            </w:pPr>
            <w:r>
              <w:rPr>
                <w:lang w:val="en-GB"/>
              </w:rPr>
              <w:t>-  Selection of space splitting approach in Query Browser</w:t>
            </w:r>
          </w:p>
          <w:p w:rsidR="00DE79D5" w:rsidRDefault="00DE79D5" w:rsidP="00DE79D5">
            <w:pPr>
              <w:pStyle w:val="texte1"/>
              <w:keepNext/>
              <w:keepLines/>
              <w:ind w:left="0"/>
              <w:rPr>
                <w:lang w:val="en-GB"/>
              </w:rPr>
            </w:pPr>
            <w:r>
              <w:rPr>
                <w:lang w:val="en-GB"/>
              </w:rPr>
              <w:t>- Added filename wildcard field in Query Browser</w:t>
            </w:r>
          </w:p>
          <w:p w:rsidR="00DE79D5" w:rsidRDefault="00DE79D5" w:rsidP="00DE79D5">
            <w:pPr>
              <w:pStyle w:val="texte1"/>
              <w:keepNext/>
              <w:keepLines/>
              <w:ind w:left="0"/>
              <w:rPr>
                <w:lang w:val="en-GB"/>
              </w:rPr>
            </w:pPr>
            <w:r>
              <w:rPr>
                <w:lang w:val="en-GB"/>
              </w:rPr>
              <w:t>- Progress info and multithreading for Data Remover</w:t>
            </w:r>
          </w:p>
          <w:p w:rsidR="00DE79D5" w:rsidRDefault="00DE79D5" w:rsidP="00DE79D5">
            <w:pPr>
              <w:pStyle w:val="texte1"/>
              <w:keepNext/>
              <w:keepLines/>
              <w:ind w:left="0"/>
              <w:rPr>
                <w:lang w:val="en-GB"/>
              </w:rPr>
            </w:pPr>
            <w:r>
              <w:rPr>
                <w:lang w:val="en-GB"/>
              </w:rPr>
              <w:t>- Added handling for SVC HR-1024 instruments measuring in radiance mode</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 Bugfix for space splitting in Query Browser</w:t>
            </w:r>
          </w:p>
          <w:p w:rsidR="00DE79D5" w:rsidRDefault="00DE79D5" w:rsidP="00DE79D5">
            <w:pPr>
              <w:pStyle w:val="texte1"/>
              <w:keepNext/>
              <w:keepLines/>
              <w:ind w:left="0"/>
              <w:rPr>
                <w:lang w:val="en-GB"/>
              </w:rPr>
            </w:pPr>
            <w:r>
              <w:rPr>
                <w:lang w:val="en-GB"/>
              </w:rPr>
              <w:t>- Bugfix for campaign restriction in Query Browser</w:t>
            </w:r>
          </w:p>
          <w:p w:rsidR="00DE79D5" w:rsidRDefault="00DE79D5" w:rsidP="00DE79D5">
            <w:pPr>
              <w:pStyle w:val="texte1"/>
              <w:keepNext/>
              <w:keepLines/>
              <w:ind w:left="0"/>
              <w:rPr>
                <w:lang w:val="en-GB"/>
              </w:rPr>
            </w:pPr>
            <w:r>
              <w:rPr>
                <w:lang w:val="en-GB"/>
              </w:rPr>
              <w:t>- Preliminary support for SpectraSuite Data Files</w:t>
            </w:r>
          </w:p>
          <w:p w:rsidR="00DE79D5" w:rsidRDefault="00DE79D5" w:rsidP="00DE79D5">
            <w:pPr>
              <w:pStyle w:val="texte1"/>
              <w:keepNext/>
              <w:keepLines/>
              <w:ind w:left="0"/>
              <w:rPr>
                <w:lang w:val="en-GB"/>
              </w:rPr>
            </w:pPr>
            <w:r>
              <w:rPr>
                <w:lang w:val="en-GB"/>
              </w:rPr>
              <w:t>- Increased number of decimals in CSV file output</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2</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8.03.2011</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Matlab integration updates</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Implementation of reading routine for FGI HDF-files</w:t>
            </w:r>
          </w:p>
          <w:p w:rsidR="00DE79D5" w:rsidRDefault="00DE79D5" w:rsidP="00DE79D5">
            <w:pPr>
              <w:pStyle w:val="texte1"/>
              <w:keepNext/>
              <w:keepLines/>
              <w:ind w:left="0"/>
              <w:rPr>
                <w:lang w:val="en-GB"/>
              </w:rPr>
            </w:pPr>
            <w:r>
              <w:rPr>
                <w:lang w:val="en-GB"/>
              </w:rPr>
              <w:t>New database table to hold generic metadata</w:t>
            </w:r>
          </w:p>
          <w:p w:rsidR="00DE79D5" w:rsidRDefault="00DE79D5" w:rsidP="00DE79D5">
            <w:pPr>
              <w:pStyle w:val="texte1"/>
              <w:keepNext/>
              <w:keepLines/>
              <w:ind w:left="0"/>
              <w:rPr>
                <w:lang w:val="en-GB"/>
              </w:rPr>
            </w:pPr>
            <w:r>
              <w:rPr>
                <w:lang w:val="en-GB"/>
              </w:rPr>
              <w:t>Update on automatic scaling of spectral plots</w:t>
            </w:r>
          </w:p>
          <w:p w:rsidR="00DE79D5" w:rsidRDefault="00DE79D5" w:rsidP="00DE79D5">
            <w:pPr>
              <w:pStyle w:val="texte1"/>
              <w:keepNext/>
              <w:keepLines/>
              <w:ind w:left="0"/>
              <w:rPr>
                <w:lang w:val="en-GB"/>
              </w:rPr>
            </w:pPr>
            <w:r>
              <w:rPr>
                <w:lang w:val="en-GB"/>
              </w:rPr>
              <w:t>Update on target to reference linking: dialog remains open, allowing fast linking in the same hierarchy structure. Restrictions on filename are possible to select targets and references easier under mixed storage conditions.</w:t>
            </w:r>
          </w:p>
          <w:p w:rsidR="00DE79D5" w:rsidRDefault="00DE79D5" w:rsidP="00DE79D5">
            <w:pPr>
              <w:pStyle w:val="texte1"/>
              <w:keepNext/>
              <w:keepLines/>
              <w:ind w:left="0"/>
              <w:rPr>
                <w:lang w:val="en-GB"/>
              </w:rPr>
            </w:pPr>
            <w:r>
              <w:rPr>
                <w:lang w:val="en-GB"/>
              </w:rPr>
              <w:t>Spectral data browser loading speedup</w:t>
            </w:r>
          </w:p>
          <w:p w:rsidR="00DE79D5" w:rsidRDefault="00DE79D5" w:rsidP="00DE79D5">
            <w:pPr>
              <w:pStyle w:val="texte1"/>
              <w:keepNext/>
              <w:keepLines/>
              <w:ind w:left="0"/>
              <w:rPr>
                <w:lang w:val="en-GB"/>
              </w:rPr>
            </w:pPr>
            <w:r>
              <w:rPr>
                <w:lang w:val="en-GB"/>
              </w:rPr>
              <w:t>Metadata Editor: added filename restriction to allow better editing of metadata, e.g. under mixed storage conditions of references and targets.</w:t>
            </w:r>
          </w:p>
          <w:p w:rsidR="00DE79D5" w:rsidRDefault="00DE79D5" w:rsidP="00DE79D5">
            <w:pPr>
              <w:pStyle w:val="texte1"/>
              <w:keepNext/>
              <w:keepLines/>
              <w:ind w:left="0"/>
              <w:rPr>
                <w:lang w:val="en-GB"/>
              </w:rPr>
            </w:pPr>
            <w:r>
              <w:rPr>
                <w:lang w:val="en-GB"/>
              </w:rPr>
              <w:t>Update of Data Remover: now allows the removal of several selected items at once.</w:t>
            </w:r>
          </w:p>
          <w:p w:rsidR="00DE79D5" w:rsidRDefault="00DE79D5" w:rsidP="00DE79D5">
            <w:pPr>
              <w:pStyle w:val="texte1"/>
              <w:keepNext/>
              <w:keepLines/>
              <w:ind w:left="0"/>
              <w:rPr>
                <w:lang w:val="en-GB"/>
              </w:rPr>
            </w:pPr>
            <w:r>
              <w:rPr>
                <w:lang w:val="en-GB"/>
              </w:rPr>
              <w:t>Data Loader for new ASD binary file format</w:t>
            </w:r>
          </w:p>
          <w:p w:rsidR="00DE79D5" w:rsidRDefault="00DE79D5" w:rsidP="00DE79D5">
            <w:pPr>
              <w:pStyle w:val="texte1"/>
              <w:keepNext/>
              <w:keepLines/>
              <w:ind w:left="0"/>
              <w:rPr>
                <w:lang w:val="en-GB"/>
              </w:rPr>
            </w:pPr>
            <w:r>
              <w:rPr>
                <w:lang w:val="en-GB"/>
              </w:rPr>
              <w:t>Date and time selection via GUI in Metadata Editor</w:t>
            </w:r>
          </w:p>
          <w:p w:rsidR="00DE79D5" w:rsidRDefault="00DE79D5" w:rsidP="00DE79D5">
            <w:pPr>
              <w:pStyle w:val="texte1"/>
              <w:keepNext/>
              <w:keepLines/>
              <w:ind w:left="0"/>
              <w:rPr>
                <w:lang w:val="en-GB"/>
              </w:rPr>
            </w:pPr>
            <w:r>
              <w:rPr>
                <w:lang w:val="en-GB"/>
              </w:rPr>
              <w:t>Definition of beam geometries</w:t>
            </w:r>
          </w:p>
          <w:p w:rsidR="00DE79D5" w:rsidRDefault="00DE79D5" w:rsidP="00DE79D5">
            <w:pPr>
              <w:pStyle w:val="texte1"/>
              <w:keepNext/>
              <w:keepLines/>
              <w:ind w:left="0"/>
              <w:rPr>
                <w:lang w:val="en-GB"/>
              </w:rPr>
            </w:pPr>
            <w:r>
              <w:t>Update of Query Builder, including start and end time specification and generic metadata restrictions</w:t>
            </w:r>
            <w:r>
              <w:rPr>
                <w:rFonts w:ascii="Times" w:hAnsi="Times"/>
              </w:rPr>
              <w:t xml:space="preserve"> </w:t>
            </w:r>
          </w:p>
        </w:tc>
      </w:tr>
      <w:tr w:rsidR="00DE79D5" w:rsidRPr="00084655" w:rsidTr="00DE79D5">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134"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5387"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Upgrade of direct irradiance calculation function for MFR-7</w:t>
            </w:r>
          </w:p>
          <w:p w:rsidR="00DE79D5" w:rsidRDefault="00DE79D5" w:rsidP="00DE79D5">
            <w:pPr>
              <w:pStyle w:val="texte1"/>
              <w:keepNext/>
              <w:keepLines/>
              <w:ind w:left="0"/>
              <w:rPr>
                <w:lang w:val="en-GB"/>
              </w:rPr>
            </w:pPr>
            <w:r>
              <w:rPr>
                <w:lang w:val="en-GB"/>
              </w:rPr>
              <w:t>EAV editing: bugfix</w:t>
            </w:r>
          </w:p>
          <w:p w:rsidR="00DE79D5" w:rsidRDefault="00DE79D5" w:rsidP="00DE79D5">
            <w:pPr>
              <w:pStyle w:val="texte1"/>
              <w:keepNext/>
              <w:keepLines/>
              <w:ind w:left="0"/>
              <w:rPr>
                <w:lang w:val="en-GB"/>
              </w:rPr>
            </w:pPr>
            <w:r>
              <w:rPr>
                <w:lang w:val="en-GB"/>
              </w:rPr>
              <w:t>Splitting query building and hierarchy browsing into two GUIs to speed up the GUI loading.</w:t>
            </w:r>
          </w:p>
          <w:p w:rsidR="00DE79D5" w:rsidRDefault="00DE79D5" w:rsidP="00DE79D5">
            <w:pPr>
              <w:pStyle w:val="texte1"/>
              <w:keepNext/>
              <w:keepLines/>
              <w:ind w:left="0"/>
              <w:rPr>
                <w:lang w:val="en-GB"/>
              </w:rPr>
            </w:pPr>
            <w:r>
              <w:rPr>
                <w:lang w:val="en-GB"/>
              </w:rPr>
              <w:t>Greatly improved space building efficiency and hence overall processing speed gain in the space network processor.</w:t>
            </w:r>
          </w:p>
          <w:p w:rsidR="00DE79D5" w:rsidRDefault="00DE79D5" w:rsidP="00DE79D5">
            <w:pPr>
              <w:pStyle w:val="texte1"/>
              <w:keepNext/>
              <w:keepLines/>
              <w:ind w:left="0"/>
              <w:rPr>
                <w:lang w:val="en-GB"/>
              </w:rPr>
            </w:pPr>
            <w:r>
              <w:rPr>
                <w:lang w:val="en-GB"/>
              </w:rPr>
              <w:t>Enhanced API for efficient sampling geometry metadata extraction for a spectral selection.</w:t>
            </w:r>
          </w:p>
          <w:p w:rsidR="00DE79D5" w:rsidRDefault="00DE79D5" w:rsidP="00DE79D5">
            <w:pPr>
              <w:pStyle w:val="texte1"/>
              <w:keepNext/>
              <w:keepLines/>
              <w:ind w:left="0"/>
              <w:rPr>
                <w:lang w:val="en-GB"/>
              </w:rPr>
            </w:pPr>
            <w:r>
              <w:rPr>
                <w:lang w:val="en-GB"/>
              </w:rPr>
              <w:t>Data loading now supports mixed directories (spectral files are loaded when mixed with sub-directories).</w:t>
            </w:r>
          </w:p>
          <w:p w:rsidR="00DE79D5" w:rsidRDefault="00DE79D5" w:rsidP="00DE79D5">
            <w:pPr>
              <w:pStyle w:val="texte1"/>
              <w:keepNext/>
              <w:keepLines/>
              <w:ind w:left="0"/>
              <w:rPr>
                <w:lang w:val="en-GB"/>
              </w:rPr>
            </w:pPr>
            <w:r>
              <w:rPr>
                <w:lang w:val="en-GB"/>
              </w:rPr>
              <w:t>UniSpec file loaders (Dual and single beam instruments)</w:t>
            </w:r>
          </w:p>
          <w:p w:rsidR="00DE79D5" w:rsidRDefault="00DE79D5" w:rsidP="00DE79D5">
            <w:pPr>
              <w:pStyle w:val="texte1"/>
              <w:keepNext/>
              <w:keepLines/>
              <w:ind w:left="0"/>
              <w:rPr>
                <w:lang w:val="en-GB"/>
              </w:rPr>
            </w:pPr>
            <w:r>
              <w:rPr>
                <w:lang w:val="en-GB"/>
              </w:rPr>
              <w:t>SPECPR file data loader</w:t>
            </w:r>
            <w:bookmarkStart w:id="1112" w:name="_GoBack"/>
            <w:bookmarkEnd w:id="1112"/>
          </w:p>
        </w:tc>
      </w:tr>
    </w:tbl>
    <w:p w:rsidR="002A0FFE" w:rsidRPr="00F9247D" w:rsidRDefault="002A0FFE" w:rsidP="002A0FFE">
      <w:pPr>
        <w:pStyle w:val="TOC2"/>
        <w:ind w:left="720" w:hanging="720"/>
        <w:rPr>
          <w:lang w:val="en-AU"/>
        </w:rPr>
      </w:pPr>
    </w:p>
    <w:sectPr w:rsidR="002A0FFE" w:rsidRPr="00F9247D" w:rsidSect="00E47832">
      <w:headerReference w:type="default" r:id="rId173"/>
      <w:footerReference w:type="default" r:id="rId174"/>
      <w:headerReference w:type="first" r:id="rId175"/>
      <w:footerReference w:type="first" r:id="rId176"/>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 w:author="Daniel Kükenbrink" w:date="2013-04-29T11:17:00Z" w:initials="DK">
    <w:p w:rsidR="00CD0730" w:rsidRDefault="00CD0730" w:rsidP="00821767">
      <w:pPr>
        <w:pStyle w:val="CommentText"/>
      </w:pPr>
      <w:r>
        <w:rPr>
          <w:rStyle w:val="CommentReference"/>
        </w:rPr>
        <w:annotationRef/>
      </w:r>
      <w:r>
        <w:t>I did not find this in my java build path</w:t>
      </w:r>
    </w:p>
  </w:comment>
  <w:comment w:id="32" w:author="Daniel Kükenbrink" w:date="2013-04-29T11:17:00Z" w:initials="DK">
    <w:p w:rsidR="00CD0730" w:rsidRDefault="00CD0730" w:rsidP="00821767">
      <w:pPr>
        <w:pStyle w:val="CommentText"/>
      </w:pPr>
      <w:r>
        <w:rPr>
          <w:rStyle w:val="CommentReference"/>
        </w:rPr>
        <w:annotationRef/>
      </w:r>
      <w:r>
        <w:t>Not sure if jhdf4obj.jar is needed?! Probably not</w:t>
      </w:r>
    </w:p>
  </w:comment>
  <w:comment w:id="33" w:author="Daniel Kükenbrink" w:date="2013-04-29T11:17:00Z" w:initials="DK">
    <w:p w:rsidR="00CD0730" w:rsidRDefault="00CD0730" w:rsidP="00821767">
      <w:pPr>
        <w:pStyle w:val="CommentText"/>
      </w:pPr>
      <w:r>
        <w:rPr>
          <w:rStyle w:val="CommentReference"/>
        </w:rPr>
        <w:annotationRef/>
      </w:r>
      <w:r>
        <w:t>Where to put the information about how to the native library location for the hdf-jar files?</w:t>
      </w:r>
    </w:p>
  </w:comment>
  <w:comment w:id="409" w:author="Daniel Kükenbrink" w:date="2013-05-17T18:28:00Z" w:initials="DK">
    <w:p w:rsidR="00CD0730" w:rsidRDefault="00CD0730" w:rsidP="00A20F34">
      <w:pPr>
        <w:pStyle w:val="CommentText"/>
      </w:pPr>
      <w:r>
        <w:rPr>
          <w:rStyle w:val="CommentReference"/>
        </w:rPr>
        <w:annotationRef/>
      </w:r>
      <w:r>
        <w:t>Actually, it is possible to mix DS-versions 2008a and 2010a in one folder. It is just not possible to mix with the data structure version with the coupled xml-file. Should this be mentioned?</w:t>
      </w:r>
    </w:p>
  </w:comment>
  <w:comment w:id="1075" w:author="Daniel Kükenbrink" w:date="2013-04-18T22:06:00Z" w:initials="DK">
    <w:p w:rsidR="00CD0730" w:rsidRDefault="00CD0730">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4DC7" w:rsidRDefault="00284DC7">
      <w:r>
        <w:separator/>
      </w:r>
    </w:p>
  </w:endnote>
  <w:endnote w:type="continuationSeparator" w:id="0">
    <w:p w:rsidR="00284DC7" w:rsidRDefault="00284DC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明朝">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0730" w:rsidRDefault="00CD0730">
    <w:pPr>
      <w:pStyle w:val="Footer"/>
      <w:tabs>
        <w:tab w:val="clear" w:pos="7938"/>
        <w:tab w:val="right" w:pos="8789"/>
      </w:tabs>
    </w:pPr>
    <w:fldSimple w:instr="FILENAME ">
      <w:r>
        <w:rPr>
          <w:noProof/>
        </w:rPr>
        <w:t>SPECCHIO_UserGuide.docx</w:t>
      </w:r>
    </w:fldSimple>
  </w:p>
  <w:p w:rsidR="00CD0730" w:rsidRDefault="00CD0730" w:rsidP="00E47832">
    <w:pPr>
      <w:pStyle w:val="Footer"/>
      <w:tabs>
        <w:tab w:val="clear" w:pos="7938"/>
        <w:tab w:val="right" w:pos="9356"/>
      </w:tabs>
    </w:pPr>
    <w:r>
      <w:t xml:space="preserve">Version </w:t>
    </w:r>
    <w:fldSimple w:instr="REF VQS">
      <w:r>
        <w:rPr>
          <w:noProof/>
        </w:rPr>
        <w:t>3.0</w:t>
      </w:r>
    </w:fldSimple>
    <w:r>
      <w:t xml:space="preserve"> / </w:t>
    </w:r>
    <w:fldSimple w:instr="REF DD">
      <w:r>
        <w:rPr>
          <w:noProof/>
        </w:rPr>
        <w:t>08.05.2012</w:t>
      </w:r>
    </w:fldSimple>
    <w:r>
      <w:tab/>
    </w:r>
    <w:r>
      <w:tab/>
      <w:t>Pag</w:t>
    </w:r>
    <w:r w:rsidRPr="008030FC">
      <w:t xml:space="preserve">e </w:t>
    </w:r>
    <w:fldSimple w:instr="PAGE">
      <w:r w:rsidR="00284DC7">
        <w:rPr>
          <w:noProof/>
        </w:rPr>
        <w:t>1</w:t>
      </w:r>
    </w:fldSimple>
    <w:r w:rsidRPr="008030FC">
      <w:t xml:space="preserve"> </w:t>
    </w:r>
    <w:r>
      <w:t xml:space="preserve">of </w:t>
    </w:r>
    <w:fldSimple w:instr="NUMPAGES ">
      <w:r w:rsidR="00284DC7">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0730" w:rsidRDefault="00CD0730">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4DC7" w:rsidRDefault="00284DC7">
      <w:r>
        <w:separator/>
      </w:r>
    </w:p>
  </w:footnote>
  <w:footnote w:type="continuationSeparator" w:id="0">
    <w:p w:rsidR="00284DC7" w:rsidRDefault="00284DC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0730" w:rsidRDefault="00CD0730" w:rsidP="00E47832">
    <w:pPr>
      <w:pStyle w:val="Heade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B91FA5">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0730" w:rsidRDefault="00CD0730">
    <w:pPr>
      <w:framePr w:w="3255" w:h="992" w:wrap="notBeside" w:vAnchor="text" w:hAnchor="margin" w:y="1"/>
    </w:pPr>
  </w:p>
  <w:p w:rsidR="00CD0730" w:rsidRDefault="00CD0730">
    <w:pPr>
      <w:framePr w:w="3255" w:h="992" w:wrap="notBeside" w:vAnchor="text" w:hAnchor="margin" w:y="1"/>
    </w:pPr>
  </w:p>
  <w:p w:rsidR="00CD0730" w:rsidRDefault="00CD0730">
    <w:pPr>
      <w:rPr>
        <w:sz w:val="28"/>
        <w:szCs w:val="28"/>
      </w:rPr>
    </w:pPr>
    <w:r>
      <w:rPr>
        <w:sz w:val="28"/>
        <w:szCs w:val="28"/>
      </w:rPr>
      <w:t>Remote Sensing Laboratories</w:t>
    </w:r>
  </w:p>
  <w:p w:rsidR="00CD0730" w:rsidRDefault="00CD0730">
    <w:pPr>
      <w:rPr>
        <w:sz w:val="28"/>
        <w:szCs w:val="28"/>
      </w:rPr>
    </w:pPr>
    <w:r>
      <w:rPr>
        <w:sz w:val="28"/>
        <w:szCs w:val="28"/>
      </w:rPr>
      <w:t>Department of Geography</w:t>
    </w:r>
  </w:p>
  <w:p w:rsidR="00CD0730" w:rsidRPr="00192611" w:rsidRDefault="00CD0730">
    <w:pPr>
      <w:rPr>
        <w:sz w:val="28"/>
        <w:szCs w:val="28"/>
      </w:rPr>
    </w:pPr>
    <w:r>
      <w:rPr>
        <w:sz w:val="28"/>
        <w:szCs w:val="28"/>
      </w:rPr>
      <w:t>University of Zurich</w:t>
    </w:r>
  </w:p>
  <w:p w:rsidR="00CD0730" w:rsidRDefault="00CD0730">
    <w:pPr>
      <w:rPr>
        <w:sz w:val="36"/>
      </w:rPr>
    </w:pPr>
  </w:p>
  <w:p w:rsidR="00CD0730" w:rsidRDefault="00CD0730">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B91FA5">
      <w:rPr>
        <w:b/>
        <w:noProof/>
      </w:rPr>
      <w:t>SPECCHIO</w:t>
    </w:r>
    <w:r>
      <w:rPr>
        <w:b/>
        <w:noProof/>
      </w:rPr>
      <w:fldChar w:fldCharType="end"/>
    </w:r>
  </w:p>
  <w:p w:rsidR="00CD0730" w:rsidRDefault="00CD0730">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F0F444"/>
    <w:lvl w:ilvl="0">
      <w:start w:val="1"/>
      <w:numFmt w:val="decimal"/>
      <w:lvlText w:val="%1."/>
      <w:lvlJc w:val="left"/>
      <w:pPr>
        <w:tabs>
          <w:tab w:val="num" w:pos="1492"/>
        </w:tabs>
        <w:ind w:left="1492" w:hanging="360"/>
      </w:pPr>
    </w:lvl>
  </w:abstractNum>
  <w:abstractNum w:abstractNumId="1">
    <w:nsid w:val="FFFFFF7D"/>
    <w:multiLevelType w:val="singleLevel"/>
    <w:tmpl w:val="316E9510"/>
    <w:lvl w:ilvl="0">
      <w:start w:val="1"/>
      <w:numFmt w:val="decimal"/>
      <w:lvlText w:val="%1."/>
      <w:lvlJc w:val="left"/>
      <w:pPr>
        <w:tabs>
          <w:tab w:val="num" w:pos="1209"/>
        </w:tabs>
        <w:ind w:left="1209" w:hanging="360"/>
      </w:pPr>
    </w:lvl>
  </w:abstractNum>
  <w:abstractNum w:abstractNumId="2">
    <w:nsid w:val="FFFFFF7E"/>
    <w:multiLevelType w:val="singleLevel"/>
    <w:tmpl w:val="9AC02542"/>
    <w:lvl w:ilvl="0">
      <w:start w:val="1"/>
      <w:numFmt w:val="decimal"/>
      <w:lvlText w:val="%1."/>
      <w:lvlJc w:val="left"/>
      <w:pPr>
        <w:tabs>
          <w:tab w:val="num" w:pos="926"/>
        </w:tabs>
        <w:ind w:left="926" w:hanging="360"/>
      </w:pPr>
    </w:lvl>
  </w:abstractNum>
  <w:abstractNum w:abstractNumId="3">
    <w:nsid w:val="FFFFFF7F"/>
    <w:multiLevelType w:val="singleLevel"/>
    <w:tmpl w:val="5C16138E"/>
    <w:lvl w:ilvl="0">
      <w:start w:val="1"/>
      <w:numFmt w:val="decimal"/>
      <w:lvlText w:val="%1."/>
      <w:lvlJc w:val="left"/>
      <w:pPr>
        <w:tabs>
          <w:tab w:val="num" w:pos="643"/>
        </w:tabs>
        <w:ind w:left="643" w:hanging="360"/>
      </w:pPr>
    </w:lvl>
  </w:abstractNum>
  <w:abstractNum w:abstractNumId="4">
    <w:nsid w:val="FFFFFF80"/>
    <w:multiLevelType w:val="singleLevel"/>
    <w:tmpl w:val="26A630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02E8C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AC87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7AAA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0C83FC8"/>
    <w:lvl w:ilvl="0">
      <w:start w:val="1"/>
      <w:numFmt w:val="decimal"/>
      <w:lvlText w:val="%1."/>
      <w:lvlJc w:val="left"/>
      <w:pPr>
        <w:tabs>
          <w:tab w:val="num" w:pos="360"/>
        </w:tabs>
        <w:ind w:left="360" w:hanging="360"/>
      </w:pPr>
    </w:lvl>
  </w:abstractNum>
  <w:abstractNum w:abstractNumId="9">
    <w:nsid w:val="FFFFFF89"/>
    <w:multiLevelType w:val="singleLevel"/>
    <w:tmpl w:val="9CB41C8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1A64B5B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86312"/>
    <w:multiLevelType w:val="hybridMultilevel"/>
    <w:tmpl w:val="0C10466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8091B83"/>
    <w:multiLevelType w:val="hybridMultilevel"/>
    <w:tmpl w:val="A13AA1F6"/>
    <w:lvl w:ilvl="0" w:tplc="8E5A75F8">
      <w:start w:val="1"/>
      <w:numFmt w:val="bullet"/>
      <w:lvlText w:val="□"/>
      <w:lvlJc w:val="left"/>
      <w:pPr>
        <w:ind w:left="1069" w:hanging="360"/>
      </w:pPr>
      <w:rPr>
        <w:rFonts w:ascii="Courier New" w:hAnsi="Courier New" w:hint="default"/>
      </w:rPr>
    </w:lvl>
    <w:lvl w:ilvl="1" w:tplc="04090003">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9B6348D"/>
    <w:multiLevelType w:val="hybridMultilevel"/>
    <w:tmpl w:val="A4BEB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3D8E1E62"/>
    <w:multiLevelType w:val="hybridMultilevel"/>
    <w:tmpl w:val="AE0C7882"/>
    <w:lvl w:ilvl="0" w:tplc="20F26F2C">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4">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6CF43FA"/>
    <w:multiLevelType w:val="hybridMultilevel"/>
    <w:tmpl w:val="137AB5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98B59EA"/>
    <w:multiLevelType w:val="hybridMultilevel"/>
    <w:tmpl w:val="934088F0"/>
    <w:lvl w:ilvl="0" w:tplc="F3080870">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9"/>
  </w:num>
  <w:num w:numId="3">
    <w:abstractNumId w:val="30"/>
  </w:num>
  <w:num w:numId="4">
    <w:abstractNumId w:val="24"/>
  </w:num>
  <w:num w:numId="5">
    <w:abstractNumId w:val="28"/>
  </w:num>
  <w:num w:numId="6">
    <w:abstractNumId w:val="38"/>
  </w:num>
  <w:num w:numId="7">
    <w:abstractNumId w:val="21"/>
  </w:num>
  <w:num w:numId="8">
    <w:abstractNumId w:val="25"/>
  </w:num>
  <w:num w:numId="9">
    <w:abstractNumId w:val="36"/>
  </w:num>
  <w:num w:numId="10">
    <w:abstractNumId w:val="15"/>
  </w:num>
  <w:num w:numId="11">
    <w:abstractNumId w:val="11"/>
  </w:num>
  <w:num w:numId="12">
    <w:abstractNumId w:val="19"/>
  </w:num>
  <w:num w:numId="13">
    <w:abstractNumId w:val="13"/>
  </w:num>
  <w:num w:numId="14">
    <w:abstractNumId w:val="16"/>
  </w:num>
  <w:num w:numId="15">
    <w:abstractNumId w:val="22"/>
  </w:num>
  <w:num w:numId="16">
    <w:abstractNumId w:val="18"/>
  </w:num>
  <w:num w:numId="17">
    <w:abstractNumId w:val="33"/>
  </w:num>
  <w:num w:numId="18">
    <w:abstractNumId w:val="37"/>
  </w:num>
  <w:num w:numId="19">
    <w:abstractNumId w:val="31"/>
  </w:num>
  <w:num w:numId="20">
    <w:abstractNumId w:val="32"/>
  </w:num>
  <w:num w:numId="21">
    <w:abstractNumId w:val="17"/>
  </w:num>
  <w:num w:numId="22">
    <w:abstractNumId w:val="34"/>
  </w:num>
  <w:num w:numId="23">
    <w:abstractNumId w:val="27"/>
  </w:num>
  <w:num w:numId="24">
    <w:abstractNumId w:val="35"/>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7"/>
    <w:lvlOverride w:ilvl="0">
      <w:startOverride w:val="1"/>
    </w:lvlOverride>
  </w:num>
  <w:num w:numId="37">
    <w:abstractNumId w:val="27"/>
    <w:lvlOverride w:ilvl="0">
      <w:startOverride w:val="1"/>
    </w:lvlOverride>
  </w:num>
  <w:num w:numId="38">
    <w:abstractNumId w:val="27"/>
    <w:lvlOverride w:ilvl="0">
      <w:startOverride w:val="1"/>
    </w:lvlOverride>
  </w:num>
  <w:num w:numId="39">
    <w:abstractNumId w:val="12"/>
  </w:num>
  <w:num w:numId="40">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6"/>
  </w:num>
  <w:num w:numId="42">
    <w:abstractNumId w:val="23"/>
  </w:num>
  <w:num w:numId="43">
    <w:abstractNumId w:val="14"/>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27650">
      <o:colormenu v:ext="edit" fillcolor="none"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55E5"/>
    <w:rsid w:val="00027485"/>
    <w:rsid w:val="0003650F"/>
    <w:rsid w:val="000400EA"/>
    <w:rsid w:val="00041695"/>
    <w:rsid w:val="00042627"/>
    <w:rsid w:val="00043400"/>
    <w:rsid w:val="00043D2A"/>
    <w:rsid w:val="00052300"/>
    <w:rsid w:val="000548B3"/>
    <w:rsid w:val="0006292A"/>
    <w:rsid w:val="00062D77"/>
    <w:rsid w:val="00065836"/>
    <w:rsid w:val="00065A8E"/>
    <w:rsid w:val="00066298"/>
    <w:rsid w:val="00066384"/>
    <w:rsid w:val="00067105"/>
    <w:rsid w:val="0007175F"/>
    <w:rsid w:val="0007393B"/>
    <w:rsid w:val="000758C5"/>
    <w:rsid w:val="00075C80"/>
    <w:rsid w:val="000774F2"/>
    <w:rsid w:val="0008201A"/>
    <w:rsid w:val="00085B0D"/>
    <w:rsid w:val="00086FDC"/>
    <w:rsid w:val="000874EE"/>
    <w:rsid w:val="000877F1"/>
    <w:rsid w:val="000905CA"/>
    <w:rsid w:val="00090A5F"/>
    <w:rsid w:val="000959EF"/>
    <w:rsid w:val="0009755C"/>
    <w:rsid w:val="000A07A9"/>
    <w:rsid w:val="000A0BF5"/>
    <w:rsid w:val="000B0A45"/>
    <w:rsid w:val="000B187D"/>
    <w:rsid w:val="000B2148"/>
    <w:rsid w:val="000B2A90"/>
    <w:rsid w:val="000B40E5"/>
    <w:rsid w:val="000B723E"/>
    <w:rsid w:val="000C0B06"/>
    <w:rsid w:val="000C4344"/>
    <w:rsid w:val="000C5874"/>
    <w:rsid w:val="000E3E59"/>
    <w:rsid w:val="000E40B8"/>
    <w:rsid w:val="000E7DFA"/>
    <w:rsid w:val="000F1F04"/>
    <w:rsid w:val="000F2D03"/>
    <w:rsid w:val="000F38DD"/>
    <w:rsid w:val="000F4192"/>
    <w:rsid w:val="000F5133"/>
    <w:rsid w:val="001034D0"/>
    <w:rsid w:val="00103D92"/>
    <w:rsid w:val="00104037"/>
    <w:rsid w:val="001043BF"/>
    <w:rsid w:val="00104909"/>
    <w:rsid w:val="00104C68"/>
    <w:rsid w:val="00105693"/>
    <w:rsid w:val="00106B3F"/>
    <w:rsid w:val="00106BCD"/>
    <w:rsid w:val="00114347"/>
    <w:rsid w:val="001176EE"/>
    <w:rsid w:val="00121DE8"/>
    <w:rsid w:val="00125A0E"/>
    <w:rsid w:val="00126294"/>
    <w:rsid w:val="001265C9"/>
    <w:rsid w:val="001310CE"/>
    <w:rsid w:val="001329BB"/>
    <w:rsid w:val="001337AF"/>
    <w:rsid w:val="00133A34"/>
    <w:rsid w:val="001361E8"/>
    <w:rsid w:val="001417E3"/>
    <w:rsid w:val="0014777F"/>
    <w:rsid w:val="00151B64"/>
    <w:rsid w:val="00152B61"/>
    <w:rsid w:val="00153AAA"/>
    <w:rsid w:val="00155FA4"/>
    <w:rsid w:val="001572A2"/>
    <w:rsid w:val="00157B6F"/>
    <w:rsid w:val="00161874"/>
    <w:rsid w:val="00163196"/>
    <w:rsid w:val="001761E4"/>
    <w:rsid w:val="001810F6"/>
    <w:rsid w:val="00182987"/>
    <w:rsid w:val="001846DE"/>
    <w:rsid w:val="00184B5A"/>
    <w:rsid w:val="00185AD4"/>
    <w:rsid w:val="001866F7"/>
    <w:rsid w:val="00190D9D"/>
    <w:rsid w:val="00195485"/>
    <w:rsid w:val="00195F1E"/>
    <w:rsid w:val="001A05D9"/>
    <w:rsid w:val="001A3AD1"/>
    <w:rsid w:val="001A42EB"/>
    <w:rsid w:val="001B1819"/>
    <w:rsid w:val="001B3A12"/>
    <w:rsid w:val="001B6174"/>
    <w:rsid w:val="001C5A74"/>
    <w:rsid w:val="001D26D4"/>
    <w:rsid w:val="001D57A4"/>
    <w:rsid w:val="001E298F"/>
    <w:rsid w:val="001E3B63"/>
    <w:rsid w:val="001E65B1"/>
    <w:rsid w:val="001F5344"/>
    <w:rsid w:val="001F5FAB"/>
    <w:rsid w:val="00204599"/>
    <w:rsid w:val="002047CA"/>
    <w:rsid w:val="00204DEB"/>
    <w:rsid w:val="00205E4B"/>
    <w:rsid w:val="00207647"/>
    <w:rsid w:val="002100B4"/>
    <w:rsid w:val="00212F46"/>
    <w:rsid w:val="00213E8E"/>
    <w:rsid w:val="00214C9E"/>
    <w:rsid w:val="002162D7"/>
    <w:rsid w:val="002175E1"/>
    <w:rsid w:val="00224EB6"/>
    <w:rsid w:val="0022783A"/>
    <w:rsid w:val="00227A50"/>
    <w:rsid w:val="00233900"/>
    <w:rsid w:val="00243D76"/>
    <w:rsid w:val="00244E28"/>
    <w:rsid w:val="00245A33"/>
    <w:rsid w:val="00254A05"/>
    <w:rsid w:val="00255BE8"/>
    <w:rsid w:val="0025635E"/>
    <w:rsid w:val="002574CB"/>
    <w:rsid w:val="002601B8"/>
    <w:rsid w:val="002618F4"/>
    <w:rsid w:val="002645A6"/>
    <w:rsid w:val="002677CF"/>
    <w:rsid w:val="00267C8A"/>
    <w:rsid w:val="00281427"/>
    <w:rsid w:val="0028286B"/>
    <w:rsid w:val="00283170"/>
    <w:rsid w:val="00284DC7"/>
    <w:rsid w:val="0029065B"/>
    <w:rsid w:val="0029326D"/>
    <w:rsid w:val="002935FF"/>
    <w:rsid w:val="002943C3"/>
    <w:rsid w:val="002979B3"/>
    <w:rsid w:val="002A04DB"/>
    <w:rsid w:val="002A0FFE"/>
    <w:rsid w:val="002A3F98"/>
    <w:rsid w:val="002A413C"/>
    <w:rsid w:val="002A47FD"/>
    <w:rsid w:val="002B10D8"/>
    <w:rsid w:val="002B31FB"/>
    <w:rsid w:val="002B5ED5"/>
    <w:rsid w:val="002C0B19"/>
    <w:rsid w:val="002C1A9A"/>
    <w:rsid w:val="002E2FCF"/>
    <w:rsid w:val="002E3320"/>
    <w:rsid w:val="002E478E"/>
    <w:rsid w:val="002F155E"/>
    <w:rsid w:val="002F3529"/>
    <w:rsid w:val="002F47D9"/>
    <w:rsid w:val="00300FF1"/>
    <w:rsid w:val="00305207"/>
    <w:rsid w:val="00306258"/>
    <w:rsid w:val="0030705E"/>
    <w:rsid w:val="00321296"/>
    <w:rsid w:val="00323D79"/>
    <w:rsid w:val="00323FF2"/>
    <w:rsid w:val="003266A3"/>
    <w:rsid w:val="003279C8"/>
    <w:rsid w:val="00334C91"/>
    <w:rsid w:val="00334E6C"/>
    <w:rsid w:val="00335C2A"/>
    <w:rsid w:val="00337E91"/>
    <w:rsid w:val="00340BAD"/>
    <w:rsid w:val="00343430"/>
    <w:rsid w:val="00345724"/>
    <w:rsid w:val="00346654"/>
    <w:rsid w:val="003472B9"/>
    <w:rsid w:val="003479CF"/>
    <w:rsid w:val="00350C84"/>
    <w:rsid w:val="00353125"/>
    <w:rsid w:val="003579B4"/>
    <w:rsid w:val="00362A26"/>
    <w:rsid w:val="00363277"/>
    <w:rsid w:val="00366B54"/>
    <w:rsid w:val="00366E7F"/>
    <w:rsid w:val="0037075B"/>
    <w:rsid w:val="00371016"/>
    <w:rsid w:val="003738CB"/>
    <w:rsid w:val="00373F1D"/>
    <w:rsid w:val="00374F9E"/>
    <w:rsid w:val="00383DF6"/>
    <w:rsid w:val="00384FF3"/>
    <w:rsid w:val="00392B0B"/>
    <w:rsid w:val="0039469A"/>
    <w:rsid w:val="003963DF"/>
    <w:rsid w:val="00396B9D"/>
    <w:rsid w:val="003B0D44"/>
    <w:rsid w:val="003B10F3"/>
    <w:rsid w:val="003B29B2"/>
    <w:rsid w:val="003C512E"/>
    <w:rsid w:val="003C6FD2"/>
    <w:rsid w:val="003C7A3D"/>
    <w:rsid w:val="003D22A1"/>
    <w:rsid w:val="003D425A"/>
    <w:rsid w:val="003D4CCB"/>
    <w:rsid w:val="003E1A4A"/>
    <w:rsid w:val="003E508C"/>
    <w:rsid w:val="003E55CD"/>
    <w:rsid w:val="003E6F8A"/>
    <w:rsid w:val="00400B52"/>
    <w:rsid w:val="00401AFC"/>
    <w:rsid w:val="004030A7"/>
    <w:rsid w:val="0040574B"/>
    <w:rsid w:val="00410625"/>
    <w:rsid w:val="00410FC7"/>
    <w:rsid w:val="00413DFD"/>
    <w:rsid w:val="0041783A"/>
    <w:rsid w:val="0042046F"/>
    <w:rsid w:val="00424291"/>
    <w:rsid w:val="00425ABF"/>
    <w:rsid w:val="00430506"/>
    <w:rsid w:val="004309AF"/>
    <w:rsid w:val="0043189B"/>
    <w:rsid w:val="00432D97"/>
    <w:rsid w:val="0043642F"/>
    <w:rsid w:val="00436BD9"/>
    <w:rsid w:val="00436FF7"/>
    <w:rsid w:val="00440864"/>
    <w:rsid w:val="00446582"/>
    <w:rsid w:val="00453EF9"/>
    <w:rsid w:val="004567B8"/>
    <w:rsid w:val="00462F12"/>
    <w:rsid w:val="00464FFC"/>
    <w:rsid w:val="0046580D"/>
    <w:rsid w:val="00465B0A"/>
    <w:rsid w:val="004668D3"/>
    <w:rsid w:val="00470481"/>
    <w:rsid w:val="004704E6"/>
    <w:rsid w:val="004710EB"/>
    <w:rsid w:val="00471317"/>
    <w:rsid w:val="00475196"/>
    <w:rsid w:val="004755CE"/>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C99"/>
    <w:rsid w:val="004D7399"/>
    <w:rsid w:val="004D7992"/>
    <w:rsid w:val="004E081F"/>
    <w:rsid w:val="004E177D"/>
    <w:rsid w:val="004E1B59"/>
    <w:rsid w:val="004E6ED6"/>
    <w:rsid w:val="004F2365"/>
    <w:rsid w:val="004F362E"/>
    <w:rsid w:val="004F3F9E"/>
    <w:rsid w:val="004F63CC"/>
    <w:rsid w:val="005017F4"/>
    <w:rsid w:val="005035EE"/>
    <w:rsid w:val="00506408"/>
    <w:rsid w:val="00506562"/>
    <w:rsid w:val="00510BC2"/>
    <w:rsid w:val="005124E2"/>
    <w:rsid w:val="0051485C"/>
    <w:rsid w:val="0051611C"/>
    <w:rsid w:val="005208AE"/>
    <w:rsid w:val="005220B7"/>
    <w:rsid w:val="00522234"/>
    <w:rsid w:val="005335E3"/>
    <w:rsid w:val="005346B8"/>
    <w:rsid w:val="00540712"/>
    <w:rsid w:val="00547F47"/>
    <w:rsid w:val="005504A7"/>
    <w:rsid w:val="00555090"/>
    <w:rsid w:val="005565BF"/>
    <w:rsid w:val="00556D60"/>
    <w:rsid w:val="00561BB8"/>
    <w:rsid w:val="00564907"/>
    <w:rsid w:val="00565AD3"/>
    <w:rsid w:val="005679CD"/>
    <w:rsid w:val="00567E0A"/>
    <w:rsid w:val="00567E19"/>
    <w:rsid w:val="00570C60"/>
    <w:rsid w:val="00570F5B"/>
    <w:rsid w:val="00572C58"/>
    <w:rsid w:val="005731B1"/>
    <w:rsid w:val="005755A6"/>
    <w:rsid w:val="005771D5"/>
    <w:rsid w:val="00577470"/>
    <w:rsid w:val="00577A95"/>
    <w:rsid w:val="005829C3"/>
    <w:rsid w:val="00586F67"/>
    <w:rsid w:val="0058707C"/>
    <w:rsid w:val="00587DC2"/>
    <w:rsid w:val="0059520E"/>
    <w:rsid w:val="0059560A"/>
    <w:rsid w:val="00595C57"/>
    <w:rsid w:val="00596CF3"/>
    <w:rsid w:val="005970EC"/>
    <w:rsid w:val="00597208"/>
    <w:rsid w:val="00597A3B"/>
    <w:rsid w:val="005A0497"/>
    <w:rsid w:val="005A0AA1"/>
    <w:rsid w:val="005A1D9F"/>
    <w:rsid w:val="005A36AA"/>
    <w:rsid w:val="005A3762"/>
    <w:rsid w:val="005A4139"/>
    <w:rsid w:val="005B1A98"/>
    <w:rsid w:val="005B3AA3"/>
    <w:rsid w:val="005B4723"/>
    <w:rsid w:val="005C4A9F"/>
    <w:rsid w:val="005C51AF"/>
    <w:rsid w:val="005C5F65"/>
    <w:rsid w:val="005C6A98"/>
    <w:rsid w:val="005D0F20"/>
    <w:rsid w:val="005D2792"/>
    <w:rsid w:val="005D455F"/>
    <w:rsid w:val="005D7D09"/>
    <w:rsid w:val="005E1014"/>
    <w:rsid w:val="005E66DA"/>
    <w:rsid w:val="005F1B81"/>
    <w:rsid w:val="006018AC"/>
    <w:rsid w:val="00604510"/>
    <w:rsid w:val="00606196"/>
    <w:rsid w:val="0061012D"/>
    <w:rsid w:val="00612627"/>
    <w:rsid w:val="006208C5"/>
    <w:rsid w:val="006251A9"/>
    <w:rsid w:val="00625CA9"/>
    <w:rsid w:val="00626EB4"/>
    <w:rsid w:val="00630C6D"/>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E21"/>
    <w:rsid w:val="006820AE"/>
    <w:rsid w:val="00682910"/>
    <w:rsid w:val="00684366"/>
    <w:rsid w:val="00684760"/>
    <w:rsid w:val="00685AE0"/>
    <w:rsid w:val="00686E40"/>
    <w:rsid w:val="00694B62"/>
    <w:rsid w:val="00697DE9"/>
    <w:rsid w:val="006A3C4B"/>
    <w:rsid w:val="006A683F"/>
    <w:rsid w:val="006A6865"/>
    <w:rsid w:val="006A68C3"/>
    <w:rsid w:val="006B0A5F"/>
    <w:rsid w:val="006B1C0D"/>
    <w:rsid w:val="006B202C"/>
    <w:rsid w:val="006B202D"/>
    <w:rsid w:val="006B29D5"/>
    <w:rsid w:val="006B3C7E"/>
    <w:rsid w:val="006B4F6F"/>
    <w:rsid w:val="006B5382"/>
    <w:rsid w:val="006B60CC"/>
    <w:rsid w:val="006B71A0"/>
    <w:rsid w:val="006B7D47"/>
    <w:rsid w:val="006C44F0"/>
    <w:rsid w:val="006C4689"/>
    <w:rsid w:val="006C5233"/>
    <w:rsid w:val="006C5C8E"/>
    <w:rsid w:val="006C7C40"/>
    <w:rsid w:val="006D1BDC"/>
    <w:rsid w:val="006D270E"/>
    <w:rsid w:val="006E03D5"/>
    <w:rsid w:val="006E1590"/>
    <w:rsid w:val="006E1BD3"/>
    <w:rsid w:val="006E4D6F"/>
    <w:rsid w:val="006E67E1"/>
    <w:rsid w:val="006E6A31"/>
    <w:rsid w:val="006E74A3"/>
    <w:rsid w:val="006F0D43"/>
    <w:rsid w:val="006F3D36"/>
    <w:rsid w:val="006F3D58"/>
    <w:rsid w:val="006F5275"/>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5DF8"/>
    <w:rsid w:val="00756DC2"/>
    <w:rsid w:val="007576C5"/>
    <w:rsid w:val="00763F24"/>
    <w:rsid w:val="0076705D"/>
    <w:rsid w:val="007674AF"/>
    <w:rsid w:val="007725A9"/>
    <w:rsid w:val="00775FF4"/>
    <w:rsid w:val="00787DD8"/>
    <w:rsid w:val="00792893"/>
    <w:rsid w:val="0079332C"/>
    <w:rsid w:val="007937A4"/>
    <w:rsid w:val="00794634"/>
    <w:rsid w:val="0079636E"/>
    <w:rsid w:val="007A07DA"/>
    <w:rsid w:val="007A25D6"/>
    <w:rsid w:val="007A535E"/>
    <w:rsid w:val="007A6986"/>
    <w:rsid w:val="007B0B88"/>
    <w:rsid w:val="007B1E7E"/>
    <w:rsid w:val="007B2B28"/>
    <w:rsid w:val="007B39B1"/>
    <w:rsid w:val="007B4B5E"/>
    <w:rsid w:val="007B6B63"/>
    <w:rsid w:val="007B7944"/>
    <w:rsid w:val="007C3697"/>
    <w:rsid w:val="007C553E"/>
    <w:rsid w:val="007C74A6"/>
    <w:rsid w:val="007C7A03"/>
    <w:rsid w:val="007D21B7"/>
    <w:rsid w:val="007D38E4"/>
    <w:rsid w:val="007D3A20"/>
    <w:rsid w:val="007E1FC7"/>
    <w:rsid w:val="007E356B"/>
    <w:rsid w:val="00802E63"/>
    <w:rsid w:val="008030FC"/>
    <w:rsid w:val="0080606B"/>
    <w:rsid w:val="0080641E"/>
    <w:rsid w:val="00813A30"/>
    <w:rsid w:val="008160AA"/>
    <w:rsid w:val="00816E24"/>
    <w:rsid w:val="00816EF8"/>
    <w:rsid w:val="00817D9F"/>
    <w:rsid w:val="00820FEB"/>
    <w:rsid w:val="00821621"/>
    <w:rsid w:val="00821767"/>
    <w:rsid w:val="008247F3"/>
    <w:rsid w:val="0082538C"/>
    <w:rsid w:val="00826104"/>
    <w:rsid w:val="00826997"/>
    <w:rsid w:val="00834A06"/>
    <w:rsid w:val="00837240"/>
    <w:rsid w:val="00842401"/>
    <w:rsid w:val="00843353"/>
    <w:rsid w:val="00844696"/>
    <w:rsid w:val="00845E2B"/>
    <w:rsid w:val="00850938"/>
    <w:rsid w:val="00851208"/>
    <w:rsid w:val="0085295B"/>
    <w:rsid w:val="00871B4A"/>
    <w:rsid w:val="00871DD0"/>
    <w:rsid w:val="00872665"/>
    <w:rsid w:val="008756B5"/>
    <w:rsid w:val="008761BA"/>
    <w:rsid w:val="00882459"/>
    <w:rsid w:val="00883C59"/>
    <w:rsid w:val="00883EFC"/>
    <w:rsid w:val="00885422"/>
    <w:rsid w:val="008906D5"/>
    <w:rsid w:val="00893B8C"/>
    <w:rsid w:val="00896861"/>
    <w:rsid w:val="00897F15"/>
    <w:rsid w:val="008A45EC"/>
    <w:rsid w:val="008A560C"/>
    <w:rsid w:val="008A6C82"/>
    <w:rsid w:val="008B1E14"/>
    <w:rsid w:val="008B24AF"/>
    <w:rsid w:val="008B6239"/>
    <w:rsid w:val="008B737E"/>
    <w:rsid w:val="008C1AD7"/>
    <w:rsid w:val="008C4474"/>
    <w:rsid w:val="008C71D1"/>
    <w:rsid w:val="008D35F2"/>
    <w:rsid w:val="008D475E"/>
    <w:rsid w:val="008D53AA"/>
    <w:rsid w:val="008E2F3C"/>
    <w:rsid w:val="008E7AF5"/>
    <w:rsid w:val="008F153A"/>
    <w:rsid w:val="008F2BEE"/>
    <w:rsid w:val="008F5EC8"/>
    <w:rsid w:val="008F6155"/>
    <w:rsid w:val="008F7525"/>
    <w:rsid w:val="00900805"/>
    <w:rsid w:val="009070A4"/>
    <w:rsid w:val="00916CBE"/>
    <w:rsid w:val="0092185F"/>
    <w:rsid w:val="009241AD"/>
    <w:rsid w:val="0093363B"/>
    <w:rsid w:val="009427C7"/>
    <w:rsid w:val="00942C4D"/>
    <w:rsid w:val="00943F95"/>
    <w:rsid w:val="00945FEF"/>
    <w:rsid w:val="00947C9E"/>
    <w:rsid w:val="0095151A"/>
    <w:rsid w:val="00952667"/>
    <w:rsid w:val="00953B21"/>
    <w:rsid w:val="00955CB6"/>
    <w:rsid w:val="00961B4D"/>
    <w:rsid w:val="00963352"/>
    <w:rsid w:val="00965234"/>
    <w:rsid w:val="0096594F"/>
    <w:rsid w:val="00971090"/>
    <w:rsid w:val="00971581"/>
    <w:rsid w:val="009730D0"/>
    <w:rsid w:val="009750E6"/>
    <w:rsid w:val="00983FCA"/>
    <w:rsid w:val="00984AA8"/>
    <w:rsid w:val="00986EE7"/>
    <w:rsid w:val="00987223"/>
    <w:rsid w:val="0098760F"/>
    <w:rsid w:val="00990009"/>
    <w:rsid w:val="0099484C"/>
    <w:rsid w:val="00997BC7"/>
    <w:rsid w:val="009A1936"/>
    <w:rsid w:val="009B1029"/>
    <w:rsid w:val="009B58A3"/>
    <w:rsid w:val="009B73BB"/>
    <w:rsid w:val="009C478F"/>
    <w:rsid w:val="009D1966"/>
    <w:rsid w:val="009D1F99"/>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A0057F"/>
    <w:rsid w:val="00A028F3"/>
    <w:rsid w:val="00A07700"/>
    <w:rsid w:val="00A112F9"/>
    <w:rsid w:val="00A17CED"/>
    <w:rsid w:val="00A20C5B"/>
    <w:rsid w:val="00A20F34"/>
    <w:rsid w:val="00A21EE2"/>
    <w:rsid w:val="00A24CE0"/>
    <w:rsid w:val="00A250FC"/>
    <w:rsid w:val="00A27014"/>
    <w:rsid w:val="00A27BFD"/>
    <w:rsid w:val="00A3077B"/>
    <w:rsid w:val="00A307F9"/>
    <w:rsid w:val="00A30980"/>
    <w:rsid w:val="00A30B2D"/>
    <w:rsid w:val="00A41FBF"/>
    <w:rsid w:val="00A4209F"/>
    <w:rsid w:val="00A42ED3"/>
    <w:rsid w:val="00A47AC6"/>
    <w:rsid w:val="00A538D7"/>
    <w:rsid w:val="00A56EA7"/>
    <w:rsid w:val="00A5797A"/>
    <w:rsid w:val="00A67D74"/>
    <w:rsid w:val="00A7040E"/>
    <w:rsid w:val="00A72EB1"/>
    <w:rsid w:val="00A7583F"/>
    <w:rsid w:val="00A773DA"/>
    <w:rsid w:val="00A820A5"/>
    <w:rsid w:val="00A83169"/>
    <w:rsid w:val="00A83379"/>
    <w:rsid w:val="00A84EA9"/>
    <w:rsid w:val="00A855D7"/>
    <w:rsid w:val="00A859F2"/>
    <w:rsid w:val="00A863FC"/>
    <w:rsid w:val="00A910C2"/>
    <w:rsid w:val="00A924E3"/>
    <w:rsid w:val="00A93CFC"/>
    <w:rsid w:val="00A94FF9"/>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572A"/>
    <w:rsid w:val="00AF5843"/>
    <w:rsid w:val="00B00687"/>
    <w:rsid w:val="00B11938"/>
    <w:rsid w:val="00B1220E"/>
    <w:rsid w:val="00B14219"/>
    <w:rsid w:val="00B14507"/>
    <w:rsid w:val="00B31C64"/>
    <w:rsid w:val="00B31CB1"/>
    <w:rsid w:val="00B35F44"/>
    <w:rsid w:val="00B36474"/>
    <w:rsid w:val="00B36FEA"/>
    <w:rsid w:val="00B371C0"/>
    <w:rsid w:val="00B40030"/>
    <w:rsid w:val="00B43B0C"/>
    <w:rsid w:val="00B456AC"/>
    <w:rsid w:val="00B465C8"/>
    <w:rsid w:val="00B5325A"/>
    <w:rsid w:val="00B551A6"/>
    <w:rsid w:val="00B56183"/>
    <w:rsid w:val="00B67287"/>
    <w:rsid w:val="00B73AF7"/>
    <w:rsid w:val="00B75000"/>
    <w:rsid w:val="00B81795"/>
    <w:rsid w:val="00B84820"/>
    <w:rsid w:val="00B84CD6"/>
    <w:rsid w:val="00B85C2C"/>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F6A"/>
    <w:rsid w:val="00BF1132"/>
    <w:rsid w:val="00BF5413"/>
    <w:rsid w:val="00C034E8"/>
    <w:rsid w:val="00C03D2A"/>
    <w:rsid w:val="00C047DD"/>
    <w:rsid w:val="00C074B4"/>
    <w:rsid w:val="00C079B0"/>
    <w:rsid w:val="00C129D4"/>
    <w:rsid w:val="00C20C86"/>
    <w:rsid w:val="00C21A53"/>
    <w:rsid w:val="00C23794"/>
    <w:rsid w:val="00C2626C"/>
    <w:rsid w:val="00C2752A"/>
    <w:rsid w:val="00C3023B"/>
    <w:rsid w:val="00C33177"/>
    <w:rsid w:val="00C41199"/>
    <w:rsid w:val="00C448CA"/>
    <w:rsid w:val="00C46CE2"/>
    <w:rsid w:val="00C479EA"/>
    <w:rsid w:val="00C51056"/>
    <w:rsid w:val="00C56EC3"/>
    <w:rsid w:val="00C65B76"/>
    <w:rsid w:val="00C65FA5"/>
    <w:rsid w:val="00C705A6"/>
    <w:rsid w:val="00C73A8E"/>
    <w:rsid w:val="00C82A81"/>
    <w:rsid w:val="00C83101"/>
    <w:rsid w:val="00C8775B"/>
    <w:rsid w:val="00C90EF8"/>
    <w:rsid w:val="00C91308"/>
    <w:rsid w:val="00C9189A"/>
    <w:rsid w:val="00C91EDE"/>
    <w:rsid w:val="00C966DC"/>
    <w:rsid w:val="00C96D90"/>
    <w:rsid w:val="00C9728B"/>
    <w:rsid w:val="00C974FC"/>
    <w:rsid w:val="00CA0697"/>
    <w:rsid w:val="00CA0DFA"/>
    <w:rsid w:val="00CA10E5"/>
    <w:rsid w:val="00CA7400"/>
    <w:rsid w:val="00CB191B"/>
    <w:rsid w:val="00CB4748"/>
    <w:rsid w:val="00CB5C40"/>
    <w:rsid w:val="00CC1762"/>
    <w:rsid w:val="00CC2457"/>
    <w:rsid w:val="00CC29F0"/>
    <w:rsid w:val="00CC337F"/>
    <w:rsid w:val="00CC34B9"/>
    <w:rsid w:val="00CC3D88"/>
    <w:rsid w:val="00CC549B"/>
    <w:rsid w:val="00CC5B09"/>
    <w:rsid w:val="00CC6173"/>
    <w:rsid w:val="00CC7819"/>
    <w:rsid w:val="00CC7C86"/>
    <w:rsid w:val="00CC7FBD"/>
    <w:rsid w:val="00CD0730"/>
    <w:rsid w:val="00CD22EF"/>
    <w:rsid w:val="00CE038C"/>
    <w:rsid w:val="00CE068F"/>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69FB"/>
    <w:rsid w:val="00D301D6"/>
    <w:rsid w:val="00D31B9F"/>
    <w:rsid w:val="00D3641C"/>
    <w:rsid w:val="00D40134"/>
    <w:rsid w:val="00D4123C"/>
    <w:rsid w:val="00D50C98"/>
    <w:rsid w:val="00D51283"/>
    <w:rsid w:val="00D54ADA"/>
    <w:rsid w:val="00D61320"/>
    <w:rsid w:val="00D642A9"/>
    <w:rsid w:val="00D64BD7"/>
    <w:rsid w:val="00D703EC"/>
    <w:rsid w:val="00D70C99"/>
    <w:rsid w:val="00D726AB"/>
    <w:rsid w:val="00D778C5"/>
    <w:rsid w:val="00D823A1"/>
    <w:rsid w:val="00D84FA6"/>
    <w:rsid w:val="00D859B9"/>
    <w:rsid w:val="00D8645A"/>
    <w:rsid w:val="00D93CA9"/>
    <w:rsid w:val="00DA189D"/>
    <w:rsid w:val="00DA2F77"/>
    <w:rsid w:val="00DA4DBD"/>
    <w:rsid w:val="00DA5322"/>
    <w:rsid w:val="00DA6DBD"/>
    <w:rsid w:val="00DA78FC"/>
    <w:rsid w:val="00DA7E70"/>
    <w:rsid w:val="00DB127A"/>
    <w:rsid w:val="00DB5CD4"/>
    <w:rsid w:val="00DB790B"/>
    <w:rsid w:val="00DC1E70"/>
    <w:rsid w:val="00DC3EFF"/>
    <w:rsid w:val="00DD05B2"/>
    <w:rsid w:val="00DD1AAB"/>
    <w:rsid w:val="00DD3363"/>
    <w:rsid w:val="00DD4F3E"/>
    <w:rsid w:val="00DD57E2"/>
    <w:rsid w:val="00DE6EE9"/>
    <w:rsid w:val="00DE79D5"/>
    <w:rsid w:val="00DF0182"/>
    <w:rsid w:val="00DF05E8"/>
    <w:rsid w:val="00DF0B18"/>
    <w:rsid w:val="00DF64F5"/>
    <w:rsid w:val="00DF6BD7"/>
    <w:rsid w:val="00DF7E97"/>
    <w:rsid w:val="00E0577E"/>
    <w:rsid w:val="00E05B19"/>
    <w:rsid w:val="00E07339"/>
    <w:rsid w:val="00E10B55"/>
    <w:rsid w:val="00E10D8B"/>
    <w:rsid w:val="00E1158C"/>
    <w:rsid w:val="00E12A44"/>
    <w:rsid w:val="00E13241"/>
    <w:rsid w:val="00E158C7"/>
    <w:rsid w:val="00E15C69"/>
    <w:rsid w:val="00E16CEA"/>
    <w:rsid w:val="00E23CAC"/>
    <w:rsid w:val="00E23E1F"/>
    <w:rsid w:val="00E2514C"/>
    <w:rsid w:val="00E26635"/>
    <w:rsid w:val="00E323F1"/>
    <w:rsid w:val="00E36270"/>
    <w:rsid w:val="00E36F51"/>
    <w:rsid w:val="00E443B4"/>
    <w:rsid w:val="00E44769"/>
    <w:rsid w:val="00E47832"/>
    <w:rsid w:val="00E5047C"/>
    <w:rsid w:val="00E51617"/>
    <w:rsid w:val="00E535AD"/>
    <w:rsid w:val="00E56406"/>
    <w:rsid w:val="00E57A84"/>
    <w:rsid w:val="00E6022A"/>
    <w:rsid w:val="00E61747"/>
    <w:rsid w:val="00E67DCB"/>
    <w:rsid w:val="00E70263"/>
    <w:rsid w:val="00E707A8"/>
    <w:rsid w:val="00E74C65"/>
    <w:rsid w:val="00E75709"/>
    <w:rsid w:val="00E76D09"/>
    <w:rsid w:val="00E8099F"/>
    <w:rsid w:val="00E81BC4"/>
    <w:rsid w:val="00E82895"/>
    <w:rsid w:val="00E87672"/>
    <w:rsid w:val="00E9051F"/>
    <w:rsid w:val="00E9221B"/>
    <w:rsid w:val="00E92E2C"/>
    <w:rsid w:val="00E97B4D"/>
    <w:rsid w:val="00EA65AC"/>
    <w:rsid w:val="00EB49E0"/>
    <w:rsid w:val="00EB6A5D"/>
    <w:rsid w:val="00EB6CBB"/>
    <w:rsid w:val="00EC5677"/>
    <w:rsid w:val="00EC5FA4"/>
    <w:rsid w:val="00ED21BA"/>
    <w:rsid w:val="00ED49E4"/>
    <w:rsid w:val="00ED55EC"/>
    <w:rsid w:val="00ED6903"/>
    <w:rsid w:val="00EE3CA4"/>
    <w:rsid w:val="00EE466C"/>
    <w:rsid w:val="00EF3153"/>
    <w:rsid w:val="00EF4628"/>
    <w:rsid w:val="00EF5480"/>
    <w:rsid w:val="00EF56D8"/>
    <w:rsid w:val="00EF5FC8"/>
    <w:rsid w:val="00EF6F70"/>
    <w:rsid w:val="00F03167"/>
    <w:rsid w:val="00F04290"/>
    <w:rsid w:val="00F045C8"/>
    <w:rsid w:val="00F05D62"/>
    <w:rsid w:val="00F068AE"/>
    <w:rsid w:val="00F0728C"/>
    <w:rsid w:val="00F14D8B"/>
    <w:rsid w:val="00F20CD9"/>
    <w:rsid w:val="00F2157F"/>
    <w:rsid w:val="00F21869"/>
    <w:rsid w:val="00F2338E"/>
    <w:rsid w:val="00F2371D"/>
    <w:rsid w:val="00F24CD1"/>
    <w:rsid w:val="00F2621B"/>
    <w:rsid w:val="00F268F7"/>
    <w:rsid w:val="00F2736F"/>
    <w:rsid w:val="00F33C57"/>
    <w:rsid w:val="00F3799B"/>
    <w:rsid w:val="00F41180"/>
    <w:rsid w:val="00F4277A"/>
    <w:rsid w:val="00F442DF"/>
    <w:rsid w:val="00F50667"/>
    <w:rsid w:val="00F52170"/>
    <w:rsid w:val="00F55D8A"/>
    <w:rsid w:val="00F63B50"/>
    <w:rsid w:val="00F64FE7"/>
    <w:rsid w:val="00F6559D"/>
    <w:rsid w:val="00F65C79"/>
    <w:rsid w:val="00F66DD1"/>
    <w:rsid w:val="00F7278F"/>
    <w:rsid w:val="00F73695"/>
    <w:rsid w:val="00F7610C"/>
    <w:rsid w:val="00F764C7"/>
    <w:rsid w:val="00F77254"/>
    <w:rsid w:val="00F806B4"/>
    <w:rsid w:val="00F81E4E"/>
    <w:rsid w:val="00F86C2C"/>
    <w:rsid w:val="00F86C48"/>
    <w:rsid w:val="00F90971"/>
    <w:rsid w:val="00F9247D"/>
    <w:rsid w:val="00F92AAF"/>
    <w:rsid w:val="00F94281"/>
    <w:rsid w:val="00F949A7"/>
    <w:rsid w:val="00F95093"/>
    <w:rsid w:val="00F97784"/>
    <w:rsid w:val="00FA3343"/>
    <w:rsid w:val="00FA40A6"/>
    <w:rsid w:val="00FA7684"/>
    <w:rsid w:val="00FB3BC9"/>
    <w:rsid w:val="00FB6D95"/>
    <w:rsid w:val="00FB7375"/>
    <w:rsid w:val="00FC20CD"/>
    <w:rsid w:val="00FC399C"/>
    <w:rsid w:val="00FC40BE"/>
    <w:rsid w:val="00FD3B94"/>
    <w:rsid w:val="00FD52B8"/>
    <w:rsid w:val="00FE1196"/>
    <w:rsid w:val="00FE5251"/>
    <w:rsid w:val="00FF3436"/>
    <w:rsid w:val="00FF4A4A"/>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7650">
      <o:colormenu v:ext="edit" fillcolor="none" strokecolor="none"/>
    </o:shapedefaults>
    <o:shapelayout v:ext="edit">
      <o:idmap v:ext="edit" data="1"/>
      <o:rules v:ext="edit">
        <o:r id="V:Rule1" type="callout" idref="#_x0000_s1032"/>
        <o:r id="V:Rule4" type="callout" idref="#_x0000_s1052"/>
        <o:r id="V:Rule7" type="connector" idref="#_x0000_s1051">
          <o:proxy start="" idref="#_x0000_s1047" connectloc="4"/>
          <o:proxy end="" idref="#_x0000_s1050" connectloc="1"/>
        </o:r>
        <o:r id="V:Rule8" type="connector" idref="#_x0000_s1094">
          <o:proxy start="" idref="#_x0000_s1087" connectloc="3"/>
          <o:proxy end="" idref="#_x0000_s1093" connectloc="1"/>
        </o:r>
        <o:r id="V:Rule9" type="connector" idref="#_x0000_s1089">
          <o:proxy start="" idref="#_x0000_s1087" connectloc="1"/>
          <o:proxy end="" idref="#_x0000_s1088" connectloc="3"/>
        </o:r>
        <o:r id="V:Rule10" type="connector" idref="#_x0000_s1042">
          <o:proxy start="" idref="#_x0000_s1036" connectloc="4"/>
          <o:proxy end="" idref="#_x0000_s1041"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A7583F"/>
    <w:pPr>
      <w:keepNext/>
      <w:numPr>
        <w:ilvl w:val="2"/>
        <w:numId w:val="1"/>
      </w:numPr>
      <w:spacing w:before="240" w:after="120"/>
      <w:ind w:left="709"/>
      <w:outlineLvl w:val="2"/>
    </w:pPr>
    <w:rPr>
      <w:b/>
      <w:szCs w:val="22"/>
    </w:rPr>
  </w:style>
  <w:style w:type="paragraph" w:styleId="Heading4">
    <w:name w:val="heading 4"/>
    <w:basedOn w:val="Normal"/>
    <w:next w:val="Normal"/>
    <w:qFormat/>
    <w:rsid w:val="00BE3829"/>
    <w:pPr>
      <w:keepNext/>
      <w:numPr>
        <w:ilvl w:val="3"/>
        <w:numId w:val="1"/>
      </w:numPr>
      <w:spacing w:before="240" w:after="60"/>
      <w:ind w:left="709"/>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22"/>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C96D90"/>
    <w:pPr>
      <w:shd w:val="clear" w:color="auto" w:fill="F2F2F2" w:themeFill="background1" w:themeFillShade="F2"/>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EB49E0"/>
    <w:pPr>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20"/>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AE7011"/>
    <w:pPr>
      <w:keepLines/>
      <w:shd w:val="clear" w:color="auto" w:fill="FBD4B4" w:themeFill="accent6" w:themeFillTint="66"/>
      <w:ind w:left="708" w:hanging="992"/>
    </w:pPr>
  </w:style>
  <w:style w:type="character" w:customStyle="1" w:styleId="NoteChar">
    <w:name w:val="Note Char"/>
    <w:basedOn w:val="BodyChar"/>
    <w:link w:val="Note"/>
    <w:rsid w:val="00AE7011"/>
    <w:rPr>
      <w:shd w:val="clear" w:color="auto"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36"/>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C96D90"/>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3.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9.emf"/><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7.png"/><Relationship Id="rId138" Type="http://schemas.openxmlformats.org/officeDocument/2006/relationships/image" Target="media/image122.png"/><Relationship Id="rId154" Type="http://schemas.openxmlformats.org/officeDocument/2006/relationships/image" Target="media/image138.png"/><Relationship Id="rId159" Type="http://schemas.openxmlformats.org/officeDocument/2006/relationships/image" Target="media/image143.png"/><Relationship Id="rId175" Type="http://schemas.openxmlformats.org/officeDocument/2006/relationships/header" Target="header2.xml"/><Relationship Id="rId170" Type="http://schemas.openxmlformats.org/officeDocument/2006/relationships/image" Target="media/image154.png"/><Relationship Id="rId16" Type="http://schemas.openxmlformats.org/officeDocument/2006/relationships/image" Target="media/image6.emf"/><Relationship Id="rId107" Type="http://schemas.openxmlformats.org/officeDocument/2006/relationships/image" Target="media/image93.png"/><Relationship Id="rId11" Type="http://schemas.openxmlformats.org/officeDocument/2006/relationships/hyperlink" Target="http://www.specchio.ch"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hyperlink" Target="http://www.specchio.ch" TargetMode="External"/><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hyperlink" Target="http://specchio.ch/tutorial_data.php" TargetMode="External"/><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60" Type="http://schemas.openxmlformats.org/officeDocument/2006/relationships/image" Target="media/image144.png"/><Relationship Id="rId165" Type="http://schemas.openxmlformats.org/officeDocument/2006/relationships/image" Target="media/image149.png"/><Relationship Id="rId216" Type="http://schemas.microsoft.com/office/2007/relationships/stylesWithEffects" Target="stylesWithEffects.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emf"/><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hyperlink" Target="http://docs.oracle.com/javase/tutorial/essential/regex/index.html" TargetMode="External"/><Relationship Id="rId176" Type="http://schemas.openxmlformats.org/officeDocument/2006/relationships/footer" Target="footer2.xml"/><Relationship Id="rId12" Type="http://schemas.openxmlformats.org/officeDocument/2006/relationships/comments" Target="comments.xml"/><Relationship Id="rId17" Type="http://schemas.openxmlformats.org/officeDocument/2006/relationships/image" Target="media/image7.emf"/><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hyperlink" Target="https://demo.ands.org.au/registry/auth/login" TargetMode="External"/><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4.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0.png"/><Relationship Id="rId119" Type="http://schemas.openxmlformats.org/officeDocument/2006/relationships/image" Target="media/image105.png"/><Relationship Id="rId10" Type="http://schemas.openxmlformats.org/officeDocument/2006/relationships/image" Target="media/image2.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researchdata.ands.org.au/dr-laurie-chisholm" TargetMode="External"/><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7.png"/><Relationship Id="rId130" Type="http://schemas.openxmlformats.org/officeDocument/2006/relationships/image" Target="media/image114.png"/><Relationship Id="rId135" Type="http://schemas.openxmlformats.org/officeDocument/2006/relationships/image" Target="media/image119.png"/><Relationship Id="rId143" Type="http://schemas.openxmlformats.org/officeDocument/2006/relationships/image" Target="media/image127.png"/><Relationship Id="rId148" Type="http://schemas.openxmlformats.org/officeDocument/2006/relationships/image" Target="media/image132.png"/><Relationship Id="rId151" Type="http://schemas.openxmlformats.org/officeDocument/2006/relationships/image" Target="media/image135.png"/><Relationship Id="rId156" Type="http://schemas.openxmlformats.org/officeDocument/2006/relationships/image" Target="media/image140.png"/><Relationship Id="rId164" Type="http://schemas.openxmlformats.org/officeDocument/2006/relationships/image" Target="media/image148.png"/><Relationship Id="rId169" Type="http://schemas.openxmlformats.org/officeDocument/2006/relationships/image" Target="media/image153.png"/><Relationship Id="rId177"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72" Type="http://schemas.openxmlformats.org/officeDocument/2006/relationships/hyperlink" Target="http://www.atmos.washington.edu/gcg/MG/tepps/SPOON/photoen/cover.html" TargetMode="External"/><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9.png"/><Relationship Id="rId109" Type="http://schemas.openxmlformats.org/officeDocument/2006/relationships/image" Target="media/image95.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6.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theme" Target="theme/theme1.xml"/><Relationship Id="rId61" Type="http://schemas.openxmlformats.org/officeDocument/2006/relationships/hyperlink" Target="http://researchdata.ands.org.au/leaf-spectral-reflectance-of-seven-australian-native-vegetation-species" TargetMode="External"/><Relationship Id="rId82" Type="http://schemas.openxmlformats.org/officeDocument/2006/relationships/image" Target="media/image68.png"/><Relationship Id="rId152" Type="http://schemas.openxmlformats.org/officeDocument/2006/relationships/image" Target="media/image136.png"/><Relationship Id="rId173" Type="http://schemas.openxmlformats.org/officeDocument/2006/relationships/header" Target="header1.xm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3.emf"/><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hyperlink" Target="http://www.specchio.ch" TargetMode="External"/><Relationship Id="rId142" Type="http://schemas.openxmlformats.org/officeDocument/2006/relationships/image" Target="media/image126.png"/><Relationship Id="rId163" Type="http://schemas.openxmlformats.org/officeDocument/2006/relationships/image" Target="media/image147.png"/><Relationship Id="rId3" Type="http://schemas.openxmlformats.org/officeDocument/2006/relationships/numbering" Target="numbering.xml"/><Relationship Id="rId25" Type="http://schemas.openxmlformats.org/officeDocument/2006/relationships/image" Target="media/image15.emf"/><Relationship Id="rId46" Type="http://schemas.openxmlformats.org/officeDocument/2006/relationships/image" Target="media/image36.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footer" Target="footer1.xml"/><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2.png"/><Relationship Id="rId127" Type="http://schemas.openxmlformats.org/officeDocument/2006/relationships/image" Target="media/image1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B7A5BDD2-9CBA-4C5C-97CB-74AD064EA952}">
  <ds:schemaRefs>
    <ds:schemaRef ds:uri="http://schemas.openxmlformats.org/officeDocument/2006/bibliography"/>
  </ds:schemaRefs>
</ds:datastoreItem>
</file>

<file path=customXml/itemProps2.xml><?xml version="1.0" encoding="utf-8"?>
<ds:datastoreItem xmlns:ds="http://schemas.openxmlformats.org/officeDocument/2006/customXml" ds:itemID="{F1E446F3-DA04-444B-A597-4E1D097F9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6479</TotalTime>
  <Pages>140</Pages>
  <Words>36214</Words>
  <Characters>206422</Characters>
  <Application>Microsoft Office Word</Application>
  <DocSecurity>0</DocSecurity>
  <Lines>1720</Lines>
  <Paragraphs>484</Paragraphs>
  <ScaleCrop>false</ScaleCrop>
  <HeadingPairs>
    <vt:vector size="4" baseType="variant">
      <vt:variant>
        <vt:lpstr>Title</vt:lpstr>
      </vt:variant>
      <vt:variant>
        <vt:i4>1</vt:i4>
      </vt:variant>
      <vt:variant>
        <vt:lpstr>Headings</vt:lpstr>
      </vt:variant>
      <vt:variant>
        <vt:i4>52</vt:i4>
      </vt:variant>
    </vt:vector>
  </HeadingPairs>
  <TitlesOfParts>
    <vt:vector size="53" baseType="lpstr">
      <vt:lpstr>ITPM-System</vt:lpstr>
      <vt:lpstr>Version: 	2.2.0</vt:lpstr>
      <vt:lpstr>Table of Contents</vt:lpstr>
      <vt:lpstr>Introduction</vt:lpstr>
      <vt:lpstr>    Document scope</vt:lpstr>
      <vt:lpstr>    Intended audience</vt:lpstr>
      <vt:lpstr>    Specchio ownership and access</vt:lpstr>
      <vt:lpstr>    Further information</vt:lpstr>
      <vt:lpstr>    Copyright and licensing</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Sensors, Instruments and Calibrations</vt:lpstr>
      <vt:lpstr>    Matching Spectra to Instruments and Sensors on Loading</vt:lpstr>
      <vt:lpstr>        Instrument type number settings during file loading</vt:lpstr>
      <vt:lpstr>        Instrument Selection</vt:lpstr>
      <vt:lpstr>    Metadata</vt:lpstr>
      <vt:lpstr>        Campaign-related Metadata</vt:lpstr>
      <vt:lpstr>        Spectrum-related Metadata</vt:lpstr>
      <vt:lpstr>    Spaces, Space Factory and Data Processing using the Space Network </vt:lpstr>
      <vt:lpstr>    Supported Input and Output File Formats</vt:lpstr>
      <vt:lpstr>Design of Sampling Experiments and Data Structuring</vt:lpstr>
      <vt:lpstr>    Example Structure 1</vt:lpstr>
      <vt:lpstr>    Example for Reference and Target Spectra</vt:lpstr>
      <vt:lpstr>SPECCHIO Basic Operation</vt:lpstr>
      <vt:lpstr>    Unix Operation</vt:lpstr>
      <vt:lpstr>    Main Window</vt:lpstr>
      <vt:lpstr>    Logging In and Connecting to a Database</vt:lpstr>
      <vt:lpstr>    Logging Out</vt:lpstr>
      <vt:lpstr>    Changing your User Details</vt:lpstr>
      <vt:lpstr>    Browsing the Hierarchy Tree</vt:lpstr>
      <vt:lpstr>Loading Data into Specchio</vt:lpstr>
      <vt:lpstr>    Creating a new Campaign</vt:lpstr>
      <vt:lpstr>    </vt:lpstr>
      <vt:lpstr>    Loading Campaign Spectrum Data</vt:lpstr>
      <vt:lpstr>        ASD Files</vt:lpstr>
      <vt:lpstr>        GER Signature Files</vt:lpstr>
      <vt:lpstr>        MFR OUT Files</vt:lpstr>
      <vt:lpstr>        SVC HR-1024 Files</vt:lpstr>
      <vt:lpstr>        Apogee Files</vt:lpstr>
      <vt:lpstr>        ENVI Spectral Library Files</vt:lpstr>
      <vt:lpstr>        Ocean Optics SpectraSuite Data Files</vt:lpstr>
    </vt:vector>
  </TitlesOfParts>
  <Company>atraxis</Company>
  <LinksUpToDate>false</LinksUpToDate>
  <CharactersWithSpaces>242152</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23</cp:revision>
  <cp:lastPrinted>2013-05-02T05:10:00Z</cp:lastPrinted>
  <dcterms:created xsi:type="dcterms:W3CDTF">2012-05-02T12:22:00Z</dcterms:created>
  <dcterms:modified xsi:type="dcterms:W3CDTF">2013-05-22T07:32:00Z</dcterms:modified>
</cp:coreProperties>
</file>